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2ED373" w14:textId="0F83077E" w:rsidR="00C72952" w:rsidRPr="00C970DC" w:rsidRDefault="00C72952" w:rsidP="00C72952">
      <w:pPr>
        <w:pStyle w:val="af5"/>
        <w:ind w:left="1440" w:firstLine="480"/>
        <w:rPr>
          <w:rFonts w:ascii="BiauKai" w:eastAsia="BiauKai" w:hAnsi="BiauKai"/>
          <w:sz w:val="56"/>
          <w:szCs w:val="56"/>
        </w:rPr>
      </w:pPr>
      <w:r w:rsidRPr="00C970DC">
        <w:rPr>
          <w:rFonts w:ascii="BiauKai" w:eastAsia="BiauKai" w:hAnsi="BiauKai" w:hint="eastAsia"/>
          <w:sz w:val="56"/>
          <w:szCs w:val="56"/>
        </w:rPr>
        <w:t>國立陽明交通大學</w:t>
      </w:r>
    </w:p>
    <w:p w14:paraId="1572D51F" w14:textId="77777777" w:rsidR="00C72952" w:rsidRPr="00C970DC" w:rsidRDefault="00C72952" w:rsidP="00C72952">
      <w:pPr>
        <w:pStyle w:val="Default"/>
        <w:jc w:val="center"/>
        <w:rPr>
          <w:rFonts w:ascii="BiauKai" w:eastAsia="BiauKai" w:hAnsi="BiauKai"/>
        </w:rPr>
      </w:pPr>
    </w:p>
    <w:p w14:paraId="0E044CEC" w14:textId="4BE7F8D4" w:rsidR="00C72952" w:rsidRPr="00C970DC" w:rsidRDefault="00C72952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  <w:r w:rsidRPr="00C970DC">
        <w:rPr>
          <w:rFonts w:ascii="BiauKai" w:eastAsia="BiauKai" w:hAnsi="BiauKai" w:hint="eastAsia"/>
          <w:sz w:val="32"/>
          <w:szCs w:val="32"/>
        </w:rPr>
        <w:t>專題報告</w:t>
      </w:r>
    </w:p>
    <w:p w14:paraId="5607A0EC" w14:textId="2140E207" w:rsidR="00C72952" w:rsidRPr="00C970DC" w:rsidRDefault="00C72952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</w:p>
    <w:p w14:paraId="69202E20" w14:textId="77777777" w:rsidR="00381969" w:rsidRPr="00C970DC" w:rsidRDefault="00381969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</w:p>
    <w:p w14:paraId="7DB5577F" w14:textId="26B1519A" w:rsidR="00C72952" w:rsidRPr="00C970DC" w:rsidRDefault="00C72952" w:rsidP="00381969">
      <w:pPr>
        <w:autoSpaceDE w:val="0"/>
        <w:autoSpaceDN w:val="0"/>
        <w:adjustRightInd w:val="0"/>
        <w:jc w:val="center"/>
        <w:rPr>
          <w:rFonts w:ascii="BiauKai" w:eastAsia="BiauKai" w:hAnsi="BiauKai" w:cs="TimesNewRomanPSMT"/>
          <w:kern w:val="0"/>
          <w:sz w:val="36"/>
          <w:szCs w:val="36"/>
        </w:rPr>
      </w:pPr>
      <w:r w:rsidRPr="00C970DC">
        <w:rPr>
          <w:rFonts w:ascii="BiauKai" w:eastAsia="BiauKai" w:hAnsi="BiauKai" w:cs="TimesNewRomanPSMT"/>
          <w:kern w:val="0"/>
          <w:sz w:val="36"/>
          <w:szCs w:val="36"/>
        </w:rPr>
        <w:t>CTLA-4Ig</w:t>
      </w:r>
      <w:r w:rsidR="00566940">
        <w:rPr>
          <w:rFonts w:ascii="BiauKai" w:eastAsia="BiauKai" w:hAnsi="BiauKai" w:cs="TimesNewRomanPSMT" w:hint="eastAsia"/>
          <w:kern w:val="0"/>
          <w:sz w:val="36"/>
          <w:szCs w:val="36"/>
        </w:rPr>
        <w:t>會</w:t>
      </w:r>
      <w:r w:rsidR="00F0402C">
        <w:rPr>
          <w:rFonts w:ascii="BiauKai" w:eastAsia="BiauKai" w:hAnsi="BiauKai" w:cs="TimesNewRomanPSMT" w:hint="eastAsia"/>
          <w:kern w:val="0"/>
          <w:sz w:val="36"/>
          <w:szCs w:val="36"/>
        </w:rPr>
        <w:t>促進</w:t>
      </w:r>
      <w:r w:rsidRPr="00C970DC">
        <w:rPr>
          <w:rFonts w:ascii="BiauKai" w:eastAsia="BiauKai" w:hAnsi="BiauKai" w:cs="TimesNewRomanPSMT"/>
          <w:kern w:val="0"/>
          <w:sz w:val="36"/>
          <w:szCs w:val="36"/>
        </w:rPr>
        <w:t>Renca</w:t>
      </w:r>
      <w:r w:rsidRPr="00C970DC">
        <w:rPr>
          <w:rFonts w:ascii="BiauKai" w:eastAsia="BiauKai" w:hAnsi="BiauKai" w:cs="TimesNewRomanPSMT" w:hint="eastAsia"/>
          <w:kern w:val="0"/>
          <w:sz w:val="36"/>
          <w:szCs w:val="36"/>
        </w:rPr>
        <w:t>及C</w:t>
      </w:r>
      <w:r w:rsidRPr="00C970DC">
        <w:rPr>
          <w:rFonts w:ascii="BiauKai" w:eastAsia="BiauKai" w:hAnsi="BiauKai" w:cs="TimesNewRomanPSMT"/>
          <w:kern w:val="0"/>
          <w:sz w:val="36"/>
          <w:szCs w:val="36"/>
        </w:rPr>
        <w:t>T26</w:t>
      </w:r>
      <w:r w:rsidR="00F0402C">
        <w:rPr>
          <w:rFonts w:ascii="BiauKai" w:eastAsia="BiauKai" w:hAnsi="BiauKai" w:cs="TimesNewRomanPSMT" w:hint="eastAsia"/>
          <w:kern w:val="0"/>
          <w:sz w:val="36"/>
          <w:szCs w:val="36"/>
        </w:rPr>
        <w:t>癌細胞</w:t>
      </w:r>
      <w:r w:rsidRPr="00C970DC">
        <w:rPr>
          <w:rFonts w:ascii="BiauKai" w:eastAsia="BiauKai" w:hAnsi="BiauKai" w:cs="TimesNewRomanPSMT" w:hint="eastAsia"/>
          <w:kern w:val="0"/>
          <w:sz w:val="36"/>
          <w:szCs w:val="36"/>
        </w:rPr>
        <w:t>的</w:t>
      </w:r>
      <w:r w:rsidR="00566940">
        <w:rPr>
          <w:rFonts w:ascii="BiauKai" w:eastAsia="BiauKai" w:hAnsi="BiauKai" w:cs="TimesNewRomanPSMT" w:hint="eastAsia"/>
          <w:kern w:val="0"/>
          <w:sz w:val="36"/>
          <w:szCs w:val="36"/>
        </w:rPr>
        <w:t>體外</w:t>
      </w:r>
      <w:r w:rsidRPr="00C970DC">
        <w:rPr>
          <w:rFonts w:ascii="BiauKai" w:eastAsia="BiauKai" w:hAnsi="BiauKai" w:cs="TimesNewRomanPSMT" w:hint="eastAsia"/>
          <w:kern w:val="0"/>
          <w:sz w:val="36"/>
          <w:szCs w:val="36"/>
        </w:rPr>
        <w:t>生長</w:t>
      </w:r>
    </w:p>
    <w:p w14:paraId="30EA9434" w14:textId="69992507" w:rsidR="00C72952" w:rsidRPr="00C970DC" w:rsidRDefault="00C72952" w:rsidP="00381969">
      <w:pPr>
        <w:autoSpaceDE w:val="0"/>
        <w:autoSpaceDN w:val="0"/>
        <w:adjustRightInd w:val="0"/>
        <w:jc w:val="center"/>
        <w:rPr>
          <w:rFonts w:ascii="BiauKai" w:eastAsia="BiauKai" w:hAnsi="BiauKai" w:cs="TimesNewRomanPSMT"/>
          <w:kern w:val="0"/>
          <w:sz w:val="36"/>
          <w:szCs w:val="36"/>
        </w:rPr>
      </w:pPr>
    </w:p>
    <w:p w14:paraId="32446C7A" w14:textId="043B3246" w:rsidR="00C72952" w:rsidRPr="00C970DC" w:rsidRDefault="00C72952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  <w:r w:rsidRPr="00C970DC">
        <w:rPr>
          <w:rFonts w:ascii="BiauKai" w:eastAsia="BiauKai" w:hAnsi="BiauKai" w:hint="eastAsia"/>
          <w:sz w:val="32"/>
          <w:szCs w:val="32"/>
        </w:rPr>
        <w:t>專題生：倪羽薇</w:t>
      </w:r>
    </w:p>
    <w:p w14:paraId="06025925" w14:textId="2E5D41DE" w:rsidR="00C72952" w:rsidRPr="00C970DC" w:rsidRDefault="00C72952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  <w:r w:rsidRPr="00C970DC">
        <w:rPr>
          <w:rFonts w:ascii="BiauKai" w:eastAsia="BiauKai" w:hAnsi="BiauKai" w:hint="eastAsia"/>
          <w:sz w:val="32"/>
          <w:szCs w:val="32"/>
        </w:rPr>
        <w:t>指導教授：鄒協成</w:t>
      </w:r>
      <w:r w:rsidRPr="00C970DC">
        <w:rPr>
          <w:rFonts w:ascii="BiauKai" w:eastAsia="BiauKai" w:hAnsi="BiauKai"/>
          <w:sz w:val="32"/>
          <w:szCs w:val="32"/>
        </w:rPr>
        <w:t xml:space="preserve"> </w:t>
      </w:r>
      <w:r w:rsidR="00463A2C">
        <w:rPr>
          <w:rFonts w:ascii="BiauKai" w:eastAsia="BiauKai" w:hAnsi="BiauKai" w:hint="eastAsia"/>
          <w:sz w:val="32"/>
          <w:szCs w:val="32"/>
        </w:rPr>
        <w:t>副</w:t>
      </w:r>
      <w:r w:rsidRPr="00C970DC">
        <w:rPr>
          <w:rFonts w:ascii="BiauKai" w:eastAsia="BiauKai" w:hAnsi="BiauKai" w:hint="eastAsia"/>
          <w:sz w:val="32"/>
          <w:szCs w:val="32"/>
        </w:rPr>
        <w:t>教授</w:t>
      </w:r>
    </w:p>
    <w:p w14:paraId="2322853C" w14:textId="77777777" w:rsidR="00C72952" w:rsidRPr="00C970DC" w:rsidRDefault="00C72952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</w:p>
    <w:p w14:paraId="7E5E0963" w14:textId="77777777" w:rsidR="00C72952" w:rsidRPr="00C970DC" w:rsidRDefault="00C72952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</w:p>
    <w:p w14:paraId="789B1CD0" w14:textId="77777777" w:rsidR="00C72952" w:rsidRPr="00C970DC" w:rsidRDefault="00C72952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</w:p>
    <w:p w14:paraId="71AD4F85" w14:textId="12967518" w:rsidR="00C72952" w:rsidRPr="00C970DC" w:rsidRDefault="00C72952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</w:p>
    <w:p w14:paraId="3116C9AD" w14:textId="5243AEEA" w:rsidR="00381969" w:rsidRPr="00C970DC" w:rsidRDefault="00381969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</w:p>
    <w:p w14:paraId="1839682E" w14:textId="77777777" w:rsidR="00381969" w:rsidRPr="00C970DC" w:rsidRDefault="00381969" w:rsidP="00C72952">
      <w:pPr>
        <w:pStyle w:val="af5"/>
        <w:jc w:val="center"/>
        <w:rPr>
          <w:rFonts w:ascii="BiauKai" w:eastAsia="BiauKai" w:hAnsi="BiauKai"/>
          <w:sz w:val="32"/>
          <w:szCs w:val="32"/>
        </w:rPr>
      </w:pPr>
    </w:p>
    <w:p w14:paraId="40A2162E" w14:textId="14E1DFD3" w:rsidR="001300C9" w:rsidRDefault="00C72952" w:rsidP="00C72952">
      <w:pPr>
        <w:widowControl/>
        <w:jc w:val="center"/>
        <w:rPr>
          <w:rFonts w:ascii="BiauKai" w:eastAsia="BiauKai" w:hAnsi="BiauKai" w:cs="DFKaiShu-SB-Estd-BF"/>
          <w:kern w:val="0"/>
          <w:sz w:val="36"/>
          <w:szCs w:val="36"/>
        </w:rPr>
        <w:sectPr w:rsidR="001300C9" w:rsidSect="001300C9">
          <w:headerReference w:type="even" r:id="rId8"/>
          <w:footerReference w:type="even" r:id="rId9"/>
          <w:footerReference w:type="default" r:id="rId10"/>
          <w:pgSz w:w="11906" w:h="16838"/>
          <w:pgMar w:top="1440" w:right="1800" w:bottom="1440" w:left="1800" w:header="851" w:footer="992" w:gutter="0"/>
          <w:pgNumType w:start="1"/>
          <w:cols w:space="425"/>
          <w:titlePg/>
          <w:docGrid w:type="lines" w:linePitch="360"/>
        </w:sectPr>
      </w:pPr>
      <w:r w:rsidRPr="00C970DC">
        <w:rPr>
          <w:rFonts w:ascii="BiauKai" w:eastAsia="BiauKai" w:hAnsi="BiauKai" w:hint="eastAsia"/>
          <w:sz w:val="32"/>
          <w:szCs w:val="32"/>
        </w:rPr>
        <w:t>中華民國</w:t>
      </w:r>
      <w:r w:rsidRPr="00C970DC">
        <w:rPr>
          <w:rFonts w:ascii="BiauKai" w:eastAsia="BiauKai" w:hAnsi="BiauKai" w:cs="DFKaiShu-SB-Estd-BF" w:hint="eastAsia"/>
          <w:kern w:val="0"/>
          <w:sz w:val="36"/>
          <w:szCs w:val="36"/>
        </w:rPr>
        <w:t>一一</w:t>
      </w:r>
      <w:r w:rsidRPr="00C970DC">
        <w:rPr>
          <w:rFonts w:ascii="BiauKai" w:eastAsia="BiauKai" w:hAnsi="BiauKai" w:cs="TimesNewRomanPSMT" w:hint="eastAsia"/>
          <w:kern w:val="0"/>
          <w:sz w:val="36"/>
          <w:szCs w:val="36"/>
        </w:rPr>
        <w:t>一</w:t>
      </w:r>
      <w:r w:rsidR="00B54228">
        <w:rPr>
          <w:rFonts w:ascii="BiauKai" w:eastAsia="BiauKai" w:hAnsi="BiauKai" w:cs="新細明體" w:hint="eastAsia"/>
          <w:kern w:val="0"/>
          <w:sz w:val="36"/>
          <w:szCs w:val="36"/>
        </w:rPr>
        <w:t>年</w:t>
      </w:r>
      <w:r w:rsidRPr="00C970DC">
        <w:rPr>
          <w:rFonts w:ascii="BiauKai" w:eastAsia="BiauKai" w:hAnsi="BiauKai" w:cs="DFKaiShu-SB-Estd-BF" w:hint="eastAsia"/>
          <w:kern w:val="0"/>
          <w:sz w:val="36"/>
          <w:szCs w:val="36"/>
        </w:rPr>
        <w:t>九月</w:t>
      </w:r>
    </w:p>
    <w:p w14:paraId="4666F153" w14:textId="51CBC18B" w:rsidR="000B1A6A" w:rsidRPr="00C970DC" w:rsidRDefault="00566940" w:rsidP="001300C9">
      <w:pPr>
        <w:autoSpaceDE w:val="0"/>
        <w:autoSpaceDN w:val="0"/>
        <w:adjustRightInd w:val="0"/>
        <w:spacing w:line="720" w:lineRule="auto"/>
        <w:jc w:val="center"/>
        <w:rPr>
          <w:rFonts w:ascii="BiauKai" w:eastAsia="BiauKai" w:hAnsi="BiauKai" w:cs="TimesNewRomanPSMT"/>
          <w:kern w:val="0"/>
          <w:sz w:val="36"/>
          <w:szCs w:val="36"/>
        </w:rPr>
      </w:pPr>
      <w:r w:rsidRPr="00C970DC">
        <w:rPr>
          <w:rFonts w:ascii="BiauKai" w:eastAsia="BiauKai" w:hAnsi="BiauKai" w:cs="TimesNewRomanPSMT"/>
          <w:kern w:val="0"/>
          <w:sz w:val="36"/>
          <w:szCs w:val="36"/>
        </w:rPr>
        <w:lastRenderedPageBreak/>
        <w:t>CTLA-4Ig</w:t>
      </w:r>
      <w:r>
        <w:rPr>
          <w:rFonts w:ascii="BiauKai" w:eastAsia="BiauKai" w:hAnsi="BiauKai" w:cs="TimesNewRomanPSMT" w:hint="eastAsia"/>
          <w:kern w:val="0"/>
          <w:sz w:val="36"/>
          <w:szCs w:val="36"/>
        </w:rPr>
        <w:t>會促進</w:t>
      </w:r>
      <w:r w:rsidRPr="00C970DC">
        <w:rPr>
          <w:rFonts w:ascii="BiauKai" w:eastAsia="BiauKai" w:hAnsi="BiauKai" w:cs="TimesNewRomanPSMT"/>
          <w:kern w:val="0"/>
          <w:sz w:val="36"/>
          <w:szCs w:val="36"/>
        </w:rPr>
        <w:t>Renca</w:t>
      </w:r>
      <w:r w:rsidRPr="00C970DC">
        <w:rPr>
          <w:rFonts w:ascii="BiauKai" w:eastAsia="BiauKai" w:hAnsi="BiauKai" w:cs="TimesNewRomanPSMT" w:hint="eastAsia"/>
          <w:kern w:val="0"/>
          <w:sz w:val="36"/>
          <w:szCs w:val="36"/>
        </w:rPr>
        <w:t>及C</w:t>
      </w:r>
      <w:r w:rsidRPr="00C970DC">
        <w:rPr>
          <w:rFonts w:ascii="BiauKai" w:eastAsia="BiauKai" w:hAnsi="BiauKai" w:cs="TimesNewRomanPSMT"/>
          <w:kern w:val="0"/>
          <w:sz w:val="36"/>
          <w:szCs w:val="36"/>
        </w:rPr>
        <w:t>T26</w:t>
      </w:r>
      <w:r>
        <w:rPr>
          <w:rFonts w:ascii="BiauKai" w:eastAsia="BiauKai" w:hAnsi="BiauKai" w:cs="TimesNewRomanPSMT" w:hint="eastAsia"/>
          <w:kern w:val="0"/>
          <w:sz w:val="36"/>
          <w:szCs w:val="36"/>
        </w:rPr>
        <w:t>癌細胞</w:t>
      </w:r>
      <w:r w:rsidRPr="00C970DC">
        <w:rPr>
          <w:rFonts w:ascii="BiauKai" w:eastAsia="BiauKai" w:hAnsi="BiauKai" w:cs="TimesNewRomanPSMT" w:hint="eastAsia"/>
          <w:kern w:val="0"/>
          <w:sz w:val="36"/>
          <w:szCs w:val="36"/>
        </w:rPr>
        <w:t>的</w:t>
      </w:r>
      <w:r>
        <w:rPr>
          <w:rFonts w:ascii="BiauKai" w:eastAsia="BiauKai" w:hAnsi="BiauKai" w:cs="TimesNewRomanPSMT" w:hint="eastAsia"/>
          <w:kern w:val="0"/>
          <w:sz w:val="36"/>
          <w:szCs w:val="36"/>
        </w:rPr>
        <w:t>體外</w:t>
      </w:r>
      <w:r w:rsidRPr="00C970DC">
        <w:rPr>
          <w:rFonts w:ascii="BiauKai" w:eastAsia="BiauKai" w:hAnsi="BiauKai" w:cs="TimesNewRomanPSMT" w:hint="eastAsia"/>
          <w:kern w:val="0"/>
          <w:sz w:val="36"/>
          <w:szCs w:val="36"/>
        </w:rPr>
        <w:t>生長</w:t>
      </w:r>
    </w:p>
    <w:p w14:paraId="46A034E0" w14:textId="0B194E2B" w:rsidR="00F0402C" w:rsidRDefault="00F42077" w:rsidP="005A60CA">
      <w:pPr>
        <w:widowControl/>
        <w:spacing w:line="720" w:lineRule="auto"/>
        <w:jc w:val="center"/>
        <w:rPr>
          <w:rFonts w:ascii="BiauKai" w:eastAsia="BiauKai" w:hAnsi="BiauKai" w:cs="Times New Roman"/>
          <w:sz w:val="28"/>
          <w:szCs w:val="28"/>
        </w:rPr>
      </w:pPr>
      <w:r w:rsidRPr="00F42077">
        <w:rPr>
          <w:rFonts w:ascii="BiauKai" w:eastAsia="BiauKai" w:hAnsi="BiauKai" w:cs="Times New Roman" w:hint="eastAsia"/>
          <w:sz w:val="28"/>
          <w:szCs w:val="28"/>
        </w:rPr>
        <w:t>學生：</w:t>
      </w:r>
      <w:r>
        <w:rPr>
          <w:rFonts w:ascii="BiauKai" w:eastAsia="BiauKai" w:hAnsi="BiauKai" w:cs="Times New Roman" w:hint="eastAsia"/>
          <w:sz w:val="28"/>
          <w:szCs w:val="28"/>
        </w:rPr>
        <w:t>倪羽薇</w:t>
      </w:r>
    </w:p>
    <w:p w14:paraId="4BF2892F" w14:textId="2DE34ABC" w:rsidR="000B1A6A" w:rsidRDefault="00F42077" w:rsidP="007424A5">
      <w:pPr>
        <w:widowControl/>
        <w:jc w:val="center"/>
        <w:rPr>
          <w:rFonts w:ascii="BiauKai" w:eastAsia="BiauKai" w:hAnsi="BiauKai" w:cs="Times New Roman"/>
          <w:sz w:val="28"/>
          <w:szCs w:val="28"/>
        </w:rPr>
      </w:pPr>
      <w:r w:rsidRPr="00F42077">
        <w:rPr>
          <w:rFonts w:ascii="BiauKai" w:eastAsia="BiauKai" w:hAnsi="BiauKai" w:cs="Times New Roman" w:hint="eastAsia"/>
          <w:sz w:val="28"/>
          <w:szCs w:val="28"/>
        </w:rPr>
        <w:t>指導教授：</w:t>
      </w:r>
      <w:r>
        <w:rPr>
          <w:rFonts w:ascii="BiauKai" w:eastAsia="BiauKai" w:hAnsi="BiauKai" w:cs="Times New Roman" w:hint="eastAsia"/>
          <w:sz w:val="28"/>
          <w:szCs w:val="28"/>
        </w:rPr>
        <w:t>鄒協成</w:t>
      </w:r>
    </w:p>
    <w:p w14:paraId="03B6D27C" w14:textId="77777777" w:rsidR="00FE6706" w:rsidRPr="00F42077" w:rsidRDefault="00FE6706" w:rsidP="007424A5">
      <w:pPr>
        <w:widowControl/>
        <w:jc w:val="center"/>
        <w:rPr>
          <w:rFonts w:ascii="BiauKai" w:eastAsia="BiauKai" w:hAnsi="BiauKai" w:cs="Times New Roman"/>
          <w:sz w:val="28"/>
          <w:szCs w:val="28"/>
        </w:rPr>
      </w:pPr>
    </w:p>
    <w:p w14:paraId="4D52C1FD" w14:textId="180034EA" w:rsidR="000B1A6A" w:rsidRPr="00F42077" w:rsidRDefault="00F42077" w:rsidP="007424A5">
      <w:pPr>
        <w:widowControl/>
        <w:jc w:val="center"/>
        <w:rPr>
          <w:rFonts w:ascii="BiauKai" w:eastAsia="BiauKai" w:hAnsi="BiauKai" w:cs="Times New Roman"/>
          <w:sz w:val="28"/>
          <w:szCs w:val="28"/>
        </w:rPr>
      </w:pPr>
      <w:r w:rsidRPr="00F42077">
        <w:rPr>
          <w:rFonts w:ascii="BiauKai" w:eastAsia="BiauKai" w:hAnsi="BiauKai" w:cs="Times New Roman" w:hint="eastAsia"/>
          <w:sz w:val="28"/>
          <w:szCs w:val="28"/>
        </w:rPr>
        <w:t>國立陽明交通大學</w:t>
      </w:r>
    </w:p>
    <w:p w14:paraId="59795372" w14:textId="6BE29903" w:rsidR="00F42077" w:rsidRPr="00F42077" w:rsidRDefault="00F42077" w:rsidP="00F42077">
      <w:pPr>
        <w:pStyle w:val="1"/>
        <w:jc w:val="center"/>
        <w:rPr>
          <w:sz w:val="48"/>
          <w:szCs w:val="72"/>
        </w:rPr>
      </w:pPr>
      <w:bookmarkStart w:id="0" w:name="_Toc115899897"/>
      <w:r w:rsidRPr="00F42077">
        <w:rPr>
          <w:rFonts w:hint="eastAsia"/>
          <w:sz w:val="48"/>
          <w:szCs w:val="72"/>
        </w:rPr>
        <w:t>摘要</w:t>
      </w:r>
      <w:bookmarkEnd w:id="0"/>
    </w:p>
    <w:p w14:paraId="1DD425C3" w14:textId="77777777" w:rsidR="007D67EA" w:rsidRDefault="007E4429" w:rsidP="00C40495">
      <w:pPr>
        <w:widowControl/>
        <w:spacing w:line="360" w:lineRule="auto"/>
        <w:jc w:val="both"/>
        <w:rPr>
          <w:rFonts w:ascii="BiauKai" w:eastAsia="BiauKai" w:hAnsi="BiauKai"/>
        </w:rPr>
      </w:pPr>
      <w:r w:rsidRPr="007E4429">
        <w:rPr>
          <w:rFonts w:ascii="BiauKai" w:eastAsia="BiauKai" w:hAnsi="BiauKai"/>
        </w:rPr>
        <w:tab/>
      </w:r>
      <w:r w:rsidRPr="007E4429">
        <w:rPr>
          <w:rFonts w:ascii="BiauKai" w:eastAsia="BiauKai" w:hAnsi="BiauKai" w:hint="eastAsia"/>
        </w:rPr>
        <w:t>癌症是</w:t>
      </w:r>
      <w:r>
        <w:rPr>
          <w:rFonts w:ascii="BiauKai" w:eastAsia="BiauKai" w:hAnsi="BiauKai" w:hint="eastAsia"/>
        </w:rPr>
        <w:t>全球的主</w:t>
      </w:r>
      <w:r w:rsidR="003653DA">
        <w:rPr>
          <w:rFonts w:ascii="BiauKai" w:eastAsia="BiauKai" w:hAnsi="BiauKai" w:hint="eastAsia"/>
        </w:rPr>
        <w:t>要死</w:t>
      </w:r>
      <w:r>
        <w:rPr>
          <w:rFonts w:ascii="BiauKai" w:eastAsia="BiauKai" w:hAnsi="BiauKai" w:hint="eastAsia"/>
        </w:rPr>
        <w:t>因，</w:t>
      </w:r>
      <w:r w:rsidR="00463A2C">
        <w:rPr>
          <w:rFonts w:ascii="BiauKai" w:eastAsia="BiauKai" w:hAnsi="BiauKai" w:hint="eastAsia"/>
        </w:rPr>
        <w:t>由於癌細胞會促使周遭細胞形成「腫瘤微環境」，導致</w:t>
      </w:r>
      <w:r w:rsidR="00143A33">
        <w:rPr>
          <w:rFonts w:ascii="BiauKai" w:eastAsia="BiauKai" w:hAnsi="BiauKai" w:hint="eastAsia"/>
        </w:rPr>
        <w:t>藥物難以突破屏障進行治療</w:t>
      </w:r>
      <w:r w:rsidR="00424A16">
        <w:rPr>
          <w:rFonts w:ascii="BiauKai" w:eastAsia="BiauKai" w:hAnsi="BiauKai" w:hint="eastAsia"/>
        </w:rPr>
        <w:t>，且腫瘤細胞會表達</w:t>
      </w:r>
      <w:r w:rsidR="00424A16">
        <w:rPr>
          <w:rFonts w:ascii="BiauKai" w:eastAsia="BiauKai" w:hAnsi="BiauKai"/>
        </w:rPr>
        <w:t>CD80/CD86</w:t>
      </w:r>
      <w:r w:rsidR="00424A16">
        <w:rPr>
          <w:rFonts w:ascii="BiauKai" w:eastAsia="BiauKai" w:hAnsi="BiauKai" w:hint="eastAsia"/>
        </w:rPr>
        <w:t>與</w:t>
      </w:r>
      <w:r w:rsidR="00424A16">
        <w:rPr>
          <w:rFonts w:ascii="BiauKai" w:eastAsia="BiauKai" w:hAnsi="BiauKai"/>
        </w:rPr>
        <w:t>PD-L1</w:t>
      </w:r>
      <w:r w:rsidR="00424A16">
        <w:rPr>
          <w:rFonts w:ascii="BiauKai" w:eastAsia="BiauKai" w:hAnsi="BiauKai" w:hint="eastAsia"/>
        </w:rPr>
        <w:t>，和</w:t>
      </w:r>
      <w:r w:rsidR="00424A16">
        <w:rPr>
          <w:rFonts w:ascii="BiauKai" w:eastAsia="BiauKai" w:hAnsi="BiauKai"/>
        </w:rPr>
        <w:t>T</w:t>
      </w:r>
      <w:r w:rsidR="00424A16">
        <w:rPr>
          <w:rFonts w:ascii="BiauKai" w:eastAsia="BiauKai" w:hAnsi="BiauKai" w:hint="eastAsia"/>
        </w:rPr>
        <w:t>細胞上的</w:t>
      </w:r>
      <w:r w:rsidR="00424A16">
        <w:rPr>
          <w:rFonts w:ascii="BiauKai" w:eastAsia="BiauKai" w:hAnsi="BiauKai"/>
        </w:rPr>
        <w:t>CTLA-4</w:t>
      </w:r>
      <w:r w:rsidR="00424A16">
        <w:rPr>
          <w:rFonts w:ascii="BiauKai" w:eastAsia="BiauKai" w:hAnsi="BiauKai" w:hint="eastAsia"/>
        </w:rPr>
        <w:t>與</w:t>
      </w:r>
      <w:r w:rsidR="00424A16">
        <w:rPr>
          <w:rFonts w:ascii="BiauKai" w:eastAsia="BiauKai" w:hAnsi="BiauKai"/>
        </w:rPr>
        <w:t>PD-1</w:t>
      </w:r>
      <w:r w:rsidR="00424A16">
        <w:rPr>
          <w:rFonts w:ascii="BiauKai" w:eastAsia="BiauKai" w:hAnsi="BiauKai" w:hint="eastAsia"/>
        </w:rPr>
        <w:t>結合，抑制免疫細胞活性，進行免疫逃脫。然而腫瘤表達</w:t>
      </w:r>
      <w:r w:rsidR="00424A16">
        <w:rPr>
          <w:rFonts w:ascii="BiauKai" w:eastAsia="BiauKai" w:hAnsi="BiauKai"/>
        </w:rPr>
        <w:t>CD80/CD86</w:t>
      </w:r>
      <w:r w:rsidR="00424A16">
        <w:rPr>
          <w:rFonts w:ascii="BiauKai" w:eastAsia="BiauKai" w:hAnsi="BiauKai" w:hint="eastAsia"/>
        </w:rPr>
        <w:t>是否與細胞生長相關仍然未知，因此我們運用實驗室設計的重組蛋白</w:t>
      </w:r>
      <w:r w:rsidR="00424A16">
        <w:rPr>
          <w:rFonts w:ascii="BiauKai" w:eastAsia="BiauKai" w:hAnsi="BiauKai"/>
        </w:rPr>
        <w:t>CTLA-4Ig</w:t>
      </w:r>
      <w:r w:rsidR="00A40429">
        <w:rPr>
          <w:rFonts w:ascii="BiauKai" w:eastAsia="BiauKai" w:hAnsi="BiauKai" w:hint="eastAsia"/>
        </w:rPr>
        <w:t>探討</w:t>
      </w:r>
      <w:r w:rsidR="00AD1458">
        <w:rPr>
          <w:rFonts w:ascii="BiauKai" w:eastAsia="BiauKai" w:hAnsi="BiauKai" w:hint="eastAsia"/>
        </w:rPr>
        <w:t>其</w:t>
      </w:r>
      <w:r w:rsidR="00A40429">
        <w:rPr>
          <w:rFonts w:ascii="BiauKai" w:eastAsia="BiauKai" w:hAnsi="BiauKai" w:hint="eastAsia"/>
        </w:rPr>
        <w:t>結合到癌細胞表達的</w:t>
      </w:r>
      <w:r w:rsidR="00A40429">
        <w:rPr>
          <w:rFonts w:ascii="BiauKai" w:eastAsia="BiauKai" w:hAnsi="BiauKai"/>
        </w:rPr>
        <w:t>CD80/CD86</w:t>
      </w:r>
      <w:r w:rsidR="00A40429">
        <w:rPr>
          <w:rFonts w:ascii="BiauKai" w:eastAsia="BiauKai" w:hAnsi="BiauKai" w:hint="eastAsia"/>
        </w:rPr>
        <w:t>對癌細胞生長造成的變化。</w:t>
      </w:r>
      <w:r w:rsidR="00AD1458">
        <w:rPr>
          <w:rFonts w:ascii="BiauKai" w:eastAsia="BiauKai" w:hAnsi="BiauKai" w:hint="eastAsia"/>
        </w:rPr>
        <w:t>我們挑選了兩種會表達</w:t>
      </w:r>
      <w:r w:rsidR="00AD1458">
        <w:rPr>
          <w:rFonts w:ascii="BiauKai" w:eastAsia="BiauKai" w:hAnsi="BiauKai"/>
        </w:rPr>
        <w:t>CD80/CD86</w:t>
      </w:r>
      <w:r w:rsidR="00AD1458">
        <w:rPr>
          <w:rFonts w:ascii="BiauKai" w:eastAsia="BiauKai" w:hAnsi="BiauKai" w:hint="eastAsia"/>
        </w:rPr>
        <w:t>的腫瘤細胞—腎皮質腺癌細胞</w:t>
      </w:r>
      <w:r w:rsidR="00AD1458">
        <w:rPr>
          <w:rFonts w:ascii="BiauKai" w:eastAsia="BiauKai" w:hAnsi="BiauKai"/>
        </w:rPr>
        <w:t>Renca</w:t>
      </w:r>
      <w:r w:rsidR="00AD1458">
        <w:rPr>
          <w:rFonts w:ascii="BiauKai" w:eastAsia="BiauKai" w:hAnsi="BiauKai" w:hint="eastAsia"/>
        </w:rPr>
        <w:t>、結腸癌細胞</w:t>
      </w:r>
      <w:r w:rsidR="00AD1458">
        <w:rPr>
          <w:rFonts w:ascii="BiauKai" w:eastAsia="BiauKai" w:hAnsi="BiauKai"/>
        </w:rPr>
        <w:t>CT26</w:t>
      </w:r>
      <w:r w:rsidR="00AD1458">
        <w:rPr>
          <w:rFonts w:ascii="BiauKai" w:eastAsia="BiauKai" w:hAnsi="BiauKai" w:hint="eastAsia"/>
        </w:rPr>
        <w:t>進行實驗。首先</w:t>
      </w:r>
      <w:r w:rsidR="00A87AA8">
        <w:rPr>
          <w:rFonts w:ascii="BiauKai" w:eastAsia="BiauKai" w:hAnsi="BiauKai" w:hint="eastAsia"/>
        </w:rPr>
        <w:t>，</w:t>
      </w:r>
      <w:r w:rsidR="00AD1458">
        <w:rPr>
          <w:rFonts w:ascii="BiauKai" w:eastAsia="BiauKai" w:hAnsi="BiauKai" w:hint="eastAsia"/>
        </w:rPr>
        <w:t>利用</w:t>
      </w:r>
      <w:r w:rsidR="00AD1458">
        <w:rPr>
          <w:rFonts w:ascii="BiauKai" w:eastAsia="BiauKai" w:hAnsi="BiauKai"/>
        </w:rPr>
        <w:t>f</w:t>
      </w:r>
      <w:r w:rsidR="00AD1458">
        <w:rPr>
          <w:rFonts w:ascii="BiauKai" w:eastAsia="BiauKai" w:hAnsi="BiauKai" w:hint="eastAsia"/>
        </w:rPr>
        <w:t>l</w:t>
      </w:r>
      <w:r w:rsidR="00AD1458">
        <w:rPr>
          <w:rFonts w:ascii="BiauKai" w:eastAsia="BiauKai" w:hAnsi="BiauKai"/>
        </w:rPr>
        <w:t>ow cytometry</w:t>
      </w:r>
      <w:r w:rsidR="00AD1458">
        <w:rPr>
          <w:rFonts w:ascii="BiauKai" w:eastAsia="BiauKai" w:hAnsi="BiauKai" w:hint="eastAsia"/>
        </w:rPr>
        <w:t>確認</w:t>
      </w:r>
      <w:r w:rsidR="00AD1458">
        <w:rPr>
          <w:rFonts w:ascii="BiauKai" w:eastAsia="BiauKai" w:hAnsi="BiauKai"/>
        </w:rPr>
        <w:t>Renca</w:t>
      </w:r>
      <w:r w:rsidR="00AD1458">
        <w:rPr>
          <w:rFonts w:ascii="BiauKai" w:eastAsia="BiauKai" w:hAnsi="BiauKai" w:hint="eastAsia"/>
        </w:rPr>
        <w:t>、</w:t>
      </w:r>
      <w:r w:rsidR="00AD1458">
        <w:rPr>
          <w:rFonts w:ascii="BiauKai" w:eastAsia="BiauKai" w:hAnsi="BiauKai"/>
        </w:rPr>
        <w:t>CT26</w:t>
      </w:r>
      <w:r w:rsidR="00A87AA8">
        <w:rPr>
          <w:rFonts w:ascii="BiauKai" w:eastAsia="BiauKai" w:hAnsi="BiauKai" w:hint="eastAsia"/>
        </w:rPr>
        <w:t>的</w:t>
      </w:r>
      <w:r w:rsidR="00AD1458">
        <w:rPr>
          <w:rFonts w:ascii="BiauKai" w:eastAsia="BiauKai" w:hAnsi="BiauKai"/>
        </w:rPr>
        <w:t>CD80/CD86</w:t>
      </w:r>
      <w:r w:rsidR="00A87AA8">
        <w:rPr>
          <w:rFonts w:ascii="BiauKai" w:eastAsia="BiauKai" w:hAnsi="BiauKai" w:hint="eastAsia"/>
        </w:rPr>
        <w:t>表達量</w:t>
      </w:r>
      <w:r w:rsidR="00AD1458">
        <w:rPr>
          <w:rFonts w:ascii="BiauKai" w:eastAsia="BiauKai" w:hAnsi="BiauKai" w:hint="eastAsia"/>
        </w:rPr>
        <w:t>，再運用</w:t>
      </w:r>
      <w:r w:rsidR="00A87AA8">
        <w:rPr>
          <w:rFonts w:ascii="BiauKai" w:eastAsia="BiauKai" w:hAnsi="BiauKai"/>
        </w:rPr>
        <w:t>c</w:t>
      </w:r>
      <w:r w:rsidR="00AD1458">
        <w:rPr>
          <w:rFonts w:ascii="BiauKai" w:eastAsia="BiauKai" w:hAnsi="BiauKai"/>
        </w:rPr>
        <w:t>ell counting</w:t>
      </w:r>
      <w:r w:rsidR="00AD1458">
        <w:rPr>
          <w:rFonts w:ascii="BiauKai" w:eastAsia="BiauKai" w:hAnsi="BiauKai" w:hint="eastAsia"/>
        </w:rPr>
        <w:t>、</w:t>
      </w:r>
      <w:r w:rsidR="00AD1458">
        <w:rPr>
          <w:rFonts w:ascii="BiauKai" w:eastAsia="BiauKai" w:hAnsi="BiauKai"/>
        </w:rPr>
        <w:t>MTS assay</w:t>
      </w:r>
      <w:r w:rsidR="00AD1458">
        <w:rPr>
          <w:rFonts w:ascii="BiauKai" w:eastAsia="BiauKai" w:hAnsi="BiauKai" w:hint="eastAsia"/>
        </w:rPr>
        <w:t>、</w:t>
      </w:r>
      <w:r w:rsidR="00AD1458">
        <w:rPr>
          <w:rFonts w:ascii="BiauKai" w:eastAsia="BiauKai" w:hAnsi="BiauKai"/>
        </w:rPr>
        <w:t>CCK8</w:t>
      </w:r>
      <w:r w:rsidR="00A87AA8">
        <w:rPr>
          <w:rFonts w:ascii="BiauKai" w:eastAsia="BiauKai" w:hAnsi="BiauKai" w:hint="eastAsia"/>
        </w:rPr>
        <w:t>的</w:t>
      </w:r>
      <w:r w:rsidR="00AD1458">
        <w:rPr>
          <w:rFonts w:ascii="BiauKai" w:eastAsia="BiauKai" w:hAnsi="BiauKai" w:hint="eastAsia"/>
        </w:rPr>
        <w:t>方式測量癌細胞的生長情形</w:t>
      </w:r>
      <w:r w:rsidR="00A87AA8">
        <w:rPr>
          <w:rFonts w:ascii="BiauKai" w:eastAsia="BiauKai" w:hAnsi="BiauKai" w:hint="eastAsia"/>
        </w:rPr>
        <w:t>。</w:t>
      </w:r>
      <w:r w:rsidR="00AD1458">
        <w:rPr>
          <w:rFonts w:ascii="BiauKai" w:eastAsia="BiauKai" w:hAnsi="BiauKai" w:hint="eastAsia"/>
        </w:rPr>
        <w:t>結果顯示在三種實驗方法中，加入</w:t>
      </w:r>
      <w:r w:rsidR="00AD1458">
        <w:rPr>
          <w:rFonts w:ascii="BiauKai" w:eastAsia="BiauKai" w:hAnsi="BiauKai"/>
        </w:rPr>
        <w:t>CTLA-4Ig</w:t>
      </w:r>
      <w:r w:rsidR="00AD1458">
        <w:rPr>
          <w:rFonts w:ascii="BiauKai" w:eastAsia="BiauKai" w:hAnsi="BiauKai" w:hint="eastAsia"/>
        </w:rPr>
        <w:t>皆使癌細胞生長有加快的趨勢。</w:t>
      </w:r>
    </w:p>
    <w:p w14:paraId="658A6317" w14:textId="3B78A163" w:rsidR="00424A16" w:rsidRDefault="00AD1458" w:rsidP="00C40495">
      <w:pPr>
        <w:widowControl/>
        <w:spacing w:line="360" w:lineRule="auto"/>
        <w:jc w:val="both"/>
        <w:rPr>
          <w:rFonts w:ascii="BiauKai" w:eastAsia="BiauKai" w:hAnsi="BiauKai"/>
        </w:rPr>
      </w:pPr>
      <w:r>
        <w:rPr>
          <w:rFonts w:ascii="BiauKai" w:eastAsia="BiauKai" w:hAnsi="BiauKai"/>
        </w:rPr>
        <w:br w:type="page"/>
      </w:r>
    </w:p>
    <w:p w14:paraId="6BCBA2D4" w14:textId="67D16143" w:rsidR="00191838" w:rsidRPr="00E6119A" w:rsidRDefault="00411AE8" w:rsidP="00E6119A">
      <w:pPr>
        <w:pStyle w:val="1"/>
        <w:jc w:val="center"/>
        <w:rPr>
          <w:sz w:val="48"/>
          <w:szCs w:val="48"/>
        </w:rPr>
      </w:pPr>
      <w:bookmarkStart w:id="1" w:name="_Toc115899898"/>
      <w:r w:rsidRPr="00E6119A">
        <w:rPr>
          <w:rFonts w:hint="eastAsia"/>
          <w:sz w:val="48"/>
          <w:szCs w:val="48"/>
        </w:rPr>
        <w:lastRenderedPageBreak/>
        <w:t>目錄</w:t>
      </w:r>
      <w:bookmarkEnd w:id="1"/>
    </w:p>
    <w:p w14:paraId="3A4369B5" w14:textId="0E12EAEA" w:rsidR="0028710E" w:rsidRPr="0028710E" w:rsidRDefault="008320A4" w:rsidP="0028710E">
      <w:pPr>
        <w:pStyle w:val="12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b w:val="0"/>
          <w:bCs w:val="0"/>
          <w:caps w:val="0"/>
          <w:noProof/>
          <w:sz w:val="24"/>
          <w:szCs w:val="24"/>
        </w:rPr>
      </w:pPr>
      <w:r w:rsidRPr="0028710E">
        <w:rPr>
          <w:rFonts w:ascii="BiauKai" w:eastAsia="BiauKai" w:hAnsi="BiauKai"/>
          <w:b w:val="0"/>
          <w:bCs w:val="0"/>
          <w:sz w:val="24"/>
          <w:szCs w:val="24"/>
        </w:rPr>
        <w:fldChar w:fldCharType="begin"/>
      </w:r>
      <w:r w:rsidRPr="0028710E">
        <w:rPr>
          <w:rFonts w:ascii="BiauKai" w:eastAsia="BiauKai" w:hAnsi="BiauKai"/>
          <w:b w:val="0"/>
          <w:bCs w:val="0"/>
          <w:sz w:val="24"/>
          <w:szCs w:val="24"/>
        </w:rPr>
        <w:instrText xml:space="preserve"> </w:instrText>
      </w:r>
      <w:r w:rsidRPr="0028710E">
        <w:rPr>
          <w:rFonts w:ascii="BiauKai" w:eastAsia="BiauKai" w:hAnsi="BiauKai" w:hint="eastAsia"/>
          <w:b w:val="0"/>
          <w:bCs w:val="0"/>
          <w:sz w:val="24"/>
          <w:szCs w:val="24"/>
        </w:rPr>
        <w:instrText>TOC \o "1-3" \h \z \u</w:instrText>
      </w:r>
      <w:r w:rsidRPr="0028710E">
        <w:rPr>
          <w:rFonts w:ascii="BiauKai" w:eastAsia="BiauKai" w:hAnsi="BiauKai"/>
          <w:b w:val="0"/>
          <w:bCs w:val="0"/>
          <w:sz w:val="24"/>
          <w:szCs w:val="24"/>
        </w:rPr>
        <w:instrText xml:space="preserve"> </w:instrText>
      </w:r>
      <w:r w:rsidRPr="0028710E">
        <w:rPr>
          <w:rFonts w:ascii="BiauKai" w:eastAsia="BiauKai" w:hAnsi="BiauKai"/>
          <w:b w:val="0"/>
          <w:bCs w:val="0"/>
          <w:sz w:val="24"/>
          <w:szCs w:val="24"/>
        </w:rPr>
        <w:fldChar w:fldCharType="separate"/>
      </w:r>
      <w:hyperlink w:anchor="_Toc115899897" w:history="1"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摘要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897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i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473B20B1" w14:textId="3B6EC556" w:rsidR="0028710E" w:rsidRPr="0028710E" w:rsidRDefault="00000000" w:rsidP="0028710E">
      <w:pPr>
        <w:pStyle w:val="12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b w:val="0"/>
          <w:bCs w:val="0"/>
          <w:caps w:val="0"/>
          <w:noProof/>
          <w:sz w:val="24"/>
          <w:szCs w:val="24"/>
        </w:rPr>
      </w:pPr>
      <w:hyperlink w:anchor="_Toc115899898" w:history="1"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目錄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898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ii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4261FB45" w14:textId="309F5BC9" w:rsidR="0028710E" w:rsidRPr="0028710E" w:rsidRDefault="00000000" w:rsidP="0028710E">
      <w:pPr>
        <w:pStyle w:val="12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b w:val="0"/>
          <w:bCs w:val="0"/>
          <w:caps w:val="0"/>
          <w:noProof/>
          <w:sz w:val="24"/>
          <w:szCs w:val="24"/>
        </w:rPr>
      </w:pPr>
      <w:hyperlink w:anchor="_Toc115899899" w:history="1"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第一章</w:t>
        </w:r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緒論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899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1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43F15F28" w14:textId="1304134E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00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1.1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癌症現況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0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1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1DDC5A40" w14:textId="2E7564ED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01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1.2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腫瘤免疫逃脫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1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1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297EFF20" w14:textId="68EC68BD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02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1.3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免疫療法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2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2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080E391C" w14:textId="1BDF77B0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03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1.4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腫瘤表現</w:t>
        </w:r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>CD80/CD86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的細胞病理意義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3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3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24B1896B" w14:textId="6BA3C7D9" w:rsidR="0028710E" w:rsidRPr="0028710E" w:rsidRDefault="00000000" w:rsidP="0028710E">
      <w:pPr>
        <w:pStyle w:val="12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b w:val="0"/>
          <w:bCs w:val="0"/>
          <w:caps w:val="0"/>
          <w:noProof/>
          <w:sz w:val="24"/>
          <w:szCs w:val="24"/>
        </w:rPr>
      </w:pPr>
      <w:hyperlink w:anchor="_Toc115899904" w:history="1"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第二章</w:t>
        </w:r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研究動機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4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4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49F181B9" w14:textId="23283766" w:rsidR="0028710E" w:rsidRPr="0028710E" w:rsidRDefault="00000000" w:rsidP="0028710E">
      <w:pPr>
        <w:pStyle w:val="12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b w:val="0"/>
          <w:bCs w:val="0"/>
          <w:caps w:val="0"/>
          <w:noProof/>
          <w:sz w:val="24"/>
          <w:szCs w:val="24"/>
        </w:rPr>
      </w:pPr>
      <w:hyperlink w:anchor="_Toc115899905" w:history="1"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第三章</w:t>
        </w:r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研究材料與方法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5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5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510A645B" w14:textId="70D08357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06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3.1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化學藥品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6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5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16B8E235" w14:textId="12CF5217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07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>3.2 Flow cytometry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7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5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4DCADB5A" w14:textId="57EDAF25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08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>3.3 Cell culture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8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6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7A4DEC33" w14:textId="41F1842E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09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>3.4 Cell counting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09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6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1A6B5EEF" w14:textId="70883D8A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10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>3.5 MTS assay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10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6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2425BAC9" w14:textId="66704F57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11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>3.6 CCK8 (cell counting kit-8)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11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7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567B8131" w14:textId="153F7F03" w:rsidR="0028710E" w:rsidRPr="0028710E" w:rsidRDefault="00000000" w:rsidP="0028710E">
      <w:pPr>
        <w:pStyle w:val="12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b w:val="0"/>
          <w:bCs w:val="0"/>
          <w:caps w:val="0"/>
          <w:noProof/>
          <w:sz w:val="24"/>
          <w:szCs w:val="24"/>
        </w:rPr>
      </w:pPr>
      <w:hyperlink w:anchor="_Toc115899912" w:history="1"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第四章</w:t>
        </w:r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實驗結果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12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8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5B181C47" w14:textId="32D4D53B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13" w:history="1"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>4.1 CD80 and CD86 expression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13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8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4701A3B6" w14:textId="1B118D5A" w:rsidR="0028710E" w:rsidRPr="0028710E" w:rsidRDefault="00000000" w:rsidP="0028710E">
      <w:pPr>
        <w:pStyle w:val="2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smallCaps w:val="0"/>
          <w:noProof/>
          <w:sz w:val="24"/>
          <w:szCs w:val="24"/>
        </w:rPr>
      </w:pPr>
      <w:hyperlink w:anchor="_Toc115899914" w:history="1">
        <w:r w:rsidR="0028710E" w:rsidRPr="0028710E">
          <w:rPr>
            <w:rStyle w:val="af8"/>
            <w:rFonts w:ascii="BiauKai" w:eastAsia="BiauKai" w:hAnsi="BiauKai" w:cs="Times New Roman"/>
            <w:noProof/>
            <w:sz w:val="24"/>
            <w:szCs w:val="24"/>
          </w:rPr>
          <w:t>4.2 Cell growth rate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14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9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24F267BE" w14:textId="41D0B50D" w:rsidR="0028710E" w:rsidRPr="0028710E" w:rsidRDefault="00000000" w:rsidP="0028710E">
      <w:pPr>
        <w:pStyle w:val="3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i w:val="0"/>
          <w:iCs w:val="0"/>
          <w:noProof/>
          <w:sz w:val="24"/>
          <w:szCs w:val="24"/>
        </w:rPr>
      </w:pPr>
      <w:hyperlink w:anchor="_Toc115899915" w:history="1">
        <w:r w:rsidR="0028710E" w:rsidRPr="0028710E">
          <w:rPr>
            <w:rStyle w:val="af8"/>
            <w:rFonts w:ascii="BiauKai" w:eastAsia="BiauKai" w:hAnsi="BiauKai" w:cs="Times New Roman"/>
            <w:i w:val="0"/>
            <w:iCs w:val="0"/>
            <w:noProof/>
            <w:sz w:val="24"/>
            <w:szCs w:val="24"/>
          </w:rPr>
          <w:t>4.2.1 Cell counting</w:t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instrText xml:space="preserve"> PAGEREF _Toc115899915 \h </w:instrText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t>9</w:t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fldChar w:fldCharType="end"/>
        </w:r>
      </w:hyperlink>
    </w:p>
    <w:p w14:paraId="0282A9B6" w14:textId="6DABB19B" w:rsidR="0028710E" w:rsidRPr="0028710E" w:rsidRDefault="00000000" w:rsidP="0028710E">
      <w:pPr>
        <w:pStyle w:val="3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i w:val="0"/>
          <w:iCs w:val="0"/>
          <w:noProof/>
          <w:sz w:val="24"/>
          <w:szCs w:val="24"/>
        </w:rPr>
      </w:pPr>
      <w:hyperlink w:anchor="_Toc115899916" w:history="1">
        <w:r w:rsidR="0028710E" w:rsidRPr="0028710E">
          <w:rPr>
            <w:rStyle w:val="af8"/>
            <w:rFonts w:ascii="BiauKai" w:eastAsia="BiauKai" w:hAnsi="BiauKai"/>
            <w:i w:val="0"/>
            <w:iCs w:val="0"/>
            <w:noProof/>
            <w:sz w:val="24"/>
            <w:szCs w:val="24"/>
          </w:rPr>
          <w:t>4.2.2 MTS assay</w:t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instrText xml:space="preserve"> PAGEREF _Toc115899916 \h </w:instrText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t>10</w:t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fldChar w:fldCharType="end"/>
        </w:r>
      </w:hyperlink>
    </w:p>
    <w:p w14:paraId="69B55BBE" w14:textId="41472208" w:rsidR="0028710E" w:rsidRPr="0028710E" w:rsidRDefault="00000000" w:rsidP="0028710E">
      <w:pPr>
        <w:pStyle w:val="31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i w:val="0"/>
          <w:iCs w:val="0"/>
          <w:noProof/>
          <w:sz w:val="24"/>
          <w:szCs w:val="24"/>
        </w:rPr>
      </w:pPr>
      <w:hyperlink w:anchor="_Toc115899917" w:history="1">
        <w:r w:rsidR="0028710E" w:rsidRPr="0028710E">
          <w:rPr>
            <w:rStyle w:val="af8"/>
            <w:rFonts w:ascii="BiauKai" w:eastAsia="BiauKai" w:hAnsi="BiauKai"/>
            <w:i w:val="0"/>
            <w:iCs w:val="0"/>
            <w:noProof/>
            <w:sz w:val="24"/>
            <w:szCs w:val="24"/>
          </w:rPr>
          <w:t>4.2.3 CCK8</w:t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instrText xml:space="preserve"> PAGEREF _Toc115899917 \h </w:instrText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t>11</w:t>
        </w:r>
        <w:r w:rsidR="0028710E" w:rsidRPr="0028710E">
          <w:rPr>
            <w:rFonts w:ascii="BiauKai" w:eastAsia="BiauKai" w:hAnsi="BiauKai"/>
            <w:i w:val="0"/>
            <w:iCs w:val="0"/>
            <w:noProof/>
            <w:webHidden/>
            <w:sz w:val="24"/>
            <w:szCs w:val="24"/>
          </w:rPr>
          <w:fldChar w:fldCharType="end"/>
        </w:r>
      </w:hyperlink>
    </w:p>
    <w:p w14:paraId="6D8D83CE" w14:textId="26F70AF5" w:rsidR="0028710E" w:rsidRPr="0028710E" w:rsidRDefault="00000000" w:rsidP="0028710E">
      <w:pPr>
        <w:pStyle w:val="12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b w:val="0"/>
          <w:bCs w:val="0"/>
          <w:caps w:val="0"/>
          <w:noProof/>
          <w:sz w:val="24"/>
          <w:szCs w:val="24"/>
        </w:rPr>
      </w:pPr>
      <w:hyperlink w:anchor="_Toc115899918" w:history="1"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第五章</w:t>
        </w:r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結論與討論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18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14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69066960" w14:textId="4729A2AD" w:rsidR="0028710E" w:rsidRPr="0028710E" w:rsidRDefault="00000000" w:rsidP="0028710E">
      <w:pPr>
        <w:pStyle w:val="12"/>
        <w:tabs>
          <w:tab w:val="right" w:leader="dot" w:pos="8296"/>
        </w:tabs>
        <w:spacing w:line="360" w:lineRule="auto"/>
        <w:rPr>
          <w:rFonts w:ascii="BiauKai" w:eastAsia="BiauKai" w:hAnsi="BiauKai" w:cstheme="minorBidi"/>
          <w:b w:val="0"/>
          <w:bCs w:val="0"/>
          <w:caps w:val="0"/>
          <w:noProof/>
          <w:sz w:val="24"/>
          <w:szCs w:val="24"/>
        </w:rPr>
      </w:pPr>
      <w:hyperlink w:anchor="_Toc115899919" w:history="1"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第六章</w:t>
        </w:r>
        <w:r w:rsidR="0028710E" w:rsidRPr="0028710E">
          <w:rPr>
            <w:rStyle w:val="af8"/>
            <w:rFonts w:ascii="BiauKai" w:eastAsia="BiauKai" w:hAnsi="BiauKai"/>
            <w:noProof/>
            <w:sz w:val="24"/>
            <w:szCs w:val="24"/>
          </w:rPr>
          <w:t xml:space="preserve"> </w:t>
        </w:r>
        <w:r w:rsidR="0028710E" w:rsidRPr="0028710E">
          <w:rPr>
            <w:rStyle w:val="af8"/>
            <w:rFonts w:ascii="BiauKai" w:eastAsia="BiauKai" w:hAnsi="BiauKai" w:hint="eastAsia"/>
            <w:noProof/>
            <w:sz w:val="24"/>
            <w:szCs w:val="24"/>
          </w:rPr>
          <w:t>參考資料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tab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begin"/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instrText xml:space="preserve"> PAGEREF _Toc115899919 \h </w:instrTex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separate"/>
        </w:r>
        <w:r w:rsidR="00A028CC">
          <w:rPr>
            <w:rFonts w:ascii="BiauKai" w:eastAsia="BiauKai" w:hAnsi="BiauKai"/>
            <w:noProof/>
            <w:webHidden/>
            <w:sz w:val="24"/>
            <w:szCs w:val="24"/>
          </w:rPr>
          <w:t>16</w:t>
        </w:r>
        <w:r w:rsidR="0028710E" w:rsidRPr="0028710E">
          <w:rPr>
            <w:rFonts w:ascii="BiauKai" w:eastAsia="BiauKai" w:hAnsi="BiauKai"/>
            <w:noProof/>
            <w:webHidden/>
            <w:sz w:val="24"/>
            <w:szCs w:val="24"/>
          </w:rPr>
          <w:fldChar w:fldCharType="end"/>
        </w:r>
      </w:hyperlink>
    </w:p>
    <w:p w14:paraId="4909F056" w14:textId="36056550" w:rsidR="008320A4" w:rsidRPr="008F570E" w:rsidRDefault="008320A4" w:rsidP="0028710E">
      <w:pPr>
        <w:spacing w:line="360" w:lineRule="auto"/>
        <w:jc w:val="center"/>
        <w:rPr>
          <w:rFonts w:ascii="BiauKai" w:eastAsia="BiauKai" w:hAnsi="BiauKai"/>
        </w:rPr>
      </w:pPr>
      <w:r w:rsidRPr="0028710E">
        <w:rPr>
          <w:rFonts w:ascii="BiauKai" w:eastAsia="BiauKai" w:hAnsi="BiauKai"/>
        </w:rPr>
        <w:fldChar w:fldCharType="end"/>
      </w:r>
    </w:p>
    <w:p w14:paraId="232347DF" w14:textId="77777777" w:rsidR="00B71E43" w:rsidRDefault="008320A4">
      <w:pPr>
        <w:widowControl/>
        <w:rPr>
          <w:rFonts w:ascii="BiauKai" w:hAnsi="BiauKai"/>
          <w:bCs/>
          <w:sz w:val="48"/>
          <w:szCs w:val="72"/>
        </w:rPr>
        <w:sectPr w:rsidR="00B71E43" w:rsidSect="00B71E43">
          <w:headerReference w:type="even" r:id="rId11"/>
          <w:headerReference w:type="default" r:id="rId12"/>
          <w:headerReference w:type="first" r:id="rId13"/>
          <w:footerReference w:type="first" r:id="rId14"/>
          <w:pgSz w:w="11906" w:h="16838"/>
          <w:pgMar w:top="1440" w:right="1800" w:bottom="1440" w:left="1800" w:header="851" w:footer="992" w:gutter="0"/>
          <w:pgNumType w:fmt="lowerRoman" w:start="1"/>
          <w:cols w:space="425"/>
          <w:titlePg/>
          <w:docGrid w:type="lines" w:linePitch="360"/>
        </w:sectPr>
      </w:pPr>
      <w:r>
        <w:rPr>
          <w:rFonts w:ascii="BiauKai" w:hAnsi="BiauKai"/>
          <w:bCs/>
          <w:sz w:val="48"/>
          <w:szCs w:val="72"/>
        </w:rPr>
        <w:br w:type="page"/>
      </w:r>
    </w:p>
    <w:p w14:paraId="0694BD1B" w14:textId="0B55E2E2" w:rsidR="00411AE8" w:rsidRPr="00C970DC" w:rsidRDefault="00214AF1" w:rsidP="00B71E43">
      <w:pPr>
        <w:pStyle w:val="1"/>
        <w:jc w:val="center"/>
        <w:rPr>
          <w:rFonts w:ascii="BiauKai" w:hAnsi="BiauKai"/>
          <w:bCs w:val="0"/>
          <w:sz w:val="48"/>
          <w:szCs w:val="72"/>
        </w:rPr>
      </w:pPr>
      <w:bookmarkStart w:id="2" w:name="_Toc115899899"/>
      <w:r>
        <w:rPr>
          <w:rFonts w:ascii="BiauKai" w:hAnsi="BiauKai" w:hint="eastAsia"/>
          <w:bCs w:val="0"/>
          <w:sz w:val="48"/>
          <w:szCs w:val="72"/>
        </w:rPr>
        <w:lastRenderedPageBreak/>
        <w:t xml:space="preserve">第一章 </w:t>
      </w:r>
      <w:r w:rsidR="00411AE8" w:rsidRPr="00C970DC">
        <w:rPr>
          <w:rFonts w:ascii="BiauKai" w:hAnsi="BiauKai" w:hint="eastAsia"/>
          <w:bCs w:val="0"/>
          <w:sz w:val="48"/>
          <w:szCs w:val="72"/>
        </w:rPr>
        <w:t>緒論</w:t>
      </w:r>
      <w:bookmarkEnd w:id="2"/>
    </w:p>
    <w:p w14:paraId="00ABF243" w14:textId="152D9AD6" w:rsidR="004328FB" w:rsidRPr="00C970DC" w:rsidRDefault="008F570E" w:rsidP="008F570E">
      <w:pPr>
        <w:pStyle w:val="2"/>
        <w:rPr>
          <w:rFonts w:ascii="BiauKai" w:hAnsi="BiauKai"/>
        </w:rPr>
      </w:pPr>
      <w:bookmarkStart w:id="3" w:name="_Toc115899900"/>
      <w:r>
        <w:rPr>
          <w:rFonts w:ascii="BiauKai" w:hAnsi="BiauKai" w:hint="eastAsia"/>
        </w:rPr>
        <w:t>1</w:t>
      </w:r>
      <w:r>
        <w:rPr>
          <w:rFonts w:ascii="BiauKai" w:hAnsi="BiauKai"/>
        </w:rPr>
        <w:t xml:space="preserve">.1 </w:t>
      </w:r>
      <w:r w:rsidR="004328FB" w:rsidRPr="00C970DC">
        <w:rPr>
          <w:rFonts w:ascii="BiauKai" w:hAnsi="BiauKai" w:hint="eastAsia"/>
        </w:rPr>
        <w:t>癌症現況</w:t>
      </w:r>
      <w:bookmarkEnd w:id="3"/>
    </w:p>
    <w:p w14:paraId="150A62F8" w14:textId="4EF44278" w:rsidR="00613FC6" w:rsidRPr="007906D2" w:rsidRDefault="00031A07" w:rsidP="007906D2">
      <w:pPr>
        <w:widowControl/>
        <w:spacing w:line="360" w:lineRule="auto"/>
        <w:ind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 w:hint="eastAsia"/>
        </w:rPr>
        <w:t>癌症是</w:t>
      </w:r>
      <w:r w:rsidR="00D12EE5">
        <w:rPr>
          <w:rFonts w:ascii="BiauKai" w:eastAsia="BiauKai" w:hAnsi="BiauKai" w:hint="eastAsia"/>
        </w:rPr>
        <w:t>現今造成死亡的主要原因</w:t>
      </w:r>
      <w:r w:rsidRPr="00C970DC">
        <w:rPr>
          <w:rFonts w:ascii="BiauKai" w:eastAsia="BiauKai" w:hAnsi="BiauKai" w:hint="eastAsia"/>
        </w:rPr>
        <w:t>，其中以</w:t>
      </w:r>
      <w:r w:rsidRPr="00C970DC">
        <w:rPr>
          <w:rFonts w:ascii="BiauKai" w:eastAsia="BiauKai" w:hAnsi="BiauKai"/>
        </w:rPr>
        <w:t>乳腺癌、肺癌、結腸癌</w:t>
      </w:r>
      <w:r w:rsidRPr="00C970DC">
        <w:rPr>
          <w:rFonts w:ascii="BiauKai" w:eastAsia="BiauKai" w:hAnsi="BiauKai" w:hint="eastAsia"/>
        </w:rPr>
        <w:t>為常見</w:t>
      </w:r>
      <w:r w:rsidR="00AB6D1A" w:rsidRPr="00C970DC">
        <w:rPr>
          <w:rFonts w:ascii="BiauKai" w:eastAsia="BiauKai" w:hAnsi="BiauKai" w:hint="eastAsia"/>
        </w:rPr>
        <w:t>癌症</w:t>
      </w:r>
      <w:r w:rsidRPr="00C970DC">
        <w:rPr>
          <w:rFonts w:ascii="BiauKai" w:eastAsia="BiauKai" w:hAnsi="BiauKai" w:hint="eastAsia"/>
        </w:rPr>
        <w:t>的前三</w:t>
      </w:r>
      <w:r w:rsidR="00AB6D1A">
        <w:rPr>
          <w:rFonts w:ascii="BiauKai" w:eastAsia="BiauKai" w:hAnsi="BiauKai" w:hint="eastAsia"/>
        </w:rPr>
        <w:t>名</w:t>
      </w:r>
      <w:r w:rsidRPr="00C970DC">
        <w:rPr>
          <w:rFonts w:ascii="BiauKai" w:eastAsia="BiauKai" w:hAnsi="BiauKai" w:hint="eastAsia"/>
        </w:rPr>
        <w:t>。</w:t>
      </w:r>
      <w:r w:rsidR="007906D2" w:rsidRPr="00425A2C">
        <w:rPr>
          <w:rFonts w:ascii="BiauKai" w:eastAsia="BiauKai" w:hAnsi="BiauKai" w:hint="eastAsia"/>
        </w:rPr>
        <w:t>根據W</w:t>
      </w:r>
      <w:r w:rsidR="007906D2" w:rsidRPr="00425A2C">
        <w:rPr>
          <w:rFonts w:ascii="BiauKai" w:eastAsia="BiauKai" w:hAnsi="BiauKai"/>
        </w:rPr>
        <w:t>HO</w:t>
      </w:r>
      <w:r w:rsidR="007906D2" w:rsidRPr="00425A2C">
        <w:rPr>
          <w:rFonts w:ascii="BiauKai" w:eastAsia="BiauKai" w:hAnsi="BiauKai" w:hint="eastAsia"/>
        </w:rPr>
        <w:t xml:space="preserve">的數據 </w:t>
      </w:r>
      <w:r w:rsidR="007906D2" w:rsidRPr="00425A2C">
        <w:rPr>
          <w:rFonts w:ascii="BiauKai" w:eastAsia="BiauKai" w:hAnsi="BiauKai"/>
        </w:rPr>
        <w:t>(https://www.who.int/news-room/fact-sheets/detail/cancer) 2</w:t>
      </w:r>
      <w:r w:rsidR="00D840F7" w:rsidRPr="00425A2C">
        <w:rPr>
          <w:rFonts w:ascii="BiauKai" w:eastAsia="BiauKai" w:hAnsi="BiauKai" w:hint="eastAsia"/>
        </w:rPr>
        <w:t>0</w:t>
      </w:r>
      <w:r w:rsidR="00D840F7" w:rsidRPr="00425A2C">
        <w:rPr>
          <w:rFonts w:ascii="BiauKai" w:eastAsia="BiauKai" w:hAnsi="BiauKai"/>
        </w:rPr>
        <w:t>20</w:t>
      </w:r>
      <w:r w:rsidR="00D840F7" w:rsidRPr="00425A2C">
        <w:rPr>
          <w:rFonts w:ascii="BiauKai" w:eastAsia="BiauKai" w:hAnsi="BiauKai" w:hint="eastAsia"/>
        </w:rPr>
        <w:t>年</w:t>
      </w:r>
      <w:r w:rsidR="00B576B5">
        <w:rPr>
          <w:rFonts w:ascii="BiauKai" w:eastAsia="BiauKai" w:hAnsi="BiauKai" w:hint="eastAsia"/>
        </w:rPr>
        <w:t>癌症</w:t>
      </w:r>
      <w:r w:rsidR="00D840F7" w:rsidRPr="00425A2C">
        <w:rPr>
          <w:rFonts w:ascii="BiauKai" w:eastAsia="BiauKai" w:hAnsi="BiauKai" w:hint="eastAsia"/>
        </w:rPr>
        <w:t>造成全球近</w:t>
      </w:r>
      <w:r w:rsidR="00D840F7" w:rsidRPr="00425A2C">
        <w:rPr>
          <w:rFonts w:ascii="BiauKai" w:eastAsia="BiauKai" w:hAnsi="BiauKai"/>
        </w:rPr>
        <w:t>1000</w:t>
      </w:r>
      <w:r w:rsidR="00D840F7" w:rsidRPr="00425A2C">
        <w:rPr>
          <w:rFonts w:ascii="BiauKai" w:eastAsia="BiauKai" w:hAnsi="BiauKai" w:hint="eastAsia"/>
        </w:rPr>
        <w:t>萬人死亡</w:t>
      </w:r>
      <w:r w:rsidR="00613FC6" w:rsidRPr="00425A2C">
        <w:rPr>
          <w:rFonts w:ascii="BiauKai" w:eastAsia="BiauKai" w:hAnsi="BiauKai" w:hint="eastAsia"/>
        </w:rPr>
        <w:t>；</w:t>
      </w:r>
      <w:r w:rsidR="00425A2C" w:rsidRPr="00425A2C">
        <w:rPr>
          <w:rFonts w:ascii="BiauKai" w:eastAsia="BiauKai" w:hAnsi="BiauKai" w:hint="eastAsia"/>
        </w:rPr>
        <w:t>根據衛福部統計，</w:t>
      </w:r>
      <w:r w:rsidR="00613FC6" w:rsidRPr="00425A2C">
        <w:rPr>
          <w:rFonts w:ascii="BiauKai" w:eastAsia="BiauKai" w:hAnsi="BiauKai"/>
        </w:rPr>
        <w:t>2021</w:t>
      </w:r>
      <w:r w:rsidR="00613FC6" w:rsidRPr="00425A2C">
        <w:rPr>
          <w:rFonts w:ascii="BiauKai" w:eastAsia="BiauKai" w:hAnsi="BiauKai" w:hint="eastAsia"/>
        </w:rPr>
        <w:t>年臺灣癌症死亡人數約為</w:t>
      </w:r>
      <w:r w:rsidR="00613FC6" w:rsidRPr="00425A2C">
        <w:rPr>
          <w:rFonts w:ascii="BiauKai" w:eastAsia="BiauKai" w:hAnsi="BiauKai"/>
        </w:rPr>
        <w:t>5</w:t>
      </w:r>
      <w:r w:rsidR="00613FC6" w:rsidRPr="00425A2C">
        <w:rPr>
          <w:rFonts w:ascii="BiauKai" w:eastAsia="BiauKai" w:hAnsi="BiauKai" w:hint="eastAsia"/>
        </w:rPr>
        <w:t>萬人，佔全台總死亡人數</w:t>
      </w:r>
      <w:r w:rsidR="00613FC6" w:rsidRPr="00425A2C">
        <w:rPr>
          <w:rFonts w:ascii="BiauKai" w:eastAsia="BiauKai" w:hAnsi="BiauKai"/>
        </w:rPr>
        <w:t>28%</w:t>
      </w:r>
      <w:r w:rsidR="00613FC6" w:rsidRPr="00425A2C">
        <w:rPr>
          <w:rFonts w:ascii="BiauKai" w:eastAsia="BiauKai" w:hAnsi="BiauKai" w:hint="eastAsia"/>
        </w:rPr>
        <w:t>，位居死亡原因之首</w:t>
      </w:r>
      <w:r w:rsidR="00425A2C" w:rsidRPr="00425A2C">
        <w:rPr>
          <w:rFonts w:ascii="BiauKai" w:eastAsia="BiauKai" w:hAnsi="BiauKai" w:hint="eastAsia"/>
        </w:rPr>
        <w:t xml:space="preserve"> </w:t>
      </w:r>
      <w:r w:rsidR="00425A2C" w:rsidRPr="00425A2C">
        <w:rPr>
          <w:rFonts w:ascii="BiauKai" w:eastAsia="BiauKai" w:hAnsi="BiauKai"/>
        </w:rPr>
        <w:t>(https://www.mohw.gov.tw/cp-16-70314-1.html)</w:t>
      </w:r>
      <w:r w:rsidR="00613FC6" w:rsidRPr="00425A2C">
        <w:rPr>
          <w:rFonts w:ascii="BiauKai" w:eastAsia="BiauKai" w:hAnsi="BiauKai" w:hint="eastAsia"/>
        </w:rPr>
        <w:t>。</w:t>
      </w:r>
    </w:p>
    <w:p w14:paraId="1DBCB9E0" w14:textId="15F66F2F" w:rsidR="00DD53FF" w:rsidRDefault="00DD53FF" w:rsidP="00B576B5">
      <w:pPr>
        <w:widowControl/>
        <w:spacing w:line="360" w:lineRule="auto"/>
        <w:ind w:firstLine="480"/>
        <w:jc w:val="both"/>
        <w:rPr>
          <w:rFonts w:ascii="BiauKai" w:eastAsia="BiauKai" w:hAnsi="BiauKai"/>
        </w:rPr>
      </w:pPr>
      <w:r w:rsidRPr="00DD53FF">
        <w:rPr>
          <w:rFonts w:ascii="BiauKai" w:eastAsia="BiauKai" w:hAnsi="BiauKai" w:hint="eastAsia"/>
        </w:rPr>
        <w:t>現行傳統癌症治療方法</w:t>
      </w:r>
      <w:r w:rsidRPr="00C970DC">
        <w:rPr>
          <w:rFonts w:ascii="BiauKai" w:eastAsia="BiauKai" w:hAnsi="BiauKai" w:hint="eastAsia"/>
        </w:rPr>
        <w:t>包含：手術、化學療法</w:t>
      </w:r>
      <w:r w:rsidR="000405FD" w:rsidRPr="00C970DC">
        <w:rPr>
          <w:rFonts w:ascii="BiauKai" w:eastAsia="BiauKai" w:hAnsi="BiauKai" w:hint="eastAsia"/>
        </w:rPr>
        <w:t>、放射</w:t>
      </w:r>
      <w:r w:rsidR="00423000">
        <w:rPr>
          <w:rFonts w:ascii="BiauKai" w:eastAsia="BiauKai" w:hAnsi="BiauKai" w:hint="eastAsia"/>
        </w:rPr>
        <w:t>線</w:t>
      </w:r>
      <w:r w:rsidR="000405FD" w:rsidRPr="00C970DC">
        <w:rPr>
          <w:rFonts w:ascii="BiauKai" w:eastAsia="BiauKai" w:hAnsi="BiauKai" w:hint="eastAsia"/>
        </w:rPr>
        <w:t>療法</w:t>
      </w:r>
      <w:r w:rsidR="00FD691D">
        <w:rPr>
          <w:rFonts w:ascii="BiauKai" w:eastAsia="BiauKai" w:hAnsi="BiauKai" w:hint="eastAsia"/>
        </w:rPr>
        <w:t>。手術切除腫瘤雖可以完全清除癌細胞</w:t>
      </w:r>
      <w:r w:rsidR="00B576B5">
        <w:rPr>
          <w:rFonts w:ascii="BiauKai" w:eastAsia="BiauKai" w:hAnsi="BiauKai" w:hint="eastAsia"/>
        </w:rPr>
        <w:t>，</w:t>
      </w:r>
      <w:r w:rsidR="00FD691D">
        <w:rPr>
          <w:rFonts w:ascii="BiauKai" w:eastAsia="BiauKai" w:hAnsi="BiauKai" w:hint="eastAsia"/>
        </w:rPr>
        <w:t>降低復發可能性，</w:t>
      </w:r>
      <w:r w:rsidR="005B70F4">
        <w:rPr>
          <w:rFonts w:ascii="BiauKai" w:eastAsia="BiauKai" w:hAnsi="BiauKai" w:hint="eastAsia"/>
        </w:rPr>
        <w:t>但切除器官恐怕造成身體負擔；</w:t>
      </w:r>
      <w:r w:rsidR="000405FD">
        <w:rPr>
          <w:rFonts w:ascii="BiauKai" w:eastAsia="BiauKai" w:hAnsi="BiauKai" w:hint="eastAsia"/>
        </w:rPr>
        <w:t>化學療法是利用藥物</w:t>
      </w:r>
      <w:r w:rsidR="000F4375">
        <w:rPr>
          <w:rFonts w:ascii="BiauKai" w:eastAsia="BiauKai" w:hAnsi="BiauKai" w:hint="eastAsia"/>
        </w:rPr>
        <w:t>經由血液運輸到全身來抑制癌細胞的生長，</w:t>
      </w:r>
      <w:r w:rsidR="000405FD">
        <w:rPr>
          <w:rFonts w:ascii="BiauKai" w:eastAsia="BiauKai" w:hAnsi="BiauKai" w:hint="eastAsia"/>
        </w:rPr>
        <w:t>可以對抗癌細胞轉移</w:t>
      </w:r>
      <w:r w:rsidR="000F4375">
        <w:rPr>
          <w:rFonts w:ascii="BiauKai" w:eastAsia="BiauKai" w:hAnsi="BiauKai" w:hint="eastAsia"/>
        </w:rPr>
        <w:t>，然而</w:t>
      </w:r>
      <w:r w:rsidR="00281FCB">
        <w:rPr>
          <w:rFonts w:ascii="BiauKai" w:eastAsia="BiauKai" w:hAnsi="BiauKai" w:hint="eastAsia"/>
        </w:rPr>
        <w:t>正</w:t>
      </w:r>
      <w:r w:rsidR="000F4375">
        <w:rPr>
          <w:rFonts w:ascii="BiauKai" w:eastAsia="BiauKai" w:hAnsi="BiauKai" w:hint="eastAsia"/>
        </w:rPr>
        <w:t>因為透過血液循環全身，</w:t>
      </w:r>
      <w:r w:rsidR="00281FCB">
        <w:rPr>
          <w:rFonts w:ascii="BiauKai" w:eastAsia="BiauKai" w:hAnsi="BiauKai" w:hint="eastAsia"/>
        </w:rPr>
        <w:t>所以</w:t>
      </w:r>
      <w:r w:rsidR="000F4375">
        <w:rPr>
          <w:rFonts w:ascii="BiauKai" w:eastAsia="BiauKai" w:hAnsi="BiauKai" w:hint="eastAsia"/>
        </w:rPr>
        <w:t>會</w:t>
      </w:r>
      <w:r w:rsidR="00423000">
        <w:rPr>
          <w:rFonts w:ascii="BiauKai" w:eastAsia="BiauKai" w:hAnsi="BiauKai" w:hint="eastAsia"/>
        </w:rPr>
        <w:t>傷害</w:t>
      </w:r>
      <w:r w:rsidR="000F4375">
        <w:rPr>
          <w:rFonts w:ascii="BiauKai" w:eastAsia="BiauKai" w:hAnsi="BiauKai" w:hint="eastAsia"/>
        </w:rPr>
        <w:t>到癌細胞外的正常細胞</w:t>
      </w:r>
      <w:r w:rsidR="00423000">
        <w:rPr>
          <w:rFonts w:ascii="BiauKai" w:eastAsia="BiauKai" w:hAnsi="BiauKai" w:hint="eastAsia"/>
        </w:rPr>
        <w:t>；放射線療法</w:t>
      </w:r>
      <w:r w:rsidR="000D4576">
        <w:rPr>
          <w:rFonts w:ascii="BiauKai" w:eastAsia="BiauKai" w:hAnsi="BiauKai" w:hint="eastAsia"/>
        </w:rPr>
        <w:t>相對於其他兩種治療方式副作用較低，但可能造成患者食慾不振等遲發性副作用</w:t>
      </w:r>
      <w:r w:rsidR="00CA7B7C">
        <w:rPr>
          <w:rFonts w:ascii="BiauKai" w:eastAsia="BiauKai" w:hAnsi="BiauKai" w:hint="eastAsia"/>
        </w:rPr>
        <w:t>，因此仍須定期回診。</w:t>
      </w:r>
    </w:p>
    <w:p w14:paraId="73A32E35" w14:textId="0A4A9648" w:rsidR="00297E5A" w:rsidRDefault="00297E5A" w:rsidP="00613FC6">
      <w:pPr>
        <w:widowControl/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t>由於癌細胞</w:t>
      </w:r>
      <w:r w:rsidR="00A1788C">
        <w:rPr>
          <w:rFonts w:ascii="BiauKai" w:eastAsia="BiauKai" w:hAnsi="BiauKai" w:hint="eastAsia"/>
        </w:rPr>
        <w:t>生長變化多端</w:t>
      </w:r>
      <w:r w:rsidR="002E23A0">
        <w:rPr>
          <w:rFonts w:ascii="BiauKai" w:eastAsia="BiauKai" w:hAnsi="BiauKai" w:hint="eastAsia"/>
        </w:rPr>
        <w:t>、</w:t>
      </w:r>
      <w:r w:rsidR="00A1788C">
        <w:rPr>
          <w:rFonts w:ascii="BiauKai" w:eastAsia="BiauKai" w:hAnsi="BiauKai" w:hint="eastAsia"/>
        </w:rPr>
        <w:t>難以預測</w:t>
      </w:r>
      <w:r w:rsidR="00575908">
        <w:rPr>
          <w:rFonts w:ascii="BiauKai" w:eastAsia="BiauKai" w:hAnsi="BiauKai" w:hint="eastAsia"/>
        </w:rPr>
        <w:t>，</w:t>
      </w:r>
      <w:r w:rsidR="00A63FA4">
        <w:rPr>
          <w:rFonts w:ascii="BiauKai" w:eastAsia="BiauKai" w:hAnsi="BiauKai" w:hint="eastAsia"/>
        </w:rPr>
        <w:t>且</w:t>
      </w:r>
      <w:r w:rsidR="002E23A0">
        <w:rPr>
          <w:rFonts w:ascii="BiauKai" w:eastAsia="BiauKai" w:hAnsi="BiauKai" w:hint="eastAsia"/>
        </w:rPr>
        <w:t>可以</w:t>
      </w:r>
      <w:r w:rsidR="00575908">
        <w:rPr>
          <w:rFonts w:ascii="BiauKai" w:eastAsia="BiauKai" w:hAnsi="BiauKai" w:hint="eastAsia"/>
        </w:rPr>
        <w:t>透過免疫</w:t>
      </w:r>
      <w:r w:rsidR="002E23A0">
        <w:rPr>
          <w:rFonts w:ascii="BiauKai" w:eastAsia="BiauKai" w:hAnsi="BiauKai" w:hint="eastAsia"/>
        </w:rPr>
        <w:t>檢查點</w:t>
      </w:r>
      <w:r w:rsidR="00575908">
        <w:rPr>
          <w:rFonts w:ascii="BiauKai" w:eastAsia="BiauKai" w:hAnsi="BiauKai" w:hint="eastAsia"/>
        </w:rPr>
        <w:t>脫離免疫系統監測</w:t>
      </w:r>
      <w:r w:rsidR="00A1788C">
        <w:rPr>
          <w:rFonts w:ascii="BiauKai" w:eastAsia="BiauKai" w:hAnsi="BiauKai" w:hint="eastAsia"/>
        </w:rPr>
        <w:t>，改變其周遭環境，促使腫瘤生長更加容易。現今發展出新的癌症療法—免疫療法，</w:t>
      </w:r>
      <w:r w:rsidR="004509CC">
        <w:rPr>
          <w:rFonts w:ascii="BiauKai" w:eastAsia="BiauKai" w:hAnsi="BiauKai" w:hint="eastAsia"/>
        </w:rPr>
        <w:t>可以</w:t>
      </w:r>
      <w:r w:rsidR="00A1788C">
        <w:rPr>
          <w:rFonts w:ascii="BiauKai" w:eastAsia="BiauKai" w:hAnsi="BiauKai" w:hint="eastAsia"/>
        </w:rPr>
        <w:t>透過運用免疫檢查點抑制劑</w:t>
      </w:r>
      <w:r w:rsidR="00617708">
        <w:rPr>
          <w:rFonts w:ascii="BiauKai" w:eastAsia="BiauKai" w:hAnsi="BiauKai" w:hint="eastAsia"/>
        </w:rPr>
        <w:t>促進免疫細胞活化攻擊癌細胞。</w:t>
      </w:r>
    </w:p>
    <w:p w14:paraId="7629CCB2" w14:textId="77777777" w:rsidR="00BC342B" w:rsidRPr="00DD53FF" w:rsidRDefault="00BC342B" w:rsidP="00613FC6">
      <w:pPr>
        <w:widowControl/>
        <w:spacing w:line="360" w:lineRule="auto"/>
        <w:ind w:firstLine="480"/>
        <w:jc w:val="both"/>
        <w:rPr>
          <w:rFonts w:ascii="BiauKai" w:eastAsia="BiauKai" w:hAnsi="BiauKai"/>
        </w:rPr>
      </w:pPr>
    </w:p>
    <w:p w14:paraId="7D6C3782" w14:textId="1199CE4D" w:rsidR="00BF138A" w:rsidRPr="00350149" w:rsidRDefault="008F570E" w:rsidP="008F570E">
      <w:pPr>
        <w:pStyle w:val="2"/>
        <w:rPr>
          <w:rFonts w:ascii="BiauKai" w:hAnsi="BiauKai"/>
        </w:rPr>
      </w:pPr>
      <w:bookmarkStart w:id="4" w:name="_Toc115899901"/>
      <w:r>
        <w:rPr>
          <w:rFonts w:ascii="BiauKai" w:hAnsi="BiauKai" w:hint="eastAsia"/>
        </w:rPr>
        <w:t>1</w:t>
      </w:r>
      <w:r>
        <w:rPr>
          <w:rFonts w:ascii="BiauKai" w:hAnsi="BiauKai"/>
        </w:rPr>
        <w:t xml:space="preserve">.2 </w:t>
      </w:r>
      <w:r w:rsidR="003B5B39" w:rsidRPr="00350149">
        <w:rPr>
          <w:rFonts w:ascii="BiauKai" w:hAnsi="BiauKai" w:hint="eastAsia"/>
        </w:rPr>
        <w:t>腫瘤免疫逃脫</w:t>
      </w:r>
      <w:bookmarkEnd w:id="4"/>
    </w:p>
    <w:p w14:paraId="00C1EBCA" w14:textId="3DA1F049" w:rsidR="00B361A6" w:rsidRPr="00B361A6" w:rsidRDefault="00F6279C" w:rsidP="006E1119">
      <w:pPr>
        <w:widowControl/>
        <w:spacing w:line="360" w:lineRule="auto"/>
        <w:ind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 w:hint="eastAsia"/>
        </w:rPr>
        <w:t>腫瘤可以改變其周圍的環境，稱為</w:t>
      </w:r>
      <w:r w:rsidR="00D76EA7" w:rsidRPr="00C970DC">
        <w:rPr>
          <w:rFonts w:ascii="BiauKai" w:eastAsia="BiauKai" w:hAnsi="BiauKai" w:hint="eastAsia"/>
        </w:rPr>
        <w:t>腫瘤</w:t>
      </w:r>
      <w:r w:rsidRPr="00C970DC">
        <w:rPr>
          <w:rFonts w:ascii="BiauKai" w:eastAsia="BiauKai" w:hAnsi="BiauKai" w:hint="eastAsia"/>
        </w:rPr>
        <w:t xml:space="preserve">微環境 </w:t>
      </w:r>
      <w:r w:rsidRPr="00C970DC">
        <w:rPr>
          <w:rFonts w:ascii="BiauKai" w:eastAsia="BiauKai" w:hAnsi="BiauKai"/>
        </w:rPr>
        <w:t>(</w:t>
      </w:r>
      <w:r w:rsidR="007765B8">
        <w:rPr>
          <w:rFonts w:ascii="BiauKai" w:eastAsia="BiauKai" w:hAnsi="BiauKai"/>
        </w:rPr>
        <w:t>t</w:t>
      </w:r>
      <w:r w:rsidRPr="00C970DC">
        <w:rPr>
          <w:rFonts w:ascii="BiauKai" w:eastAsia="BiauKai" w:hAnsi="BiauKai" w:hint="eastAsia"/>
        </w:rPr>
        <w:t>u</w:t>
      </w:r>
      <w:r w:rsidRPr="00C970DC">
        <w:rPr>
          <w:rFonts w:ascii="BiauKai" w:eastAsia="BiauKai" w:hAnsi="BiauKai"/>
        </w:rPr>
        <w:t>mor microenvironment, TME)</w:t>
      </w:r>
      <w:r w:rsidR="002D3D01" w:rsidRPr="00C970DC">
        <w:rPr>
          <w:rFonts w:ascii="BiauKai" w:eastAsia="BiauKai" w:hAnsi="BiauKai" w:hint="eastAsia"/>
        </w:rPr>
        <w:t>，</w:t>
      </w:r>
      <w:r w:rsidRPr="00C970DC">
        <w:rPr>
          <w:rFonts w:ascii="BiauKai" w:eastAsia="BiauKai" w:hAnsi="BiauKai" w:hint="eastAsia"/>
        </w:rPr>
        <w:t>腫瘤微環境</w:t>
      </w:r>
      <w:r w:rsidR="007B2FDA" w:rsidRPr="00C970DC">
        <w:rPr>
          <w:rFonts w:ascii="BiauKai" w:eastAsia="BiauKai" w:hAnsi="BiauKai" w:hint="eastAsia"/>
        </w:rPr>
        <w:t>包含腫瘤周圍血管、成纖維細胞</w:t>
      </w:r>
      <w:r w:rsidR="00D039B3" w:rsidRPr="00C970DC">
        <w:rPr>
          <w:rFonts w:ascii="BiauKai" w:eastAsia="BiauKai" w:hAnsi="BiauKai" w:hint="eastAsia"/>
        </w:rPr>
        <w:t>、免疫細胞及細胞外基質</w:t>
      </w:r>
      <w:r w:rsidR="00290484">
        <w:rPr>
          <w:rFonts w:ascii="BiauKai" w:eastAsia="BiauKai" w:hAnsi="BiauKai" w:hint="eastAsia"/>
        </w:rPr>
        <w:t xml:space="preserve"> </w:t>
      </w:r>
      <w:r w:rsidR="00A94BB4">
        <w:rPr>
          <w:rFonts w:ascii="BiauKai" w:eastAsia="BiauKai" w:hAnsi="BiauKai" w:hint="eastAsia"/>
        </w:rPr>
        <w:t xml:space="preserve"> </w:t>
      </w:r>
      <w:r w:rsidR="00D039B3" w:rsidRPr="00C970DC">
        <w:rPr>
          <w:rFonts w:ascii="BiauKai" w:eastAsia="BiauKai" w:hAnsi="BiauKai"/>
        </w:rPr>
        <w:t>(</w:t>
      </w:r>
      <w:r w:rsidR="00290484" w:rsidRPr="00290484">
        <w:rPr>
          <w:rFonts w:ascii="BiauKai" w:eastAsia="BiauKai" w:hAnsi="BiauKai"/>
        </w:rPr>
        <w:t xml:space="preserve">extracellular matrix, </w:t>
      </w:r>
      <w:r w:rsidR="00D039B3" w:rsidRPr="00C970DC">
        <w:rPr>
          <w:rFonts w:ascii="BiauKai" w:eastAsia="BiauKai" w:hAnsi="BiauKai" w:hint="eastAsia"/>
        </w:rPr>
        <w:t>E</w:t>
      </w:r>
      <w:r w:rsidR="00D039B3" w:rsidRPr="00C970DC">
        <w:rPr>
          <w:rFonts w:ascii="BiauKai" w:eastAsia="BiauKai" w:hAnsi="BiauKai"/>
        </w:rPr>
        <w:t>CM)</w:t>
      </w:r>
      <w:r w:rsidR="00A94BB4">
        <w:rPr>
          <w:rFonts w:ascii="BiauKai" w:eastAsia="BiauKai" w:hAnsi="BiauKai"/>
        </w:rPr>
        <w:t xml:space="preserve"> </w:t>
      </w:r>
      <w:r w:rsidR="00D039B3" w:rsidRPr="00C970DC">
        <w:rPr>
          <w:rFonts w:ascii="BiauKai" w:eastAsia="BiauKai" w:hAnsi="BiauKai" w:hint="eastAsia"/>
        </w:rPr>
        <w:t>等</w:t>
      </w:r>
      <w:r w:rsidR="002D3D01" w:rsidRPr="00C970DC">
        <w:rPr>
          <w:rFonts w:ascii="BiauKai" w:eastAsia="BiauKai" w:hAnsi="BiauKai" w:hint="eastAsia"/>
        </w:rPr>
        <w:t>。</w:t>
      </w:r>
      <w:r w:rsidR="002E23A0">
        <w:rPr>
          <w:rFonts w:ascii="BiauKai" w:eastAsia="BiauKai" w:hAnsi="BiauKai" w:hint="eastAsia"/>
        </w:rPr>
        <w:t>隨著腫瘤的增長，對於血液中氧氣的需求量大增，</w:t>
      </w:r>
      <w:r w:rsidR="00A63FA4">
        <w:rPr>
          <w:rFonts w:ascii="BiauKai" w:eastAsia="BiauKai" w:hAnsi="BiauKai" w:hint="eastAsia"/>
        </w:rPr>
        <w:t>使原先的血管無法提供足夠的氧氣</w:t>
      </w:r>
      <w:r w:rsidR="007765B8">
        <w:rPr>
          <w:rFonts w:ascii="BiauKai" w:eastAsia="BiauKai" w:hAnsi="BiauKai" w:hint="eastAsia"/>
        </w:rPr>
        <w:t>讓</w:t>
      </w:r>
      <w:r w:rsidR="00A63FA4">
        <w:rPr>
          <w:rFonts w:ascii="BiauKai" w:eastAsia="BiauKai" w:hAnsi="BiauKai" w:hint="eastAsia"/>
        </w:rPr>
        <w:t>腫瘤生長，</w:t>
      </w:r>
      <w:r w:rsidR="002E23A0">
        <w:rPr>
          <w:rFonts w:ascii="BiauKai" w:eastAsia="BiauKai" w:hAnsi="BiauKai" w:hint="eastAsia"/>
        </w:rPr>
        <w:t>造成腫瘤內部缺氧</w:t>
      </w:r>
      <w:r w:rsidR="008403A8">
        <w:rPr>
          <w:rFonts w:ascii="BiauKai" w:eastAsia="BiauKai" w:hAnsi="BiauKai"/>
        </w:rPr>
        <w:fldChar w:fldCharType="begin">
          <w:fldData xml:space="preserve">PEVuZE5vdGU+PENpdGU+PEF1dGhvcj5MaTwvQXV0aG9yPjxZZWFyPjIwMjE8L1llYXI+PFJlY051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</w:fldData>
        </w:fldChar>
      </w:r>
      <w:r w:rsidR="008403A8">
        <w:rPr>
          <w:rFonts w:ascii="BiauKai" w:eastAsia="BiauKai" w:hAnsi="BiauKai"/>
        </w:rPr>
        <w:instrText xml:space="preserve"> ADDIN EN.CITE </w:instrText>
      </w:r>
      <w:r w:rsidR="008403A8">
        <w:rPr>
          <w:rFonts w:ascii="BiauKai" w:eastAsia="BiauKai" w:hAnsi="BiauKai"/>
        </w:rPr>
        <w:fldChar w:fldCharType="begin">
          <w:fldData xml:space="preserve">PEVuZE5vdGU+PENpdGU+PEF1dGhvcj5MaTwvQXV0aG9yPjxZZWFyPjIwMjE8L1llYXI+PFJlY051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</w:fldData>
        </w:fldChar>
      </w:r>
      <w:r w:rsidR="008403A8">
        <w:rPr>
          <w:rFonts w:ascii="BiauKai" w:eastAsia="BiauKai" w:hAnsi="BiauKai"/>
        </w:rPr>
        <w:instrText xml:space="preserve"> ADDIN EN.CITE.DATA </w:instrText>
      </w:r>
      <w:r w:rsidR="008403A8">
        <w:rPr>
          <w:rFonts w:ascii="BiauKai" w:eastAsia="BiauKai" w:hAnsi="BiauKai"/>
        </w:rPr>
      </w:r>
      <w:r w:rsidR="008403A8">
        <w:rPr>
          <w:rFonts w:ascii="BiauKai" w:eastAsia="BiauKai" w:hAnsi="BiauKai"/>
        </w:rPr>
        <w:fldChar w:fldCharType="end"/>
      </w:r>
      <w:r w:rsidR="008403A8">
        <w:rPr>
          <w:rFonts w:ascii="BiauKai" w:eastAsia="BiauKai" w:hAnsi="BiauKai"/>
        </w:rPr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1]</w:t>
      </w:r>
      <w:r w:rsidR="008403A8">
        <w:rPr>
          <w:rFonts w:ascii="BiauKai" w:eastAsia="BiauKai" w:hAnsi="BiauKai"/>
        </w:rPr>
        <w:fldChar w:fldCharType="end"/>
      </w:r>
      <w:r w:rsidR="00A63FA4">
        <w:rPr>
          <w:rFonts w:ascii="BiauKai" w:eastAsia="BiauKai" w:hAnsi="BiauKai" w:hint="eastAsia"/>
        </w:rPr>
        <w:t>。</w:t>
      </w:r>
      <w:r w:rsidR="002D3D01" w:rsidRPr="00C970DC">
        <w:rPr>
          <w:rFonts w:ascii="BiauKai" w:eastAsia="BiauKai" w:hAnsi="BiauKai" w:hint="eastAsia"/>
        </w:rPr>
        <w:t>為了克服</w:t>
      </w:r>
      <w:r w:rsidR="002D3D01" w:rsidRPr="00C970DC">
        <w:rPr>
          <w:rFonts w:ascii="BiauKai" w:eastAsia="BiauKai" w:hAnsi="BiauKai" w:hint="eastAsia"/>
        </w:rPr>
        <w:lastRenderedPageBreak/>
        <w:t>腫瘤中的缺氧環境，腫瘤微環境</w:t>
      </w:r>
      <w:r w:rsidR="00B361A6">
        <w:rPr>
          <w:rFonts w:ascii="BiauKai" w:eastAsia="BiauKai" w:hAnsi="BiauKai" w:hint="eastAsia"/>
        </w:rPr>
        <w:t>促進釋放</w:t>
      </w:r>
      <w:r w:rsidR="009C3748">
        <w:rPr>
          <w:rFonts w:ascii="BiauKai" w:eastAsia="BiauKai" w:hAnsi="BiauKai" w:hint="eastAsia"/>
        </w:rPr>
        <w:t>血管內皮生長因子 (</w:t>
      </w:r>
      <w:r w:rsidR="009C3748" w:rsidRPr="009C3748">
        <w:rPr>
          <w:rFonts w:ascii="BiauKai" w:eastAsia="BiauKai" w:hAnsi="BiauKai"/>
        </w:rPr>
        <w:t>vascular endothelial growth factor</w:t>
      </w:r>
      <w:r w:rsidR="009C3748">
        <w:rPr>
          <w:rFonts w:ascii="BiauKai" w:eastAsia="BiauKai" w:hAnsi="BiauKai"/>
        </w:rPr>
        <w:t xml:space="preserve">, </w:t>
      </w:r>
      <w:r w:rsidR="00B361A6">
        <w:rPr>
          <w:rFonts w:ascii="BiauKai" w:eastAsia="BiauKai" w:hAnsi="BiauKai"/>
        </w:rPr>
        <w:t>VEGF</w:t>
      </w:r>
      <w:r w:rsidR="009C3748">
        <w:rPr>
          <w:rFonts w:ascii="BiauKai" w:eastAsia="BiauKai" w:hAnsi="BiauKai"/>
        </w:rPr>
        <w:t>)</w:t>
      </w:r>
      <w:r w:rsidR="00A63FA4">
        <w:rPr>
          <w:rFonts w:ascii="BiauKai" w:eastAsia="BiauKai" w:hAnsi="BiauKai" w:hint="eastAsia"/>
        </w:rPr>
        <w:t xml:space="preserve"> </w:t>
      </w:r>
      <w:r w:rsidR="00B361A6">
        <w:rPr>
          <w:rFonts w:ascii="BiauKai" w:eastAsia="BiauKai" w:hAnsi="BiauKai" w:hint="eastAsia"/>
        </w:rPr>
        <w:t>使</w:t>
      </w:r>
      <w:r w:rsidR="002D3D01" w:rsidRPr="00C970DC">
        <w:rPr>
          <w:rFonts w:ascii="BiauKai" w:eastAsia="BiauKai" w:hAnsi="BiauKai" w:hint="eastAsia"/>
        </w:rPr>
        <w:t>血管增生，</w:t>
      </w:r>
      <w:r w:rsidR="00A63FA4">
        <w:rPr>
          <w:rFonts w:ascii="BiauKai" w:eastAsia="BiauKai" w:hAnsi="BiauKai" w:hint="eastAsia"/>
        </w:rPr>
        <w:t>以</w:t>
      </w:r>
      <w:r w:rsidR="002D3D01" w:rsidRPr="00C970DC">
        <w:rPr>
          <w:rFonts w:ascii="BiauKai" w:eastAsia="BiauKai" w:hAnsi="BiauKai" w:hint="eastAsia"/>
        </w:rPr>
        <w:t>提供癌細胞氧氣及營養，促進</w:t>
      </w:r>
      <w:r w:rsidR="00D039B3" w:rsidRPr="00C970DC">
        <w:rPr>
          <w:rFonts w:ascii="BiauKai" w:eastAsia="BiauKai" w:hAnsi="BiauKai" w:hint="eastAsia"/>
        </w:rPr>
        <w:t>腫瘤的生長、轉移</w:t>
      </w:r>
      <w:r w:rsidR="008403A8">
        <w:rPr>
          <w:rFonts w:ascii="BiauKai" w:eastAsia="BiauKai" w:hAnsi="BiauKai"/>
        </w:rPr>
        <w:fldChar w:fldCharType="begin"/>
      </w:r>
      <w:r w:rsidR="008403A8">
        <w:rPr>
          <w:rFonts w:ascii="BiauKai" w:eastAsia="BiauKai" w:hAnsi="BiauKai"/>
        </w:rPr>
        <w:instrText xml:space="preserve"> ADDIN EN.CITE &lt;EndNote&gt;&lt;Cite&gt;&lt;Author&gt;Carmeliet&lt;/Author&gt;&lt;Year&gt;2005&lt;/Year&gt;&lt;RecNum&gt;2&lt;/RecNum&gt;&lt;DisplayText&gt;[2]&lt;/DisplayText&gt;&lt;record&gt;&lt;rec-number&gt;2&lt;/rec-number&gt;&lt;foreign-keys&gt;&lt;key app="EN" db-id="ws5fzxz2gax2z4ewzxn5zpresrt5et9s229d" timestamp="1664270666"&gt;2&lt;/key&gt;&lt;/foreign-keys&gt;&lt;ref-type name="Journal Article"&gt;17&lt;/ref-type&gt;&lt;contributors&gt;&lt;authors&gt;&lt;author&gt;Carmeliet, P.&lt;/author&gt;&lt;/authors&gt;&lt;/contributors&gt;&lt;auth-address&gt;Center for Transgene Technology and Gene Therapy, Flander&amp;apos;s Interuniversity Institute for Biotechnology, University of Leuven, Leuven, Belgium. carmeliet@med.kuleuven.ac.be&lt;/auth-address&gt;&lt;titles&gt;&lt;title&gt;VEGF as a key mediator of angiogenesis in cancer&lt;/title&gt;&lt;secondary-title&gt;Oncology&lt;/secondary-title&gt;&lt;/titles&gt;&lt;pages&gt;4-10&lt;/pages&gt;&lt;volume&gt;69 Suppl 3&lt;/volume&gt;&lt;edition&gt;20051121&lt;/edition&gt;&lt;keywords&gt;&lt;keyword&gt;Angiogenesis Inhibitors/*pharmacology&lt;/keyword&gt;&lt;keyword&gt;Animals&lt;/keyword&gt;&lt;keyword&gt;Humans&lt;/keyword&gt;&lt;keyword&gt;Neoplasms/blood supply/*metabolism&lt;/keyword&gt;&lt;keyword&gt;Neovascularization, Pathologic/*metabolism/prevention &amp;amp; control&lt;/keyword&gt;&lt;keyword&gt;Receptors, Vascular Endothelial Growth Factor/*metabolism&lt;/keyword&gt;&lt;keyword&gt;Vascular Endothelial Growth Factor A/*antagonists &amp;amp; inhibitors/*metabolism&lt;/keyword&gt;&lt;/keywords&gt;&lt;dates&gt;&lt;year&gt;2005&lt;/year&gt;&lt;/dates&gt;&lt;isbn&gt;0030-2414 (Print)&amp;#xD;0030-2414&lt;/isbn&gt;&lt;accession-num&gt;16301830&lt;/accession-num&gt;&lt;urls&gt;&lt;/urls&gt;&lt;electronic-resource-num&gt;10.1159/000088478&lt;/electronic-resource-num&gt;&lt;remote-database-provider&gt;NLM&lt;/remote-database-provider&gt;&lt;language&gt;eng&lt;/language&gt;&lt;/record&gt;&lt;/Cite&gt;&lt;/EndNote&gt;</w:instrText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2]</w:t>
      </w:r>
      <w:r w:rsidR="008403A8">
        <w:rPr>
          <w:rFonts w:ascii="BiauKai" w:eastAsia="BiauKai" w:hAnsi="BiauKai"/>
        </w:rPr>
        <w:fldChar w:fldCharType="end"/>
      </w:r>
      <w:r w:rsidR="00022453">
        <w:rPr>
          <w:rFonts w:ascii="BiauKai" w:eastAsia="BiauKai" w:hAnsi="BiauKai" w:hint="eastAsia"/>
        </w:rPr>
        <w:t>。</w:t>
      </w:r>
    </w:p>
    <w:p w14:paraId="25D0EEA2" w14:textId="22A1B8B1" w:rsidR="00B361A6" w:rsidRPr="00DC7A1D" w:rsidRDefault="005A27E5" w:rsidP="004C44B9">
      <w:pPr>
        <w:widowControl/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t>正常細胞突變成腫瘤細胞的過程中會產生腫瘤抗原，抗原會引起免疫反應</w:t>
      </w:r>
      <w:r w:rsidR="00C4106A">
        <w:rPr>
          <w:rFonts w:ascii="BiauKai" w:eastAsia="BiauKai" w:hAnsi="BiauKai" w:hint="eastAsia"/>
        </w:rPr>
        <w:t>進而毒殺</w:t>
      </w:r>
      <w:r w:rsidR="00383771">
        <w:rPr>
          <w:rFonts w:ascii="BiauKai" w:eastAsia="BiauKai" w:hAnsi="BiauKai" w:hint="eastAsia"/>
        </w:rPr>
        <w:t>腫瘤細胞</w:t>
      </w:r>
      <w:r w:rsidR="00A95EB0">
        <w:rPr>
          <w:rFonts w:ascii="BiauKai" w:eastAsia="BiauKai" w:hAnsi="BiauKai" w:hint="eastAsia"/>
        </w:rPr>
        <w:t>，</w:t>
      </w:r>
      <w:r w:rsidR="004C44B9">
        <w:rPr>
          <w:rFonts w:ascii="BiauKai" w:eastAsia="BiauKai" w:hAnsi="BiauKai" w:hint="eastAsia"/>
        </w:rPr>
        <w:t>讓腫瘤在生長的過程中面臨許多挑戰</w:t>
      </w:r>
      <w:r w:rsidR="00A95EB0">
        <w:rPr>
          <w:rFonts w:ascii="BiauKai" w:eastAsia="BiauKai" w:hAnsi="BiauKai" w:hint="eastAsia"/>
        </w:rPr>
        <w:t>。</w:t>
      </w:r>
      <w:r w:rsidR="00B361A6">
        <w:rPr>
          <w:rFonts w:ascii="BiauKai" w:eastAsia="BiauKai" w:hAnsi="BiauKai" w:hint="eastAsia"/>
        </w:rPr>
        <w:t>為了避免免疫細胞的攻擊，腫瘤細胞</w:t>
      </w:r>
      <w:r w:rsidR="004C44B9">
        <w:rPr>
          <w:rFonts w:ascii="BiauKai" w:eastAsia="BiauKai" w:hAnsi="BiauKai" w:hint="eastAsia"/>
        </w:rPr>
        <w:t>發展出一系列免疫逃脫</w:t>
      </w:r>
      <w:r w:rsidR="00F416E8">
        <w:rPr>
          <w:rFonts w:ascii="BiauKai" w:eastAsia="BiauKai" w:hAnsi="BiauKai" w:hint="eastAsia"/>
        </w:rPr>
        <w:t>的方法</w:t>
      </w:r>
      <w:r w:rsidR="004C44B9">
        <w:rPr>
          <w:rFonts w:ascii="BiauKai" w:eastAsia="BiauKai" w:hAnsi="BiauKai" w:hint="eastAsia"/>
        </w:rPr>
        <w:t>：</w:t>
      </w:r>
      <w:r w:rsidR="00A63FA4">
        <w:rPr>
          <w:rFonts w:ascii="BiauKai" w:eastAsia="BiauKai" w:hAnsi="BiauKai" w:hint="eastAsia"/>
        </w:rPr>
        <w:t>癌細胞</w:t>
      </w:r>
      <w:r w:rsidR="00B361A6">
        <w:rPr>
          <w:rFonts w:ascii="BiauKai" w:eastAsia="BiauKai" w:hAnsi="BiauKai" w:hint="eastAsia"/>
        </w:rPr>
        <w:t>表達</w:t>
      </w:r>
      <w:r w:rsidR="00B361A6">
        <w:rPr>
          <w:rFonts w:ascii="BiauKai" w:eastAsia="BiauKai" w:hAnsi="BiauKai"/>
        </w:rPr>
        <w:t>CCL22</w:t>
      </w:r>
      <w:r w:rsidR="007E69D1" w:rsidRPr="007E69D1">
        <w:rPr>
          <w:rFonts w:ascii="BiauKai" w:eastAsia="BiauKai" w:hAnsi="BiauKai"/>
        </w:rPr>
        <w:t xml:space="preserve"> (C-C Motif Chemokine Ligand 22)</w:t>
      </w:r>
      <w:r w:rsidR="007E69D1">
        <w:rPr>
          <w:rFonts w:ascii="BiauKai" w:eastAsia="BiauKai" w:hAnsi="BiauKai"/>
        </w:rPr>
        <w:t xml:space="preserve"> </w:t>
      </w:r>
      <w:r w:rsidR="00B361A6">
        <w:rPr>
          <w:rFonts w:ascii="BiauKai" w:eastAsia="BiauKai" w:hAnsi="BiauKai" w:hint="eastAsia"/>
        </w:rPr>
        <w:t>招喚</w:t>
      </w:r>
      <w:r w:rsidR="00B361A6">
        <w:rPr>
          <w:rFonts w:ascii="BiauKai" w:eastAsia="BiauKai" w:hAnsi="BiauKai"/>
        </w:rPr>
        <w:t>Treg</w:t>
      </w:r>
      <w:r w:rsidR="00B361A6">
        <w:rPr>
          <w:rFonts w:ascii="BiauKai" w:eastAsia="BiauKai" w:hAnsi="BiauKai" w:hint="eastAsia"/>
        </w:rPr>
        <w:t>細胞</w:t>
      </w:r>
      <w:r w:rsidR="00F46CE7">
        <w:rPr>
          <w:rFonts w:ascii="BiauKai" w:eastAsia="BiauKai" w:hAnsi="BiauKai" w:hint="eastAsia"/>
        </w:rPr>
        <w:t>進入腫瘤組織</w:t>
      </w:r>
      <w:r w:rsidR="00B361A6">
        <w:rPr>
          <w:rFonts w:ascii="BiauKai" w:eastAsia="BiauKai" w:hAnsi="BiauKai" w:hint="eastAsia"/>
        </w:rPr>
        <w:t>，抑制其他</w:t>
      </w:r>
      <w:r w:rsidR="00B361A6">
        <w:rPr>
          <w:rFonts w:ascii="BiauKai" w:eastAsia="BiauKai" w:hAnsi="BiauKai"/>
        </w:rPr>
        <w:t>T</w:t>
      </w:r>
      <w:r w:rsidR="00B361A6">
        <w:rPr>
          <w:rFonts w:ascii="BiauKai" w:eastAsia="BiauKai" w:hAnsi="BiauKai" w:hint="eastAsia"/>
        </w:rPr>
        <w:t>細胞對腫瘤的毒殺</w:t>
      </w:r>
      <w:r w:rsidR="008403A8">
        <w:rPr>
          <w:rFonts w:ascii="BiauKai" w:eastAsia="BiauKai" w:hAnsi="BiauKai"/>
        </w:rPr>
        <w:fldChar w:fldCharType="begin">
          <w:fldData xml:space="preserve">PEVuZE5vdGU+PENpdGU+PEF1dGhvcj5Bbno8L0F1dGhvcj48WWVhcj4yMDE1PC9ZZWFyPjxSZWNO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==
</w:fldData>
        </w:fldChar>
      </w:r>
      <w:r w:rsidR="008403A8">
        <w:rPr>
          <w:rFonts w:ascii="BiauKai" w:eastAsia="BiauKai" w:hAnsi="BiauKai"/>
        </w:rPr>
        <w:instrText xml:space="preserve"> ADDIN EN.CITE </w:instrText>
      </w:r>
      <w:r w:rsidR="008403A8">
        <w:rPr>
          <w:rFonts w:ascii="BiauKai" w:eastAsia="BiauKai" w:hAnsi="BiauKai"/>
        </w:rPr>
        <w:fldChar w:fldCharType="begin">
          <w:fldData xml:space="preserve">PEVuZE5vdGU+PENpdGU+PEF1dGhvcj5Bbno8L0F1dGhvcj48WWVhcj4yMDE1PC9ZZWFyPjxSZWNO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==
</w:fldData>
        </w:fldChar>
      </w:r>
      <w:r w:rsidR="008403A8">
        <w:rPr>
          <w:rFonts w:ascii="BiauKai" w:eastAsia="BiauKai" w:hAnsi="BiauKai"/>
        </w:rPr>
        <w:instrText xml:space="preserve"> ADDIN EN.CITE.DATA </w:instrText>
      </w:r>
      <w:r w:rsidR="008403A8">
        <w:rPr>
          <w:rFonts w:ascii="BiauKai" w:eastAsia="BiauKai" w:hAnsi="BiauKai"/>
        </w:rPr>
      </w:r>
      <w:r w:rsidR="008403A8">
        <w:rPr>
          <w:rFonts w:ascii="BiauKai" w:eastAsia="BiauKai" w:hAnsi="BiauKai"/>
        </w:rPr>
        <w:fldChar w:fldCharType="end"/>
      </w:r>
      <w:r w:rsidR="008403A8">
        <w:rPr>
          <w:rFonts w:ascii="BiauKai" w:eastAsia="BiauKai" w:hAnsi="BiauKai"/>
        </w:rPr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3]</w:t>
      </w:r>
      <w:r w:rsidR="008403A8">
        <w:rPr>
          <w:rFonts w:ascii="BiauKai" w:eastAsia="BiauKai" w:hAnsi="BiauKai"/>
        </w:rPr>
        <w:fldChar w:fldCharType="end"/>
      </w:r>
      <w:r w:rsidR="00B361A6">
        <w:rPr>
          <w:rFonts w:ascii="BiauKai" w:eastAsia="BiauKai" w:hAnsi="BiauKai" w:hint="eastAsia"/>
        </w:rPr>
        <w:t>；</w:t>
      </w:r>
      <w:r w:rsidR="00F46CE7">
        <w:rPr>
          <w:rFonts w:ascii="BiauKai" w:eastAsia="BiauKai" w:hAnsi="BiauKai"/>
        </w:rPr>
        <w:t>myeloid-derived suppressor cell (</w:t>
      </w:r>
      <w:r w:rsidR="00F46CE7">
        <w:rPr>
          <w:rFonts w:ascii="BiauKai" w:eastAsia="BiauKai" w:hAnsi="BiauKai" w:hint="eastAsia"/>
        </w:rPr>
        <w:t>M</w:t>
      </w:r>
      <w:r w:rsidR="00F46CE7">
        <w:rPr>
          <w:rFonts w:ascii="BiauKai" w:eastAsia="BiauKai" w:hAnsi="BiauKai"/>
        </w:rPr>
        <w:t>DSC)</w:t>
      </w:r>
      <w:r w:rsidR="00F46CE7">
        <w:rPr>
          <w:rFonts w:ascii="BiauKai" w:eastAsia="BiauKai" w:hAnsi="BiauKai" w:hint="eastAsia"/>
        </w:rPr>
        <w:t xml:space="preserve"> </w:t>
      </w:r>
      <w:r w:rsidR="004C44B9">
        <w:rPr>
          <w:rFonts w:ascii="BiauKai" w:eastAsia="BiauKai" w:hAnsi="BiauKai" w:hint="eastAsia"/>
        </w:rPr>
        <w:t>抑制免疫細胞</w:t>
      </w:r>
      <w:r w:rsidR="009C3748">
        <w:rPr>
          <w:rFonts w:ascii="BiauKai" w:eastAsia="BiauKai" w:hAnsi="BiauKai" w:hint="eastAsia"/>
        </w:rPr>
        <w:t>，例如：</w:t>
      </w:r>
      <w:r w:rsidR="009C3748">
        <w:rPr>
          <w:rFonts w:ascii="BiauKai" w:eastAsia="BiauKai" w:hAnsi="BiauKai"/>
        </w:rPr>
        <w:t>T</w:t>
      </w:r>
      <w:r w:rsidR="009C3748">
        <w:rPr>
          <w:rFonts w:ascii="BiauKai" w:eastAsia="BiauKai" w:hAnsi="BiauKai" w:hint="eastAsia"/>
        </w:rPr>
        <w:t>細胞、巨噬細胞、樹突細胞</w:t>
      </w:r>
      <w:r w:rsidR="00DC7A1D">
        <w:rPr>
          <w:rFonts w:ascii="BiauKai" w:eastAsia="BiauKai" w:hAnsi="BiauKai" w:hint="eastAsia"/>
        </w:rPr>
        <w:t>，</w:t>
      </w:r>
      <w:r w:rsidR="00720BE4">
        <w:rPr>
          <w:rFonts w:ascii="BiauKai" w:eastAsia="BiauKai" w:hAnsi="BiauKai" w:hint="eastAsia"/>
        </w:rPr>
        <w:t>M</w:t>
      </w:r>
      <w:r w:rsidR="00720BE4">
        <w:rPr>
          <w:rFonts w:ascii="BiauKai" w:eastAsia="BiauKai" w:hAnsi="BiauKai"/>
        </w:rPr>
        <w:t>DSC</w:t>
      </w:r>
      <w:r w:rsidR="00720BE4">
        <w:rPr>
          <w:rFonts w:ascii="BiauKai" w:eastAsia="BiauKai" w:hAnsi="BiauKai" w:hint="eastAsia"/>
        </w:rPr>
        <w:t>高度浸潤的腫瘤會造成治療效果降低</w:t>
      </w:r>
      <w:r w:rsidR="008403A8">
        <w:rPr>
          <w:rFonts w:ascii="BiauKai" w:eastAsia="BiauKai" w:hAnsi="BiauKai"/>
        </w:rPr>
        <w:fldChar w:fldCharType="begin"/>
      </w:r>
      <w:r w:rsidR="008403A8">
        <w:rPr>
          <w:rFonts w:ascii="BiauKai" w:eastAsia="BiauKai" w:hAnsi="BiauKai"/>
        </w:rPr>
        <w:instrText xml:space="preserve"> ADDIN EN.CITE &lt;EndNote&gt;&lt;Cite&gt;&lt;Author&gt;Vanhaver&lt;/Author&gt;&lt;Year&gt;2021&lt;/Year&gt;&lt;RecNum&gt;4&lt;/RecNum&gt;&lt;DisplayText&gt;[4]&lt;/DisplayText&gt;&lt;record&gt;&lt;rec-number&gt;4&lt;/rec-number&gt;&lt;foreign-keys&gt;&lt;key app="EN" db-id="ws5fzxz2gax2z4ewzxn5zpresrt5et9s229d" timestamp="1664270894"&gt;4&lt;/key&gt;&lt;/foreign-keys&gt;&lt;ref-type name="Journal Article"&gt;17&lt;/ref-type&gt;&lt;contributors&gt;&lt;authors&gt;&lt;author&gt;Vanhaver, C.&lt;/author&gt;&lt;author&gt;van der Bruggen, P.&lt;/author&gt;&lt;author&gt;Bruger, A. M.&lt;/author&gt;&lt;/authors&gt;&lt;/contributors&gt;&lt;auth-address&gt;De Duve Institute, Universit</w:instrText>
      </w:r>
      <w:r w:rsidR="008403A8">
        <w:rPr>
          <w:rFonts w:ascii="Cambria" w:eastAsia="BiauKai" w:hAnsi="Cambria" w:cs="Cambria"/>
        </w:rPr>
        <w:instrText>é</w:instrText>
      </w:r>
      <w:r w:rsidR="008403A8">
        <w:rPr>
          <w:rFonts w:ascii="BiauKai" w:eastAsia="BiauKai" w:hAnsi="BiauKai"/>
        </w:rPr>
        <w:instrText xml:space="preserve"> Catholique de Louvain, Avenue Hippocrate 74, 1200 Brussels, Belgium.&amp;#xD;WELBIO, Avenue Hippocrate 74, 1200 Brussels, Belgium.&lt;/auth-address&gt;&lt;titles&gt;&lt;title&gt;MDSC in Mice and Men: Mechanisms of Immunosuppression in Cancer&lt;/title&gt;&lt;secondary-title&gt;J Clin Med&lt;/secondary-title&gt;&lt;/titles&gt;&lt;volume&gt;10&lt;/volume&gt;&lt;number&gt;13&lt;/number&gt;&lt;edition&gt;20210628&lt;/edition&gt;&lt;keywords&gt;&lt;keyword&gt;MDSCs&lt;/keyword&gt;&lt;keyword&gt;T-cells&lt;/keyword&gt;&lt;keyword&gt;cancer biology&lt;/keyword&gt;&lt;keyword&gt;human&lt;/keyword&gt;&lt;keyword&gt;immunosuppressive assays&lt;/keyword&gt;&lt;keyword&gt;immunotherapy&lt;/keyword&gt;&lt;keyword&gt;mouse&lt;/keyword&gt;&lt;keyword&gt;myeloid-derived suppressor cells&lt;/keyword&gt;&lt;/keywords&gt;&lt;dates&gt;&lt;year&gt;2021&lt;/year&gt;&lt;pub-dates&gt;&lt;date&gt;Jun 28&lt;/date&gt;&lt;/pub-dates&gt;&lt;/dates&gt;&lt;isbn&gt;2077-0383 (Print)&amp;#xD;2077-0383&lt;/isbn&gt;&lt;accession-num&gt;34203451&lt;/accession-num&gt;&lt;urls&gt;&lt;/urls&gt;&lt;custom1&gt;Pierre van der Bruggen receive grant money from the WELBIO Institute, a not-for-profit organization entrusted by the Belgian Walloon Government.The authors declare no conflict of interest.&lt;/custom1&gt;&lt;custom2&gt;PMC8268873&lt;/custom2&gt;&lt;electronic-resource-num&gt;10.3390/jcm10132872&lt;/electronic-resource-num&gt;&lt;remote-database-provider&gt;NLM&lt;/remote-database-provider&gt;&lt;language&gt;eng&lt;/language&gt;&lt;/record&gt;&lt;/Cite&gt;&lt;/EndNote&gt;</w:instrText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4]</w:t>
      </w:r>
      <w:r w:rsidR="008403A8">
        <w:rPr>
          <w:rFonts w:ascii="BiauKai" w:eastAsia="BiauKai" w:hAnsi="BiauKai"/>
        </w:rPr>
        <w:fldChar w:fldCharType="end"/>
      </w:r>
      <w:r w:rsidR="00720BE4">
        <w:rPr>
          <w:rFonts w:ascii="BiauKai" w:eastAsia="BiauKai" w:hAnsi="BiauKai" w:hint="eastAsia"/>
        </w:rPr>
        <w:t>；</w:t>
      </w:r>
      <w:r w:rsidR="00204367">
        <w:rPr>
          <w:rFonts w:ascii="BiauKai" w:eastAsia="BiauKai" w:hAnsi="BiauKai" w:hint="eastAsia"/>
        </w:rPr>
        <w:t>利用</w:t>
      </w:r>
      <w:r w:rsidR="00720BE4">
        <w:rPr>
          <w:rFonts w:ascii="BiauKai" w:eastAsia="BiauKai" w:hAnsi="BiauKai"/>
        </w:rPr>
        <w:t>M2</w:t>
      </w:r>
      <w:r w:rsidR="00720BE4">
        <w:rPr>
          <w:rFonts w:ascii="BiauKai" w:eastAsia="BiauKai" w:hAnsi="BiauKai" w:hint="eastAsia"/>
        </w:rPr>
        <w:t>巨噬細胞抑制發炎反應，進而</w:t>
      </w:r>
      <w:r w:rsidR="004C44B9">
        <w:rPr>
          <w:rFonts w:ascii="BiauKai" w:eastAsia="BiauKai" w:hAnsi="BiauKai" w:hint="eastAsia"/>
        </w:rPr>
        <w:t>使免疫細胞失活而無法對癌細胞攻擊</w:t>
      </w:r>
      <w:r w:rsidR="008403A8">
        <w:rPr>
          <w:rFonts w:ascii="BiauKai" w:eastAsia="BiauKai" w:hAnsi="BiauKai"/>
        </w:rPr>
        <w:fldChar w:fldCharType="begin"/>
      </w:r>
      <w:r w:rsidR="008403A8">
        <w:rPr>
          <w:rFonts w:ascii="BiauKai" w:eastAsia="BiauKai" w:hAnsi="BiauKai"/>
        </w:rPr>
        <w:instrText xml:space="preserve"> ADDIN EN.CITE &lt;EndNote&gt;&lt;Cite&gt;&lt;Author&gt;Mantovani&lt;/Author&gt;&lt;Year&gt;2002&lt;/Year&gt;&lt;RecNum&gt;5&lt;/RecNum&gt;&lt;DisplayText&gt;[5]&lt;/DisplayText&gt;&lt;record&gt;&lt;rec-number&gt;5&lt;/rec-number&gt;&lt;foreign-keys&gt;&lt;key app="EN" db-id="ws5fzxz2gax2z4ewzxn5zpresrt5et9s229d" timestamp="1664271165"&gt;5&lt;/key&gt;&lt;/foreign-keys&gt;&lt;ref-type name="Journal Article"&gt;17&lt;/ref-type&gt;&lt;contributors&gt;&lt;authors&gt;&lt;author&gt;Mantovani, A.&lt;/author&gt;&lt;author&gt;Sozzani, S.&lt;/author&gt;&lt;author&gt;Locati, M.&lt;/author&gt;&lt;author&gt;Allavena, P.&lt;/author&gt;&lt;author&gt;Sica, A.&lt;/author&gt;&lt;/authors&gt;&lt;/contributors&gt;&lt;auth-address&gt;Istituto di Ricerche Farmacologiche Mario Negri, Via Eritrea 62, I-20157 Milan, Italy. mantovani@marionegri.it&lt;/auth-address&gt;&lt;titles&gt;&lt;title&gt;Macrophage polarization: tumor-associated macrophages as a paradigm for polarized M2 mononuclear phagocytes&lt;/title&gt;&lt;secondary-title&gt;Trends Immunol&lt;/secondary-title&gt;&lt;/titles&gt;&lt;pages&gt;549-55&lt;/pages&gt;&lt;volume&gt;23&lt;/volume&gt;&lt;number&gt;11&lt;/number&gt;&lt;keywords&gt;&lt;keyword&gt;Animals&lt;/keyword&gt;&lt;keyword&gt;Cell Differentiation&lt;/keyword&gt;&lt;keyword&gt;Chemokines/biosynthesis&lt;/keyword&gt;&lt;keyword&gt;Cytokines/biosynthesis&lt;/keyword&gt;&lt;keyword&gt;Humans&lt;/keyword&gt;&lt;keyword&gt;Macrophage Activation&lt;/keyword&gt;&lt;keyword&gt;Macrophages/classification/*immunology/pathology&lt;/keyword&gt;&lt;keyword&gt;Models, Immunological&lt;/keyword&gt;&lt;keyword&gt;Neoplasms/*immunology/pathology&lt;/keyword&gt;&lt;keyword&gt;Phagocytes/classification/immunology/pathology&lt;/keyword&gt;&lt;keyword&gt;Signal Transduction&lt;/keyword&gt;&lt;/keywords&gt;&lt;dates&gt;&lt;year&gt;2002&lt;/year&gt;&lt;pub-dates&gt;&lt;date&gt;Nov&lt;/date&gt;&lt;/pub-dates&gt;&lt;/dates&gt;&lt;isbn&gt;1471-4906 (Print)&amp;#xD;1471-4906&lt;/isbn&gt;&lt;accession-num&gt;12401408&lt;/accession-num&gt;&lt;urls&gt;&lt;/urls&gt;&lt;electronic-resource-num&gt;10.1016/s1471-4906(02)02302-5&lt;/electronic-resource-num&gt;&lt;remote-database-provider&gt;NLM&lt;/remote-database-provider&gt;&lt;language&gt;eng&lt;/language&gt;&lt;/record&gt;&lt;/Cite&gt;&lt;/EndNote&gt;</w:instrText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5]</w:t>
      </w:r>
      <w:r w:rsidR="008403A8">
        <w:rPr>
          <w:rFonts w:ascii="BiauKai" w:eastAsia="BiauKai" w:hAnsi="BiauKai"/>
        </w:rPr>
        <w:fldChar w:fldCharType="end"/>
      </w:r>
      <w:r w:rsidR="004C44B9">
        <w:rPr>
          <w:rFonts w:ascii="BiauKai" w:eastAsia="BiauKai" w:hAnsi="BiauKai" w:hint="eastAsia"/>
        </w:rPr>
        <w:t>。</w:t>
      </w:r>
    </w:p>
    <w:p w14:paraId="44E097D8" w14:textId="29123330" w:rsidR="00350149" w:rsidRDefault="00720BE4" w:rsidP="00A64DE8">
      <w:pPr>
        <w:widowControl/>
        <w:spacing w:line="360" w:lineRule="auto"/>
        <w:ind w:firstLine="480"/>
        <w:jc w:val="both"/>
        <w:rPr>
          <w:rFonts w:ascii="BiauKai" w:eastAsia="BiauKai" w:hAnsi="BiauKai"/>
        </w:rPr>
      </w:pPr>
      <w:r w:rsidRPr="00720BE4">
        <w:rPr>
          <w:rFonts w:ascii="BiauKai" w:eastAsia="BiauKai" w:hAnsi="BiauKai" w:hint="eastAsia"/>
        </w:rPr>
        <w:t>腫瘤細胞</w:t>
      </w:r>
      <w:r w:rsidR="00E02F1B">
        <w:rPr>
          <w:rFonts w:ascii="BiauKai" w:eastAsia="BiauKai" w:hAnsi="BiauKai" w:hint="eastAsia"/>
        </w:rPr>
        <w:t>可</w:t>
      </w:r>
      <w:r w:rsidR="007D65E1">
        <w:rPr>
          <w:rFonts w:ascii="BiauKai" w:eastAsia="BiauKai" w:hAnsi="BiauKai" w:hint="eastAsia"/>
        </w:rPr>
        <w:t>透過</w:t>
      </w:r>
      <w:r w:rsidRPr="00720BE4">
        <w:rPr>
          <w:rFonts w:ascii="BiauKai" w:eastAsia="BiauKai" w:hAnsi="BiauKai" w:hint="eastAsia"/>
        </w:rPr>
        <w:t>低表達</w:t>
      </w:r>
      <w:r w:rsidRPr="00720BE4">
        <w:rPr>
          <w:rFonts w:ascii="BiauKai" w:eastAsia="BiauKai" w:hAnsi="BiauKai"/>
        </w:rPr>
        <w:t>CD80/CD86</w:t>
      </w:r>
      <w:r w:rsidR="006F27E0">
        <w:rPr>
          <w:rFonts w:ascii="BiauKai" w:eastAsia="BiauKai" w:hAnsi="BiauKai" w:hint="eastAsia"/>
        </w:rPr>
        <w:t>與</w:t>
      </w:r>
      <w:r w:rsidRPr="00720BE4">
        <w:rPr>
          <w:rFonts w:ascii="BiauKai" w:eastAsia="BiauKai" w:hAnsi="BiauKai"/>
        </w:rPr>
        <w:t>PD-L1</w:t>
      </w:r>
      <w:r w:rsidR="006F27E0">
        <w:rPr>
          <w:rFonts w:ascii="BiauKai" w:eastAsia="BiauKai" w:hAnsi="BiauKai" w:hint="eastAsia"/>
        </w:rPr>
        <w:t>，</w:t>
      </w:r>
      <w:r w:rsidRPr="00720BE4">
        <w:rPr>
          <w:rFonts w:ascii="BiauKai" w:eastAsia="BiauKai" w:hAnsi="BiauKai" w:hint="eastAsia"/>
        </w:rPr>
        <w:t>分別</w:t>
      </w:r>
      <w:r w:rsidR="006F27E0">
        <w:rPr>
          <w:rFonts w:ascii="BiauKai" w:eastAsia="BiauKai" w:hAnsi="BiauKai" w:hint="eastAsia"/>
        </w:rPr>
        <w:t>和</w:t>
      </w:r>
      <w:r w:rsidRPr="00720BE4">
        <w:rPr>
          <w:rFonts w:ascii="BiauKai" w:eastAsia="BiauKai" w:hAnsi="BiauKai" w:hint="eastAsia"/>
        </w:rPr>
        <w:t>浸潤腫瘤的</w:t>
      </w:r>
      <w:r w:rsidR="004C44B9">
        <w:rPr>
          <w:rFonts w:ascii="BiauKai" w:eastAsia="BiauKai" w:hAnsi="BiauKai"/>
        </w:rPr>
        <w:t>t</w:t>
      </w:r>
      <w:r w:rsidRPr="00720BE4">
        <w:rPr>
          <w:rFonts w:ascii="BiauKai" w:eastAsia="BiauKai" w:hAnsi="BiauKai"/>
        </w:rPr>
        <w:t>umor-infiltrating lymphocyte</w:t>
      </w:r>
      <w:r w:rsidRPr="00720BE4">
        <w:rPr>
          <w:rFonts w:ascii="BiauKai" w:eastAsia="BiauKai" w:hAnsi="BiauKai" w:hint="eastAsia"/>
        </w:rPr>
        <w:t>上的</w:t>
      </w:r>
      <w:r w:rsidRPr="00720BE4">
        <w:rPr>
          <w:rFonts w:ascii="BiauKai" w:eastAsia="BiauKai" w:hAnsi="BiauKai"/>
        </w:rPr>
        <w:t>CTLA-4</w:t>
      </w:r>
      <w:r w:rsidR="006F27E0">
        <w:rPr>
          <w:rFonts w:ascii="BiauKai" w:eastAsia="BiauKai" w:hAnsi="BiauKai" w:hint="eastAsia"/>
        </w:rPr>
        <w:t>與</w:t>
      </w:r>
      <w:r w:rsidRPr="00720BE4">
        <w:rPr>
          <w:rFonts w:ascii="BiauKai" w:eastAsia="BiauKai" w:hAnsi="BiauKai"/>
        </w:rPr>
        <w:t>PD-1</w:t>
      </w:r>
      <w:r w:rsidR="00FB4935" w:rsidRPr="00720BE4">
        <w:rPr>
          <w:rFonts w:ascii="BiauKai" w:eastAsia="BiauKai" w:hAnsi="BiauKai" w:hint="eastAsia"/>
        </w:rPr>
        <w:t>結合</w:t>
      </w:r>
      <w:r w:rsidRPr="00720BE4">
        <w:rPr>
          <w:rFonts w:ascii="BiauKai" w:eastAsia="BiauKai" w:hAnsi="BiauKai" w:hint="eastAsia"/>
        </w:rPr>
        <w:t>，使</w:t>
      </w:r>
      <w:r w:rsidR="009C3748">
        <w:rPr>
          <w:rFonts w:ascii="BiauKai" w:eastAsia="BiauKai" w:hAnsi="BiauKai" w:hint="eastAsia"/>
        </w:rPr>
        <w:t>淋巴</w:t>
      </w:r>
      <w:r w:rsidRPr="00720BE4">
        <w:rPr>
          <w:rFonts w:ascii="BiauKai" w:eastAsia="BiauKai" w:hAnsi="BiauKai" w:hint="eastAsia"/>
        </w:rPr>
        <w:t>細胞失活而無法</w:t>
      </w:r>
      <w:r w:rsidR="00241221">
        <w:rPr>
          <w:rFonts w:ascii="BiauKai" w:eastAsia="BiauKai" w:hAnsi="BiauKai" w:hint="eastAsia"/>
        </w:rPr>
        <w:t>攻擊</w:t>
      </w:r>
      <w:r w:rsidRPr="00720BE4">
        <w:rPr>
          <w:rFonts w:ascii="BiauKai" w:eastAsia="BiauKai" w:hAnsi="BiauKai" w:hint="eastAsia"/>
        </w:rPr>
        <w:t>腫瘤細胞</w:t>
      </w:r>
      <w:r w:rsidR="008403A8">
        <w:rPr>
          <w:rFonts w:ascii="BiauKai" w:eastAsia="BiauKai" w:hAnsi="BiauKai"/>
        </w:rPr>
        <w:fldChar w:fldCharType="begin">
          <w:fldData xml:space="preserve">PEVuZE5vdGU+PENpdGU+PEF1dGhvcj5Bc3JpcjwvQXV0aG9yPjxZZWFyPjIwMjI8L1llYXI+PFJl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</w:fldData>
        </w:fldChar>
      </w:r>
      <w:r w:rsidR="008403A8">
        <w:rPr>
          <w:rFonts w:ascii="BiauKai" w:eastAsia="BiauKai" w:hAnsi="BiauKai"/>
        </w:rPr>
        <w:instrText xml:space="preserve"> ADDIN EN.CITE </w:instrText>
      </w:r>
      <w:r w:rsidR="008403A8">
        <w:rPr>
          <w:rFonts w:ascii="BiauKai" w:eastAsia="BiauKai" w:hAnsi="BiauKai"/>
        </w:rPr>
        <w:fldChar w:fldCharType="begin">
          <w:fldData xml:space="preserve">PEVuZE5vdGU+PENpdGU+PEF1dGhvcj5Bc3JpcjwvQXV0aG9yPjxZZWFyPjIwMjI8L1llYXI+PFJl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</w:fldData>
        </w:fldChar>
      </w:r>
      <w:r w:rsidR="008403A8">
        <w:rPr>
          <w:rFonts w:ascii="BiauKai" w:eastAsia="BiauKai" w:hAnsi="BiauKai"/>
        </w:rPr>
        <w:instrText xml:space="preserve"> ADDIN EN.CITE.DATA </w:instrText>
      </w:r>
      <w:r w:rsidR="008403A8">
        <w:rPr>
          <w:rFonts w:ascii="BiauKai" w:eastAsia="BiauKai" w:hAnsi="BiauKai"/>
        </w:rPr>
      </w:r>
      <w:r w:rsidR="008403A8">
        <w:rPr>
          <w:rFonts w:ascii="BiauKai" w:eastAsia="BiauKai" w:hAnsi="BiauKai"/>
        </w:rPr>
        <w:fldChar w:fldCharType="end"/>
      </w:r>
      <w:r w:rsidR="008403A8">
        <w:rPr>
          <w:rFonts w:ascii="BiauKai" w:eastAsia="BiauKai" w:hAnsi="BiauKai"/>
        </w:rPr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6]</w:t>
      </w:r>
      <w:r w:rsidR="008403A8">
        <w:rPr>
          <w:rFonts w:ascii="BiauKai" w:eastAsia="BiauKai" w:hAnsi="BiauKai"/>
        </w:rPr>
        <w:fldChar w:fldCharType="end"/>
      </w:r>
      <w:r w:rsidRPr="00720BE4">
        <w:rPr>
          <w:rFonts w:ascii="BiauKai" w:eastAsia="BiauKai" w:hAnsi="BiauKai" w:hint="eastAsia"/>
        </w:rPr>
        <w:t>。</w:t>
      </w:r>
      <w:r w:rsidR="004C44B9">
        <w:rPr>
          <w:rFonts w:ascii="BiauKai" w:eastAsia="BiauKai" w:hAnsi="BiauKai" w:hint="eastAsia"/>
        </w:rPr>
        <w:t>「免疫療法」正是運用這項免疫逃脫機制</w:t>
      </w:r>
      <w:r w:rsidR="00A64DE8">
        <w:rPr>
          <w:rFonts w:ascii="BiauKai" w:eastAsia="BiauKai" w:hAnsi="BiauKai" w:hint="eastAsia"/>
        </w:rPr>
        <w:t>促使免疫細胞持續保持活化狀態，使免疫細胞能對抗腫瘤細胞。</w:t>
      </w:r>
    </w:p>
    <w:p w14:paraId="4C1FEFF2" w14:textId="77777777" w:rsidR="00BC342B" w:rsidRPr="00A64DE8" w:rsidRDefault="00BC342B" w:rsidP="00A64DE8">
      <w:pPr>
        <w:widowControl/>
        <w:spacing w:line="360" w:lineRule="auto"/>
        <w:ind w:firstLine="480"/>
        <w:jc w:val="both"/>
        <w:rPr>
          <w:rFonts w:ascii="BiauKai" w:eastAsia="BiauKai" w:hAnsi="BiauKai"/>
        </w:rPr>
      </w:pPr>
    </w:p>
    <w:p w14:paraId="1C01E399" w14:textId="548C092F" w:rsidR="00564A32" w:rsidRPr="00C970DC" w:rsidRDefault="008F570E" w:rsidP="003B5B39">
      <w:pPr>
        <w:pStyle w:val="2"/>
        <w:rPr>
          <w:rFonts w:ascii="BiauKai" w:hAnsi="BiauKai"/>
        </w:rPr>
      </w:pPr>
      <w:bookmarkStart w:id="5" w:name="_Toc115899902"/>
      <w:r>
        <w:rPr>
          <w:rFonts w:ascii="BiauKai" w:hAnsi="BiauKai"/>
        </w:rPr>
        <w:t xml:space="preserve">1.3 </w:t>
      </w:r>
      <w:r w:rsidR="003B5B39" w:rsidRPr="00C970DC">
        <w:rPr>
          <w:rFonts w:ascii="BiauKai" w:hAnsi="BiauKai" w:hint="eastAsia"/>
        </w:rPr>
        <w:t>免疫療法</w:t>
      </w:r>
      <w:bookmarkEnd w:id="5"/>
    </w:p>
    <w:p w14:paraId="69DFB252" w14:textId="0820AD78" w:rsidR="003B5B39" w:rsidRPr="00C970DC" w:rsidRDefault="003B5B39" w:rsidP="00D976C5">
      <w:pPr>
        <w:pStyle w:val="af4"/>
        <w:spacing w:line="360" w:lineRule="auto"/>
        <w:ind w:leftChars="0" w:left="0" w:firstLineChars="200"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 w:hint="eastAsia"/>
        </w:rPr>
        <w:t>免疫療法</w:t>
      </w:r>
      <w:r w:rsidR="00195087">
        <w:rPr>
          <w:rFonts w:ascii="BiauKai" w:eastAsia="BiauKai" w:hAnsi="BiauKai" w:hint="eastAsia"/>
        </w:rPr>
        <w:t xml:space="preserve"> </w:t>
      </w:r>
      <w:r w:rsidR="00195087">
        <w:rPr>
          <w:rFonts w:ascii="BiauKai" w:eastAsia="BiauKai" w:hAnsi="BiauKai"/>
        </w:rPr>
        <w:t>(</w:t>
      </w:r>
      <w:r w:rsidR="00241221">
        <w:rPr>
          <w:rFonts w:ascii="BiauKai" w:eastAsia="BiauKai" w:hAnsi="BiauKai"/>
        </w:rPr>
        <w:t>i</w:t>
      </w:r>
      <w:r w:rsidR="00195087">
        <w:rPr>
          <w:rFonts w:ascii="BiauKai" w:eastAsia="BiauKai" w:hAnsi="BiauKai"/>
        </w:rPr>
        <w:t xml:space="preserve">mmunotherapy) </w:t>
      </w:r>
      <w:r w:rsidR="00753C9B">
        <w:rPr>
          <w:rFonts w:ascii="BiauKai" w:eastAsia="BiauKai" w:hAnsi="BiauKai" w:hint="eastAsia"/>
        </w:rPr>
        <w:t>可分為</w:t>
      </w:r>
      <w:r w:rsidRPr="00C970DC">
        <w:rPr>
          <w:rFonts w:ascii="BiauKai" w:eastAsia="BiauKai" w:hAnsi="BiauKai" w:hint="eastAsia"/>
        </w:rPr>
        <w:t>透過藥物、細胞療法、疫苗達成治療，目前在台灣能夠合法使用的只有藥物治療，免疫療法運用的藥物又稱為免疫檢查點抑制劑</w:t>
      </w:r>
      <w:r w:rsidR="00513309" w:rsidRPr="00C970DC">
        <w:rPr>
          <w:rFonts w:ascii="BiauKai" w:eastAsia="BiauKai" w:hAnsi="BiauKai" w:hint="eastAsia"/>
        </w:rPr>
        <w:t xml:space="preserve"> </w:t>
      </w:r>
      <w:r w:rsidR="00513309" w:rsidRPr="00C970DC">
        <w:rPr>
          <w:rFonts w:ascii="BiauKai" w:eastAsia="BiauKai" w:hAnsi="BiauKai"/>
        </w:rPr>
        <w:t>(immune checkpoint inhibitor</w:t>
      </w:r>
      <w:r w:rsidR="00F6279C" w:rsidRPr="00C970DC">
        <w:rPr>
          <w:rFonts w:ascii="BiauKai" w:eastAsia="BiauKai" w:hAnsi="BiauKai"/>
        </w:rPr>
        <w:t>s</w:t>
      </w:r>
      <w:r w:rsidR="00513309" w:rsidRPr="00C970DC">
        <w:rPr>
          <w:rFonts w:ascii="BiauKai" w:eastAsia="BiauKai" w:hAnsi="BiauKai"/>
        </w:rPr>
        <w:t>)</w:t>
      </w:r>
      <w:r w:rsidRPr="00C970DC">
        <w:rPr>
          <w:rFonts w:ascii="BiauKai" w:eastAsia="BiauKai" w:hAnsi="BiauKai" w:hint="eastAsia"/>
        </w:rPr>
        <w:t>。</w:t>
      </w:r>
    </w:p>
    <w:p w14:paraId="45C8D186" w14:textId="23C3D76C" w:rsidR="003B5B39" w:rsidRPr="00C970DC" w:rsidRDefault="003B5B39" w:rsidP="00D976C5">
      <w:pPr>
        <w:pStyle w:val="af4"/>
        <w:spacing w:line="360" w:lineRule="auto"/>
        <w:ind w:leftChars="0" w:left="0"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 w:hint="eastAsia"/>
        </w:rPr>
        <w:t>為了避免引起過度的自體免疫反應，免疫細胞上可以被結合而抑制細胞活化、降低細胞活性的結合位點稱為「免疫檢查點」，常見在</w:t>
      </w:r>
      <w:r w:rsidRPr="00C970DC">
        <w:rPr>
          <w:rFonts w:ascii="BiauKai" w:eastAsia="BiauKai" w:hAnsi="BiauKai"/>
        </w:rPr>
        <w:t>T</w:t>
      </w:r>
      <w:r w:rsidRPr="00C970DC">
        <w:rPr>
          <w:rFonts w:ascii="BiauKai" w:eastAsia="BiauKai" w:hAnsi="BiauKai" w:hint="eastAsia"/>
        </w:rPr>
        <w:t>細胞上的免疫檢查點有</w:t>
      </w:r>
      <w:r w:rsidRPr="00C970DC">
        <w:rPr>
          <w:rFonts w:ascii="BiauKai" w:eastAsia="BiauKai" w:hAnsi="BiauKai"/>
        </w:rPr>
        <w:t>CTLA-4 (</w:t>
      </w:r>
      <w:r w:rsidRPr="00C970DC">
        <w:rPr>
          <w:rFonts w:ascii="BiauKai" w:eastAsia="BiauKai" w:hAnsi="BiauKai" w:hint="eastAsia"/>
          <w:color w:val="212529"/>
          <w:shd w:val="clear" w:color="auto" w:fill="FFFFFF"/>
        </w:rPr>
        <w:t>cytotoxic T lymphocyte-associated antigen 4</w:t>
      </w:r>
      <w:r w:rsidRPr="00C970DC">
        <w:rPr>
          <w:rFonts w:ascii="BiauKai" w:eastAsia="BiauKai" w:hAnsi="BiauKai"/>
        </w:rPr>
        <w:t>)</w:t>
      </w:r>
      <w:r w:rsidRPr="00C970DC">
        <w:rPr>
          <w:rFonts w:ascii="BiauKai" w:eastAsia="BiauKai" w:hAnsi="BiauKai" w:hint="eastAsia"/>
        </w:rPr>
        <w:t>、</w:t>
      </w:r>
      <w:r w:rsidRPr="00C970DC">
        <w:rPr>
          <w:rFonts w:ascii="BiauKai" w:eastAsia="BiauKai" w:hAnsi="BiauKai"/>
        </w:rPr>
        <w:t>PD-1 (</w:t>
      </w:r>
      <w:r w:rsidRPr="00C970DC">
        <w:rPr>
          <w:rFonts w:ascii="BiauKai" w:eastAsia="BiauKai" w:hAnsi="BiauKai" w:hint="eastAsia"/>
          <w:color w:val="212529"/>
          <w:shd w:val="clear" w:color="auto" w:fill="FFFFFF"/>
        </w:rPr>
        <w:t>programmed cell death protein 1</w:t>
      </w:r>
      <w:r w:rsidRPr="00C970DC">
        <w:rPr>
          <w:rFonts w:ascii="BiauKai" w:eastAsia="BiauKai" w:hAnsi="BiauKai"/>
        </w:rPr>
        <w:t xml:space="preserve">) </w:t>
      </w:r>
      <w:r w:rsidRPr="00C970DC">
        <w:rPr>
          <w:rFonts w:ascii="BiauKai" w:eastAsia="BiauKai" w:hAnsi="BiauKai" w:hint="eastAsia"/>
        </w:rPr>
        <w:t>等。腫瘤細胞上有著與免疫檢查點相對應結合的跨膜蛋白，例如：與</w:t>
      </w:r>
      <w:r w:rsidRPr="00C970DC">
        <w:rPr>
          <w:rFonts w:ascii="BiauKai" w:eastAsia="BiauKai" w:hAnsi="BiauKai"/>
        </w:rPr>
        <w:t>CTLA-4</w:t>
      </w:r>
      <w:r w:rsidRPr="00C970DC">
        <w:rPr>
          <w:rFonts w:ascii="BiauKai" w:eastAsia="BiauKai" w:hAnsi="BiauKai" w:hint="eastAsia"/>
        </w:rPr>
        <w:t>結合的C</w:t>
      </w:r>
      <w:r w:rsidRPr="00C970DC">
        <w:rPr>
          <w:rFonts w:ascii="BiauKai" w:eastAsia="BiauKai" w:hAnsi="BiauKai"/>
        </w:rPr>
        <w:t>D80</w:t>
      </w:r>
      <w:r w:rsidR="00303DBF">
        <w:rPr>
          <w:rFonts w:ascii="BiauKai" w:eastAsia="BiauKai" w:hAnsi="BiauKai"/>
        </w:rPr>
        <w:t>/</w:t>
      </w:r>
      <w:r w:rsidRPr="00C970DC">
        <w:rPr>
          <w:rFonts w:ascii="BiauKai" w:eastAsia="BiauKai" w:hAnsi="BiauKai" w:hint="eastAsia"/>
        </w:rPr>
        <w:t>C</w:t>
      </w:r>
      <w:r w:rsidRPr="00C970DC">
        <w:rPr>
          <w:rFonts w:ascii="BiauKai" w:eastAsia="BiauKai" w:hAnsi="BiauKai"/>
        </w:rPr>
        <w:t>D86</w:t>
      </w:r>
      <w:r w:rsidRPr="00C970DC">
        <w:rPr>
          <w:rFonts w:ascii="BiauKai" w:eastAsia="BiauKai" w:hAnsi="BiauKai" w:hint="eastAsia"/>
        </w:rPr>
        <w:t>、與</w:t>
      </w:r>
      <w:r w:rsidRPr="00C970DC">
        <w:rPr>
          <w:rFonts w:ascii="BiauKai" w:eastAsia="BiauKai" w:hAnsi="BiauKai"/>
        </w:rPr>
        <w:t>PD-1</w:t>
      </w:r>
      <w:r w:rsidRPr="00C970DC">
        <w:rPr>
          <w:rFonts w:ascii="BiauKai" w:eastAsia="BiauKai" w:hAnsi="BiauKai" w:hint="eastAsia"/>
        </w:rPr>
        <w:t>結合的</w:t>
      </w:r>
      <w:r w:rsidRPr="00C970DC">
        <w:rPr>
          <w:rFonts w:ascii="BiauKai" w:eastAsia="BiauKai" w:hAnsi="BiauKai"/>
        </w:rPr>
        <w:t>PD-L1</w:t>
      </w:r>
      <w:r w:rsidRPr="00C970DC">
        <w:rPr>
          <w:rFonts w:ascii="BiauKai" w:eastAsia="BiauKai" w:hAnsi="BiauKai" w:hint="eastAsia"/>
        </w:rPr>
        <w:t>，透過和免疫細胞上的免疫檢</w:t>
      </w:r>
      <w:r w:rsidRPr="00C970DC">
        <w:rPr>
          <w:rFonts w:ascii="BiauKai" w:eastAsia="BiauKai" w:hAnsi="BiauKai" w:hint="eastAsia"/>
        </w:rPr>
        <w:lastRenderedPageBreak/>
        <w:t>查點結合，可以形成「煞車」的作用，降低免疫細胞活性，導致免疫細胞無法殺死癌細胞</w:t>
      </w:r>
      <w:r w:rsidR="008403A8">
        <w:rPr>
          <w:rFonts w:ascii="BiauKai" w:eastAsia="BiauKai" w:hAnsi="BiauKai"/>
        </w:rPr>
        <w:fldChar w:fldCharType="begin"/>
      </w:r>
      <w:r w:rsidR="008403A8">
        <w:rPr>
          <w:rFonts w:ascii="BiauKai" w:eastAsia="BiauKai" w:hAnsi="BiauKai"/>
        </w:rPr>
        <w:instrText xml:space="preserve"> ADDIN EN.CITE &lt;EndNote&gt;&lt;Cite&gt;&lt;Author&gt;Abbott&lt;/Author&gt;&lt;Year&gt;2019&lt;/Year&gt;&lt;RecNum&gt;7&lt;/RecNum&gt;&lt;DisplayText&gt;[7]&lt;/DisplayText&gt;&lt;record&gt;&lt;rec-number&gt;7&lt;/rec-number&gt;&lt;foreign-keys&gt;&lt;key app="EN" db-id="ws5fzxz2gax2z4ewzxn5zpresrt5et9s229d" timestamp="1664271632"&gt;7&lt;/key&gt;&lt;/foreign-keys&gt;&lt;ref-type name="Journal Article"&gt;17&lt;/ref-type&gt;&lt;contributors&gt;&lt;authors&gt;&lt;author&gt;Abbott, M.&lt;/author&gt;&lt;author&gt;Ustoyev, Y.&lt;/author&gt;&lt;/authors&gt;&lt;/contributors&gt;&lt;auth-address&gt;Columbia University School of Nursing, New York, NY; Columbia University Irving Medical Center, New York, NY. Electronic address: ma3425@cumc.columbia.edu.&amp;#xD;Columbia University Irving Medical Center, New York, NY.&lt;/auth-address&gt;&lt;titles&gt;&lt;title&gt;Cancer and the Immune System: The History and Background of Immunotherapy&lt;/title&gt;&lt;secondary-title&gt;Semin Oncol Nurs&lt;/secondary-title&gt;&lt;/titles&gt;&lt;pages&gt;150923&lt;/pages&gt;&lt;volume&gt;35&lt;/volume&gt;&lt;number&gt;5&lt;/number&gt;&lt;edition&gt;20190913&lt;/edition&gt;&lt;keywords&gt;&lt;keyword&gt;Humans&lt;/keyword&gt;&lt;keyword&gt;Immune System/*physiology&lt;/keyword&gt;&lt;keyword&gt;Immunologic Factors/*therapeutic use&lt;/keyword&gt;&lt;keyword&gt;Immunotherapy/*methods&lt;/keyword&gt;&lt;keyword&gt;Neoplasms/*immunology/*therapy&lt;/keyword&gt;&lt;keyword&gt;Oncology Nursing/*methods&lt;/keyword&gt;&lt;keyword&gt;Adaptive immunity&lt;/keyword&gt;&lt;keyword&gt;Cancer immunotherapy&lt;/keyword&gt;&lt;keyword&gt;History&lt;/keyword&gt;&lt;keyword&gt;Immunotherapy history&lt;/keyword&gt;&lt;keyword&gt;Innate immunity&lt;/keyword&gt;&lt;/keywords&gt;&lt;dates&gt;&lt;year&gt;2019&lt;/year&gt;&lt;pub-dates&gt;&lt;date&gt;Oct&lt;/date&gt;&lt;/pub-dates&gt;&lt;/dates&gt;&lt;isbn&gt;0749-2081&lt;/isbn&gt;&lt;accession-num&gt;31526550&lt;/accession-num&gt;&lt;urls&gt;&lt;/urls&gt;&lt;electronic-resource-num&gt;10.1016/j.soncn.2019.08.002&lt;/electronic-resource-num&gt;&lt;remote-database-provider&gt;NLM&lt;/remote-database-provider&gt;&lt;language&gt;eng&lt;/language&gt;&lt;/record&gt;&lt;/Cite&gt;&lt;/EndNote&gt;</w:instrText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7]</w:t>
      </w:r>
      <w:r w:rsidR="008403A8">
        <w:rPr>
          <w:rFonts w:ascii="BiauKai" w:eastAsia="BiauKai" w:hAnsi="BiauKai"/>
        </w:rPr>
        <w:fldChar w:fldCharType="end"/>
      </w:r>
      <w:r w:rsidRPr="00C970DC">
        <w:rPr>
          <w:rFonts w:ascii="BiauKai" w:eastAsia="BiauKai" w:hAnsi="BiauKai" w:hint="eastAsia"/>
        </w:rPr>
        <w:t>。</w:t>
      </w:r>
    </w:p>
    <w:p w14:paraId="41EBD827" w14:textId="326A18BB" w:rsidR="00A73706" w:rsidRDefault="003B5B39" w:rsidP="00D976C5">
      <w:pPr>
        <w:spacing w:line="360" w:lineRule="auto"/>
        <w:ind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 w:hint="eastAsia"/>
        </w:rPr>
        <w:t>「免疫檢查點抑制劑」即針對</w:t>
      </w:r>
      <w:r w:rsidR="00617708">
        <w:rPr>
          <w:rFonts w:ascii="BiauKai" w:eastAsia="BiauKai" w:hAnsi="BiauKai" w:hint="eastAsia"/>
        </w:rPr>
        <w:t>癌細胞</w:t>
      </w:r>
      <w:r w:rsidRPr="00C970DC">
        <w:rPr>
          <w:rFonts w:ascii="BiauKai" w:eastAsia="BiauKai" w:hAnsi="BiauKai" w:hint="eastAsia"/>
        </w:rPr>
        <w:t>結合抑制免疫細胞的</w:t>
      </w:r>
      <w:r w:rsidR="00617708">
        <w:rPr>
          <w:rFonts w:ascii="BiauKai" w:eastAsia="BiauKai" w:hAnsi="BiauKai" w:hint="eastAsia"/>
        </w:rPr>
        <w:t>機制</w:t>
      </w:r>
      <w:r w:rsidRPr="00C970DC">
        <w:rPr>
          <w:rFonts w:ascii="BiauKai" w:eastAsia="BiauKai" w:hAnsi="BiauKai" w:hint="eastAsia"/>
        </w:rPr>
        <w:t>，將藥物與蛋白結合，使免疫檢查點無法與癌細胞的跨</w:t>
      </w:r>
      <w:r w:rsidR="00453406">
        <w:rPr>
          <w:rFonts w:ascii="BiauKai" w:eastAsia="BiauKai" w:hAnsi="BiauKai" w:hint="eastAsia"/>
        </w:rPr>
        <w:t>膜</w:t>
      </w:r>
      <w:r w:rsidRPr="00C970DC">
        <w:rPr>
          <w:rFonts w:ascii="BiauKai" w:eastAsia="BiauKai" w:hAnsi="BiauKai" w:hint="eastAsia"/>
        </w:rPr>
        <w:t>蛋白結合，進而無法產生抑制</w:t>
      </w:r>
      <w:r w:rsidRPr="00C970DC">
        <w:rPr>
          <w:rFonts w:ascii="BiauKai" w:eastAsia="BiauKai" w:hAnsi="BiauKai"/>
        </w:rPr>
        <w:t>T</w:t>
      </w:r>
      <w:r w:rsidRPr="00C970DC">
        <w:rPr>
          <w:rFonts w:ascii="BiauKai" w:eastAsia="BiauKai" w:hAnsi="BiauKai" w:hint="eastAsia"/>
        </w:rPr>
        <w:t>細胞的訊號，使</w:t>
      </w:r>
      <w:r w:rsidRPr="00C970DC">
        <w:rPr>
          <w:rFonts w:ascii="BiauKai" w:eastAsia="BiauKai" w:hAnsi="BiauKai"/>
        </w:rPr>
        <w:t>T</w:t>
      </w:r>
      <w:r w:rsidRPr="00C970DC">
        <w:rPr>
          <w:rFonts w:ascii="BiauKai" w:eastAsia="BiauKai" w:hAnsi="BiauKai" w:hint="eastAsia"/>
        </w:rPr>
        <w:t>細胞持續活化攻擊癌細胞</w:t>
      </w:r>
      <w:r w:rsidR="00230E40" w:rsidRPr="00C970DC">
        <w:rPr>
          <w:rFonts w:ascii="BiauKai" w:eastAsia="BiauKai" w:hAnsi="BiauKai" w:hint="eastAsia"/>
        </w:rPr>
        <w:t>，目前在轉移性黑色素瘤、淋巴癌、膀胱癌等癌症上</w:t>
      </w:r>
      <w:r w:rsidR="002B7778">
        <w:rPr>
          <w:rFonts w:ascii="BiauKai" w:eastAsia="BiauKai" w:hAnsi="BiauKai" w:hint="eastAsia"/>
        </w:rPr>
        <w:t>皆</w:t>
      </w:r>
      <w:r w:rsidR="00230E40" w:rsidRPr="00C970DC">
        <w:rPr>
          <w:rFonts w:ascii="BiauKai" w:eastAsia="BiauKai" w:hAnsi="BiauKai" w:hint="eastAsia"/>
        </w:rPr>
        <w:t>有顯著的成效</w:t>
      </w:r>
      <w:r w:rsidR="008403A8">
        <w:rPr>
          <w:rFonts w:ascii="BiauKai" w:eastAsia="BiauKai" w:hAnsi="BiauKai"/>
        </w:rPr>
        <w:fldChar w:fldCharType="begin">
          <w:fldData xml:space="preserve">PEVuZE5vdGU+PENpdGU+PEF1dGhvcj5Ub3BhbGlhbjwvQXV0aG9yPjxZZWFyPjIwMTU8L1llYXI+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</w:fldData>
        </w:fldChar>
      </w:r>
      <w:r w:rsidR="008403A8">
        <w:rPr>
          <w:rFonts w:ascii="BiauKai" w:eastAsia="BiauKai" w:hAnsi="BiauKai"/>
        </w:rPr>
        <w:instrText xml:space="preserve"> ADDIN EN.CITE </w:instrText>
      </w:r>
      <w:r w:rsidR="008403A8">
        <w:rPr>
          <w:rFonts w:ascii="BiauKai" w:eastAsia="BiauKai" w:hAnsi="BiauKai"/>
        </w:rPr>
        <w:fldChar w:fldCharType="begin">
          <w:fldData xml:space="preserve">PEVuZE5vdGU+PENpdGU+PEF1dGhvcj5Ub3BhbGlhbjwvQXV0aG9yPjxZZWFyPjIwMTU8L1llYXI+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</w:fldData>
        </w:fldChar>
      </w:r>
      <w:r w:rsidR="008403A8">
        <w:rPr>
          <w:rFonts w:ascii="BiauKai" w:eastAsia="BiauKai" w:hAnsi="BiauKai"/>
        </w:rPr>
        <w:instrText xml:space="preserve"> ADDIN EN.CITE.DATA </w:instrText>
      </w:r>
      <w:r w:rsidR="008403A8">
        <w:rPr>
          <w:rFonts w:ascii="BiauKai" w:eastAsia="BiauKai" w:hAnsi="BiauKai"/>
        </w:rPr>
      </w:r>
      <w:r w:rsidR="008403A8">
        <w:rPr>
          <w:rFonts w:ascii="BiauKai" w:eastAsia="BiauKai" w:hAnsi="BiauKai"/>
        </w:rPr>
        <w:fldChar w:fldCharType="end"/>
      </w:r>
      <w:r w:rsidR="008403A8">
        <w:rPr>
          <w:rFonts w:ascii="BiauKai" w:eastAsia="BiauKai" w:hAnsi="BiauKai"/>
        </w:rPr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8]</w:t>
      </w:r>
      <w:r w:rsidR="008403A8">
        <w:rPr>
          <w:rFonts w:ascii="BiauKai" w:eastAsia="BiauKai" w:hAnsi="BiauKai"/>
        </w:rPr>
        <w:fldChar w:fldCharType="end"/>
      </w:r>
      <w:r w:rsidR="00230E40" w:rsidRPr="00C970DC">
        <w:rPr>
          <w:rFonts w:ascii="BiauKai" w:eastAsia="BiauKai" w:hAnsi="BiauKai" w:hint="eastAsia"/>
        </w:rPr>
        <w:t>。</w:t>
      </w:r>
    </w:p>
    <w:p w14:paraId="29F7CD13" w14:textId="77777777" w:rsidR="00BC342B" w:rsidRPr="006F0B5D" w:rsidRDefault="00BC342B" w:rsidP="00D976C5">
      <w:pPr>
        <w:spacing w:line="360" w:lineRule="auto"/>
        <w:ind w:firstLine="480"/>
        <w:jc w:val="both"/>
        <w:rPr>
          <w:rFonts w:ascii="BiauKai" w:eastAsia="BiauKai" w:hAnsi="BiauKai"/>
        </w:rPr>
      </w:pPr>
    </w:p>
    <w:p w14:paraId="06B441FD" w14:textId="1B49262B" w:rsidR="00564A32" w:rsidRPr="00C970DC" w:rsidRDefault="008F570E" w:rsidP="008F570E">
      <w:pPr>
        <w:pStyle w:val="2"/>
        <w:rPr>
          <w:rFonts w:ascii="BiauKai" w:hAnsi="BiauKai"/>
        </w:rPr>
      </w:pPr>
      <w:bookmarkStart w:id="6" w:name="_Toc115899903"/>
      <w:r>
        <w:rPr>
          <w:rFonts w:ascii="BiauKai" w:hAnsi="BiauKai" w:hint="eastAsia"/>
        </w:rPr>
        <w:t>1</w:t>
      </w:r>
      <w:r>
        <w:rPr>
          <w:rFonts w:ascii="BiauKai" w:hAnsi="BiauKai"/>
        </w:rPr>
        <w:t xml:space="preserve">.4 </w:t>
      </w:r>
      <w:r w:rsidR="00533F59">
        <w:rPr>
          <w:rFonts w:ascii="BiauKai" w:hAnsi="BiauKai" w:hint="eastAsia"/>
        </w:rPr>
        <w:t>腫瘤表現</w:t>
      </w:r>
      <w:r w:rsidR="00533F59" w:rsidRPr="00C970DC">
        <w:rPr>
          <w:rFonts w:ascii="BiauKai" w:hAnsi="BiauKai" w:hint="eastAsia"/>
        </w:rPr>
        <w:t>C</w:t>
      </w:r>
      <w:r w:rsidR="00533F59">
        <w:rPr>
          <w:rFonts w:ascii="BiauKai" w:hAnsi="BiauKai"/>
        </w:rPr>
        <w:t>D80/CD86</w:t>
      </w:r>
      <w:r w:rsidR="00533F59">
        <w:rPr>
          <w:rFonts w:ascii="BiauKai" w:hAnsi="BiauKai" w:hint="eastAsia"/>
        </w:rPr>
        <w:t>的細胞病理意義</w:t>
      </w:r>
      <w:bookmarkEnd w:id="6"/>
    </w:p>
    <w:p w14:paraId="564B05B3" w14:textId="0C145E02" w:rsidR="00E13F73" w:rsidRDefault="0056759A" w:rsidP="00B96877">
      <w:pPr>
        <w:spacing w:line="360" w:lineRule="auto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/>
        </w:rPr>
        <w:tab/>
      </w:r>
      <w:r w:rsidR="002F2592">
        <w:rPr>
          <w:rFonts w:ascii="BiauKai" w:eastAsia="BiauKai" w:hAnsi="BiauKai"/>
        </w:rPr>
        <w:t>CD80/CD86</w:t>
      </w:r>
      <w:r w:rsidR="002F2592">
        <w:rPr>
          <w:rFonts w:ascii="BiauKai" w:eastAsia="BiauKai" w:hAnsi="BiauKai" w:hint="eastAsia"/>
        </w:rPr>
        <w:t>最為人熟知的功能是會結合</w:t>
      </w:r>
      <w:r w:rsidR="002F2592">
        <w:rPr>
          <w:rFonts w:ascii="BiauKai" w:eastAsia="BiauKai" w:hAnsi="BiauKai"/>
        </w:rPr>
        <w:t>CD28</w:t>
      </w:r>
      <w:r w:rsidR="002F2592" w:rsidRPr="00C970DC">
        <w:rPr>
          <w:rFonts w:ascii="BiauKai" w:eastAsia="BiauKai" w:hAnsi="BiauKai" w:hint="eastAsia"/>
        </w:rPr>
        <w:t>產生「共刺激」訊號，促使</w:t>
      </w:r>
      <w:r w:rsidR="002F2592" w:rsidRPr="00C970DC">
        <w:rPr>
          <w:rFonts w:ascii="BiauKai" w:eastAsia="BiauKai" w:hAnsi="BiauKai"/>
        </w:rPr>
        <w:t>T</w:t>
      </w:r>
      <w:r w:rsidR="002F2592" w:rsidRPr="00C970DC">
        <w:rPr>
          <w:rFonts w:ascii="BiauKai" w:eastAsia="BiauKai" w:hAnsi="BiauKai" w:hint="eastAsia"/>
        </w:rPr>
        <w:t>細胞被完全活化</w:t>
      </w:r>
      <w:r w:rsidR="0003351A">
        <w:rPr>
          <w:rFonts w:ascii="BiauKai" w:eastAsia="BiauKai" w:hAnsi="BiauKai" w:hint="eastAsia"/>
        </w:rPr>
        <w:t>，而</w:t>
      </w:r>
      <w:r w:rsidR="0003351A" w:rsidRPr="00C970DC">
        <w:rPr>
          <w:rFonts w:ascii="BiauKai" w:eastAsia="BiauKai" w:hAnsi="BiauKai" w:hint="eastAsia"/>
        </w:rPr>
        <w:t>與</w:t>
      </w:r>
      <w:r w:rsidR="0003351A" w:rsidRPr="00C970DC">
        <w:rPr>
          <w:rFonts w:ascii="BiauKai" w:eastAsia="BiauKai" w:hAnsi="BiauKai"/>
        </w:rPr>
        <w:t>CD28</w:t>
      </w:r>
      <w:r w:rsidR="0003351A" w:rsidRPr="00C970DC">
        <w:rPr>
          <w:rFonts w:ascii="BiauKai" w:eastAsia="BiauKai" w:hAnsi="BiauKai" w:hint="eastAsia"/>
        </w:rPr>
        <w:t>產生的訊號相反</w:t>
      </w:r>
      <w:r w:rsidR="0003351A">
        <w:rPr>
          <w:rFonts w:ascii="BiauKai" w:eastAsia="BiauKai" w:hAnsi="BiauKai" w:hint="eastAsia"/>
        </w:rPr>
        <w:t>，</w:t>
      </w:r>
      <w:r w:rsidR="0003351A">
        <w:rPr>
          <w:rFonts w:ascii="BiauKai" w:eastAsia="BiauKai" w:hAnsi="BiauKai"/>
        </w:rPr>
        <w:t>CD80/CD86</w:t>
      </w:r>
      <w:r w:rsidR="0003351A">
        <w:rPr>
          <w:rFonts w:ascii="BiauKai" w:eastAsia="BiauKai" w:hAnsi="BiauKai" w:hint="eastAsia"/>
        </w:rPr>
        <w:t>亦會與</w:t>
      </w:r>
      <w:r w:rsidR="0003351A">
        <w:rPr>
          <w:rFonts w:ascii="BiauKai" w:eastAsia="BiauKai" w:hAnsi="BiauKai"/>
        </w:rPr>
        <w:t>CTLA-4</w:t>
      </w:r>
      <w:r w:rsidR="0003351A" w:rsidRPr="00C970DC">
        <w:rPr>
          <w:rFonts w:ascii="BiauKai" w:eastAsia="BiauKai" w:hAnsi="BiauKai" w:hint="eastAsia"/>
        </w:rPr>
        <w:t>結合產生「共抑制」訊號</w:t>
      </w:r>
      <w:r w:rsidR="00A055E3">
        <w:rPr>
          <w:rFonts w:ascii="BiauKai" w:eastAsia="BiauKai" w:hAnsi="BiauKai" w:hint="eastAsia"/>
        </w:rPr>
        <w:t>，</w:t>
      </w:r>
      <w:r w:rsidR="00A055E3" w:rsidRPr="00C970DC">
        <w:rPr>
          <w:rFonts w:ascii="BiauKai" w:eastAsia="BiauKai" w:hAnsi="BiauKai" w:hint="eastAsia"/>
        </w:rPr>
        <w:t>促使</w:t>
      </w:r>
      <w:r w:rsidR="00A055E3" w:rsidRPr="00C970DC">
        <w:rPr>
          <w:rFonts w:ascii="BiauKai" w:eastAsia="BiauKai" w:hAnsi="BiauKai"/>
        </w:rPr>
        <w:t>T</w:t>
      </w:r>
      <w:r w:rsidR="00A055E3" w:rsidRPr="00C970DC">
        <w:rPr>
          <w:rFonts w:ascii="BiauKai" w:eastAsia="BiauKai" w:hAnsi="BiauKai" w:hint="eastAsia"/>
        </w:rPr>
        <w:t>細胞</w:t>
      </w:r>
      <w:r w:rsidR="00A055E3">
        <w:rPr>
          <w:rFonts w:ascii="BiauKai" w:eastAsia="BiauKai" w:hAnsi="BiauKai" w:hint="eastAsia"/>
        </w:rPr>
        <w:t>被抑制</w:t>
      </w:r>
      <w:r w:rsidR="00A055E3" w:rsidRPr="00C970DC">
        <w:rPr>
          <w:rFonts w:ascii="BiauKai" w:eastAsia="BiauKai" w:hAnsi="BiauKai" w:hint="eastAsia"/>
        </w:rPr>
        <w:t>活化</w:t>
      </w:r>
      <w:r w:rsidR="00A055E3">
        <w:rPr>
          <w:rFonts w:ascii="BiauKai" w:eastAsia="BiauKai" w:hAnsi="BiauKai" w:hint="eastAsia"/>
        </w:rPr>
        <w:t>，</w:t>
      </w:r>
      <w:r w:rsidR="0003351A" w:rsidRPr="00C970DC">
        <w:rPr>
          <w:rFonts w:ascii="BiauKai" w:eastAsia="BiauKai" w:hAnsi="BiauKai" w:hint="eastAsia"/>
        </w:rPr>
        <w:t>且</w:t>
      </w:r>
      <w:r w:rsidR="0003351A" w:rsidRPr="00C970DC">
        <w:rPr>
          <w:rFonts w:ascii="BiauKai" w:eastAsia="BiauKai" w:hAnsi="BiauKai"/>
        </w:rPr>
        <w:t>CTLA-4</w:t>
      </w:r>
      <w:r w:rsidR="0003351A" w:rsidRPr="00C970DC">
        <w:rPr>
          <w:rFonts w:ascii="BiauKai" w:eastAsia="BiauKai" w:hAnsi="BiauKai" w:hint="eastAsia"/>
        </w:rPr>
        <w:t>與</w:t>
      </w:r>
      <w:r w:rsidR="0003351A" w:rsidRPr="00C970DC">
        <w:rPr>
          <w:rFonts w:ascii="BiauKai" w:eastAsia="BiauKai" w:hAnsi="BiauKai"/>
        </w:rPr>
        <w:t>CD80/CD86</w:t>
      </w:r>
      <w:r w:rsidR="0003351A" w:rsidRPr="00C970DC">
        <w:rPr>
          <w:rFonts w:ascii="BiauKai" w:eastAsia="BiauKai" w:hAnsi="BiauKai" w:hint="eastAsia"/>
        </w:rPr>
        <w:t>的結合能力較C</w:t>
      </w:r>
      <w:r w:rsidR="0003351A" w:rsidRPr="00C970DC">
        <w:rPr>
          <w:rFonts w:ascii="BiauKai" w:eastAsia="BiauKai" w:hAnsi="BiauKai"/>
        </w:rPr>
        <w:t>D28</w:t>
      </w:r>
      <w:r w:rsidR="0003351A" w:rsidRPr="00C970DC">
        <w:rPr>
          <w:rFonts w:ascii="BiauKai" w:eastAsia="BiauKai" w:hAnsi="BiauKai" w:hint="eastAsia"/>
        </w:rPr>
        <w:t>強</w:t>
      </w:r>
      <w:r w:rsidR="008403A8">
        <w:rPr>
          <w:rFonts w:ascii="BiauKai" w:eastAsia="BiauKai" w:hAnsi="BiauKai"/>
        </w:rPr>
        <w:fldChar w:fldCharType="begin"/>
      </w:r>
      <w:r w:rsidR="008403A8">
        <w:rPr>
          <w:rFonts w:ascii="BiauKai" w:eastAsia="BiauKai" w:hAnsi="BiauKai"/>
        </w:rPr>
        <w:instrText xml:space="preserve"> ADDIN EN.CITE &lt;EndNote&gt;&lt;Cite&gt;&lt;Author&gt;Krummel&lt;/Author&gt;&lt;Year&gt;1995&lt;/Year&gt;&lt;RecNum&gt;9&lt;/RecNum&gt;&lt;DisplayText&gt;[9]&lt;/DisplayText&gt;&lt;record&gt;&lt;rec-number&gt;9&lt;/rec-number&gt;&lt;foreign-keys&gt;&lt;key app="EN" db-id="ws5fzxz2gax2z4ewzxn5zpresrt5et9s229d" timestamp="1664273840"&gt;9&lt;/key&gt;&lt;/foreign-keys&gt;&lt;ref-type name="Journal Article"&gt;17&lt;/ref-type&gt;&lt;contributors&gt;&lt;authors&gt;&lt;author&gt;Krummel, M. F.&lt;/author&gt;&lt;author&gt;Allison, J. P.&lt;/author&gt;&lt;/authors&gt;&lt;/contributors&gt;&lt;auth-address&gt;Department of Molecular and Cell Biology, University of California, Berkeley 94720, USA.&lt;/auth-address&gt;&lt;titles&gt;&lt;title&gt;CD28 and CTLA-4 have opposing effects on the response of T cells to stimulation&lt;/title&gt;&lt;secondary-title&gt;J Exp Med&lt;/secondary-title&gt;&lt;/titles&gt;&lt;pages&gt;459-65&lt;/pages&gt;&lt;volume&gt;182&lt;/volume&gt;&lt;number&gt;2&lt;/number&gt;&lt;keywords&gt;&lt;keyword&gt;Abatacept&lt;/keyword&gt;&lt;keyword&gt;Amino Acid Sequence&lt;/keyword&gt;&lt;keyword&gt;Animals&lt;/keyword&gt;&lt;keyword&gt;Antibodies, Monoclonal/immunology&lt;/keyword&gt;&lt;keyword&gt;Antigens, CD&lt;/keyword&gt;&lt;keyword&gt;Antigens, Differentiation/*physiology&lt;/keyword&gt;&lt;keyword&gt;B7-1 Antigen/*physiology&lt;/keyword&gt;&lt;keyword&gt;CD28 Antigens/*physiology&lt;/keyword&gt;&lt;keyword&gt;CD3 Complex/physiology&lt;/keyword&gt;&lt;keyword&gt;CD4-Positive T-Lymphocytes/*immunology&lt;/keyword&gt;&lt;keyword&gt;CD8-Positive T-Lymphocytes/*immunology&lt;/keyword&gt;&lt;keyword&gt;CTLA-4 Antigen&lt;/keyword&gt;&lt;keyword&gt;*Immunoconjugates&lt;/keyword&gt;&lt;keyword&gt;*Lymphocyte Activation&lt;/keyword&gt;&lt;keyword&gt;Lymphokines/biosynthesis&lt;/keyword&gt;&lt;keyword&gt;Mice&lt;/keyword&gt;&lt;keyword&gt;Mice, Inbred BALB C&lt;/keyword&gt;&lt;keyword&gt;Molecular Sequence Data&lt;/keyword&gt;&lt;keyword&gt;Signal Transduction&lt;/keyword&gt;&lt;/keywords&gt;&lt;dates&gt;&lt;year&gt;1995&lt;/year&gt;&lt;pub-dates&gt;&lt;date&gt;Aug 1&lt;/date&gt;&lt;/pub-dates&gt;&lt;/dates&gt;&lt;isbn&gt;0022-1007 (Print)&amp;#xD;0022-1007&lt;/isbn&gt;&lt;accession-num&gt;7543139&lt;/accession-num&gt;&lt;urls&gt;&lt;/urls&gt;&lt;custom2&gt;PMC2192127&lt;/custom2&gt;&lt;electronic-resource-num&gt;10.1084/jem.182.2.459&lt;/electronic-resource-num&gt;&lt;remote-database-provider&gt;NLM&lt;/remote-database-provider&gt;&lt;language&gt;eng&lt;/language&gt;&lt;/record&gt;&lt;/Cite&gt;&lt;/EndNote&gt;</w:instrText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9]</w:t>
      </w:r>
      <w:r w:rsidR="008403A8">
        <w:rPr>
          <w:rFonts w:ascii="BiauKai" w:eastAsia="BiauKai" w:hAnsi="BiauKai"/>
        </w:rPr>
        <w:fldChar w:fldCharType="end"/>
      </w:r>
      <w:r w:rsidR="0003351A">
        <w:rPr>
          <w:rFonts w:ascii="BiauKai" w:eastAsia="BiauKai" w:hAnsi="BiauKai" w:hint="eastAsia"/>
        </w:rPr>
        <w:t>。</w:t>
      </w:r>
      <w:r w:rsidR="00E370DC" w:rsidRPr="00C970DC">
        <w:rPr>
          <w:rFonts w:ascii="BiauKai" w:eastAsia="BiauKai" w:hAnsi="BiauKai" w:hint="eastAsia"/>
        </w:rPr>
        <w:t>科學家利用這</w:t>
      </w:r>
      <w:r w:rsidR="008B3E7A" w:rsidRPr="00C970DC">
        <w:rPr>
          <w:rFonts w:ascii="BiauKai" w:eastAsia="BiauKai" w:hAnsi="BiauKai" w:hint="eastAsia"/>
        </w:rPr>
        <w:t>條</w:t>
      </w:r>
      <w:r w:rsidR="00E370DC" w:rsidRPr="00C970DC">
        <w:rPr>
          <w:rFonts w:ascii="BiauKai" w:eastAsia="BiauKai" w:hAnsi="BiauKai" w:hint="eastAsia"/>
        </w:rPr>
        <w:t>路徑，建構出藉由人類</w:t>
      </w:r>
      <w:r w:rsidR="00E370DC" w:rsidRPr="00C970DC">
        <w:rPr>
          <w:rFonts w:ascii="BiauKai" w:eastAsia="BiauKai" w:hAnsi="BiauKai"/>
        </w:rPr>
        <w:t>CTLA-4</w:t>
      </w:r>
      <w:r w:rsidR="00E370DC" w:rsidRPr="00C970DC">
        <w:rPr>
          <w:rFonts w:ascii="BiauKai" w:eastAsia="BiauKai" w:hAnsi="BiauKai" w:hint="eastAsia"/>
        </w:rPr>
        <w:t>胞外區域與抗體</w:t>
      </w:r>
      <w:r w:rsidR="00E370DC" w:rsidRPr="00C970DC">
        <w:rPr>
          <w:rFonts w:ascii="BiauKai" w:eastAsia="BiauKai" w:hAnsi="BiauKai"/>
        </w:rPr>
        <w:t>Fc (fragment crystallizable region, human IgG</w:t>
      </w:r>
      <w:r w:rsidR="00E370DC" w:rsidRPr="00F05168">
        <w:rPr>
          <w:rFonts w:ascii="BiauKai" w:eastAsia="BiauKai" w:hAnsi="BiauKai"/>
        </w:rPr>
        <w:t>1</w:t>
      </w:r>
      <w:r w:rsidR="00E370DC" w:rsidRPr="00C970DC">
        <w:rPr>
          <w:rFonts w:ascii="BiauKai" w:eastAsia="BiauKai" w:hAnsi="BiauKai"/>
        </w:rPr>
        <w:t xml:space="preserve">) </w:t>
      </w:r>
      <w:r w:rsidR="00BA5DE9">
        <w:rPr>
          <w:rFonts w:ascii="BiauKai" w:eastAsia="BiauKai" w:hAnsi="BiauKai" w:hint="eastAsia"/>
        </w:rPr>
        <w:t>融合</w:t>
      </w:r>
      <w:r w:rsidR="008B3E7A" w:rsidRPr="00C970DC">
        <w:rPr>
          <w:rFonts w:ascii="BiauKai" w:eastAsia="BiauKai" w:hAnsi="BiauKai" w:hint="eastAsia"/>
        </w:rPr>
        <w:t>而成的重組蛋白</w:t>
      </w:r>
      <w:r w:rsidR="00BA5DE9" w:rsidRPr="00C970DC">
        <w:rPr>
          <w:rFonts w:ascii="BiauKai" w:eastAsia="BiauKai" w:hAnsi="BiauKai" w:hint="eastAsia"/>
        </w:rPr>
        <w:t>藥物</w:t>
      </w:r>
      <w:r w:rsidR="00BA5DE9">
        <w:rPr>
          <w:rFonts w:ascii="BiauKai" w:eastAsia="BiauKai" w:hAnsi="BiauKai" w:hint="eastAsia"/>
        </w:rPr>
        <w:t xml:space="preserve"> </w:t>
      </w:r>
      <w:r w:rsidR="00BA5DE9">
        <w:rPr>
          <w:rFonts w:ascii="BiauKai" w:eastAsia="BiauKai" w:hAnsi="BiauKai"/>
        </w:rPr>
        <w:t>(</w:t>
      </w:r>
      <w:r w:rsidR="00D976C5" w:rsidRPr="00C970DC">
        <w:rPr>
          <w:rFonts w:ascii="BiauKai" w:eastAsia="BiauKai" w:hAnsi="BiauKai"/>
        </w:rPr>
        <w:t>CTLA-4Ig</w:t>
      </w:r>
      <w:r w:rsidR="00BA5DE9">
        <w:rPr>
          <w:rFonts w:ascii="BiauKai" w:eastAsia="BiauKai" w:hAnsi="BiauKai"/>
        </w:rPr>
        <w:t>, a</w:t>
      </w:r>
      <w:r w:rsidR="00BA5DE9" w:rsidRPr="00C970DC">
        <w:rPr>
          <w:rFonts w:ascii="BiauKai" w:eastAsia="BiauKai" w:hAnsi="BiauKai"/>
        </w:rPr>
        <w:t>batacept</w:t>
      </w:r>
      <w:r w:rsidR="00BA5DE9">
        <w:rPr>
          <w:rFonts w:ascii="BiauKai" w:eastAsia="BiauKai" w:hAnsi="BiauKai" w:hint="eastAsia"/>
        </w:rPr>
        <w:t>)</w:t>
      </w:r>
      <w:r w:rsidR="008B3E7A" w:rsidRPr="00C970DC">
        <w:rPr>
          <w:rFonts w:ascii="BiauKai" w:eastAsia="BiauKai" w:hAnsi="BiauKai" w:hint="eastAsia"/>
        </w:rPr>
        <w:t>，使藥物與</w:t>
      </w:r>
      <w:r w:rsidR="008B3E7A" w:rsidRPr="00C970DC">
        <w:rPr>
          <w:rFonts w:ascii="BiauKai" w:eastAsia="BiauKai" w:hAnsi="BiauKai"/>
        </w:rPr>
        <w:t>T</w:t>
      </w:r>
      <w:r w:rsidR="008B3E7A" w:rsidRPr="00C970DC">
        <w:rPr>
          <w:rFonts w:ascii="BiauKai" w:eastAsia="BiauKai" w:hAnsi="BiauKai" w:hint="eastAsia"/>
        </w:rPr>
        <w:t>細胞上的</w:t>
      </w:r>
      <w:r w:rsidR="008B3E7A" w:rsidRPr="00C970DC">
        <w:rPr>
          <w:rFonts w:ascii="BiauKai" w:eastAsia="BiauKai" w:hAnsi="BiauKai"/>
        </w:rPr>
        <w:t>CD28</w:t>
      </w:r>
      <w:r w:rsidR="008B3E7A" w:rsidRPr="00C970DC">
        <w:rPr>
          <w:rFonts w:ascii="BiauKai" w:eastAsia="BiauKai" w:hAnsi="BiauKai" w:hint="eastAsia"/>
        </w:rPr>
        <w:t>競爭</w:t>
      </w:r>
      <w:r w:rsidR="008B3E7A" w:rsidRPr="00C970DC">
        <w:rPr>
          <w:rFonts w:ascii="BiauKai" w:eastAsia="BiauKai" w:hAnsi="BiauKai"/>
        </w:rPr>
        <w:t>CD80/CD86</w:t>
      </w:r>
      <w:r w:rsidR="008B3E7A" w:rsidRPr="00C970DC">
        <w:rPr>
          <w:rFonts w:ascii="BiauKai" w:eastAsia="BiauKai" w:hAnsi="BiauKai" w:hint="eastAsia"/>
        </w:rPr>
        <w:t>，阻斷</w:t>
      </w:r>
      <w:r w:rsidR="008B3E7A" w:rsidRPr="00C970DC">
        <w:rPr>
          <w:rFonts w:ascii="BiauKai" w:eastAsia="BiauKai" w:hAnsi="BiauKai"/>
        </w:rPr>
        <w:t>T</w:t>
      </w:r>
      <w:r w:rsidR="008B3E7A" w:rsidRPr="00C970DC">
        <w:rPr>
          <w:rFonts w:ascii="BiauKai" w:eastAsia="BiauKai" w:hAnsi="BiauKai" w:hint="eastAsia"/>
        </w:rPr>
        <w:t>細胞活化所需的共刺激訊</w:t>
      </w:r>
      <w:r w:rsidR="008B3E7A" w:rsidRPr="00592260">
        <w:rPr>
          <w:rFonts w:ascii="BiauKai" w:eastAsia="BiauKai" w:hAnsi="BiauKai" w:hint="eastAsia"/>
        </w:rPr>
        <w:t>號，抑制</w:t>
      </w:r>
      <w:r w:rsidR="008B3E7A" w:rsidRPr="00592260">
        <w:rPr>
          <w:rFonts w:ascii="BiauKai" w:eastAsia="BiauKai" w:hAnsi="BiauKai"/>
        </w:rPr>
        <w:t>T</w:t>
      </w:r>
      <w:r w:rsidR="008B3E7A" w:rsidRPr="00592260">
        <w:rPr>
          <w:rFonts w:ascii="BiauKai" w:eastAsia="BiauKai" w:hAnsi="BiauKai" w:hint="eastAsia"/>
        </w:rPr>
        <w:t>細胞活化。這種藥物被使用於對抗</w:t>
      </w:r>
      <w:r w:rsidR="00765C9D" w:rsidRPr="00592260">
        <w:rPr>
          <w:rFonts w:ascii="BiauKai" w:eastAsia="BiauKai" w:hAnsi="BiauKai" w:hint="eastAsia"/>
        </w:rPr>
        <w:t>過多</w:t>
      </w:r>
      <w:r w:rsidR="00A372AB" w:rsidRPr="00592260">
        <w:rPr>
          <w:rFonts w:ascii="BiauKai" w:eastAsia="BiauKai" w:hAnsi="BiauKai"/>
        </w:rPr>
        <w:t>T</w:t>
      </w:r>
      <w:r w:rsidR="00A372AB" w:rsidRPr="00592260">
        <w:rPr>
          <w:rFonts w:ascii="BiauKai" w:eastAsia="BiauKai" w:hAnsi="BiauKai" w:hint="eastAsia"/>
        </w:rPr>
        <w:t>細胞</w:t>
      </w:r>
      <w:r w:rsidR="00765C9D" w:rsidRPr="00592260">
        <w:rPr>
          <w:rFonts w:ascii="BiauKai" w:eastAsia="BiauKai" w:hAnsi="BiauKai" w:hint="eastAsia"/>
        </w:rPr>
        <w:t>被</w:t>
      </w:r>
      <w:r w:rsidR="00A372AB" w:rsidRPr="00592260">
        <w:rPr>
          <w:rFonts w:ascii="BiauKai" w:eastAsia="BiauKai" w:hAnsi="BiauKai" w:hint="eastAsia"/>
        </w:rPr>
        <w:t>活化的</w:t>
      </w:r>
      <w:r w:rsidR="008B3E7A" w:rsidRPr="00592260">
        <w:rPr>
          <w:rFonts w:ascii="BiauKai" w:eastAsia="BiauKai" w:hAnsi="BiauKai" w:hint="eastAsia"/>
        </w:rPr>
        <w:t>自體免疫疾病</w:t>
      </w:r>
      <w:r w:rsidR="00592260" w:rsidRPr="00592260">
        <w:rPr>
          <w:rFonts w:ascii="BiauKai" w:eastAsia="BiauKai" w:hAnsi="BiauKai"/>
        </w:rPr>
        <w:t xml:space="preserve"> (</w:t>
      </w:r>
      <w:r w:rsidR="00A1146C">
        <w:rPr>
          <w:rFonts w:ascii="BiauKai" w:eastAsia="BiauKai" w:hAnsi="BiauKai" w:cs="Segoe UI"/>
          <w:color w:val="202122"/>
          <w:shd w:val="clear" w:color="auto" w:fill="FFFFFF"/>
        </w:rPr>
        <w:t>a</w:t>
      </w:r>
      <w:r w:rsidR="00592260" w:rsidRPr="00592260">
        <w:rPr>
          <w:rFonts w:ascii="BiauKai" w:eastAsia="BiauKai" w:hAnsi="BiauKai" w:cs="Segoe UI"/>
          <w:color w:val="202122"/>
          <w:shd w:val="clear" w:color="auto" w:fill="FFFFFF"/>
        </w:rPr>
        <w:t xml:space="preserve">utoimmune disease) </w:t>
      </w:r>
      <w:r w:rsidR="008B3E7A" w:rsidRPr="00592260">
        <w:rPr>
          <w:rFonts w:ascii="BiauKai" w:eastAsia="BiauKai" w:hAnsi="BiauKai" w:hint="eastAsia"/>
        </w:rPr>
        <w:t>，</w:t>
      </w:r>
      <w:r w:rsidR="008B3E7A" w:rsidRPr="00C970DC">
        <w:rPr>
          <w:rFonts w:ascii="BiauKai" w:eastAsia="BiauKai" w:hAnsi="BiauKai" w:hint="eastAsia"/>
        </w:rPr>
        <w:t>例如：類風濕性關節炎</w:t>
      </w:r>
      <w:r w:rsidR="008403A8">
        <w:rPr>
          <w:rFonts w:ascii="BiauKai" w:eastAsia="BiauKai" w:hAnsi="BiauKai"/>
        </w:rPr>
        <w:fldChar w:fldCharType="begin"/>
      </w:r>
      <w:r w:rsidR="008403A8">
        <w:rPr>
          <w:rFonts w:ascii="BiauKai" w:eastAsia="BiauKai" w:hAnsi="BiauKai"/>
        </w:rPr>
        <w:instrText xml:space="preserve"> ADDIN EN.CITE &lt;EndNote&gt;&lt;Cite&gt;&lt;Author&gt;Genovese&lt;/Author&gt;&lt;Year&gt;2005&lt;/Year&gt;&lt;RecNum&gt;10&lt;/RecNum&gt;&lt;DisplayText&gt;[10]&lt;/DisplayText&gt;&lt;record&gt;&lt;rec-number&gt;10&lt;/rec-number&gt;&lt;foreign-keys&gt;&lt;key app="EN" db-id="ws5fzxz2gax2z4ewzxn5zpresrt5et9s229d" timestamp="1664274078"&gt;10&lt;/key&gt;&lt;/foreign-keys&gt;&lt;ref-type name="Journal Article"&gt;17&lt;/ref-type&gt;&lt;contributors&gt;&lt;authors&gt;&lt;author&gt;Genovese, Mark C.&lt;/author&gt;&lt;author&gt;Becker, Jean-Claude&lt;/author&gt;&lt;author&gt;Schiff, Michael&lt;/author&gt;&lt;author&gt;Luggen, Michael&lt;/author&gt;&lt;author&gt;Sherrer, Yvonne&lt;/author&gt;&lt;author&gt;Kremer, Joel&lt;/author&gt;&lt;author&gt;Birbara, Charles&lt;/author&gt;&lt;author&gt;Box, Jane&lt;/author&gt;&lt;author&gt;Natarajan, Kannan&lt;/author&gt;&lt;author&gt;Nuamah, Isaac&lt;/author&gt;&lt;author&gt;Li, Tracy&lt;/author&gt;&lt;author&gt;Aranda, Richard&lt;/author&gt;&lt;author&gt;Hagerty, David T.&lt;/author&gt;&lt;author&gt;Dougados, Maxime&lt;/author&gt;&lt;/authors&gt;&lt;/contributors&gt;&lt;titles&gt;&lt;title&gt;Abatacept for Rheumatoid Arthritis Refractory to Tumor Necrosis Factor α Inhibition&lt;/title&gt;&lt;secondary-title&gt;New England Journal of Medicine&lt;/secondary-title&gt;&lt;/titles&gt;&lt;pages&gt;1114-1123&lt;/pages&gt;&lt;volume&gt;353&lt;/volume&gt;&lt;number&gt;11&lt;/number&gt;&lt;dates&gt;&lt;year&gt;2005&lt;/year&gt;&lt;/dates&gt;&lt;accession-num&gt;16162882&lt;/accession-num&gt;&lt;urls&gt;&lt;related-urls&gt;&lt;url&gt;https://www.nejm.org/doi/full/10.1056/NEJMoa050524&lt;/url&gt;&lt;/related-urls&gt;&lt;/urls&gt;&lt;electronic-resource-num&gt;10.1056/NEJMoa050524&lt;/electronic-resource-num&gt;&lt;/record&gt;&lt;/Cite&gt;&lt;/EndNote&gt;</w:instrText>
      </w:r>
      <w:r w:rsidR="008403A8">
        <w:rPr>
          <w:rFonts w:ascii="BiauKai" w:eastAsia="BiauKai" w:hAnsi="BiauKai"/>
        </w:rPr>
        <w:fldChar w:fldCharType="separate"/>
      </w:r>
      <w:r w:rsidR="008403A8">
        <w:rPr>
          <w:rFonts w:ascii="BiauKai" w:eastAsia="BiauKai" w:hAnsi="BiauKai"/>
          <w:noProof/>
        </w:rPr>
        <w:t>[10]</w:t>
      </w:r>
      <w:r w:rsidR="008403A8">
        <w:rPr>
          <w:rFonts w:ascii="BiauKai" w:eastAsia="BiauKai" w:hAnsi="BiauKai"/>
        </w:rPr>
        <w:fldChar w:fldCharType="end"/>
      </w:r>
      <w:r w:rsidR="008B3E7A" w:rsidRPr="00C970DC">
        <w:rPr>
          <w:rFonts w:ascii="BiauKai" w:eastAsia="BiauKai" w:hAnsi="BiauKai" w:hint="eastAsia"/>
        </w:rPr>
        <w:t>。</w:t>
      </w:r>
    </w:p>
    <w:p w14:paraId="52052D26" w14:textId="20B61149" w:rsidR="0026730A" w:rsidRPr="00D02A6E" w:rsidRDefault="0003351A" w:rsidP="00E13F73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t>近年研究發現，腫瘤細胞會表現</w:t>
      </w:r>
      <w:r>
        <w:rPr>
          <w:rFonts w:ascii="BiauKai" w:eastAsia="BiauKai" w:hAnsi="BiauKai"/>
        </w:rPr>
        <w:t>CD80/CD86</w:t>
      </w:r>
      <w:r>
        <w:rPr>
          <w:rFonts w:ascii="BiauKai" w:eastAsia="BiauKai" w:hAnsi="BiauKai" w:hint="eastAsia"/>
        </w:rPr>
        <w:t>，但</w:t>
      </w:r>
      <w:r w:rsidR="00B96877">
        <w:rPr>
          <w:rFonts w:ascii="BiauKai" w:eastAsia="BiauKai" w:hAnsi="BiauKai"/>
        </w:rPr>
        <w:t>CD80/CD86</w:t>
      </w:r>
      <w:r w:rsidR="007311A0">
        <w:rPr>
          <w:rFonts w:ascii="BiauKai" w:eastAsia="BiauKai" w:hAnsi="BiauKai" w:hint="eastAsia"/>
        </w:rPr>
        <w:t>對於</w:t>
      </w:r>
      <w:r>
        <w:rPr>
          <w:rFonts w:ascii="BiauKai" w:eastAsia="BiauKai" w:hAnsi="BiauKai" w:hint="eastAsia"/>
        </w:rPr>
        <w:t>腫瘤</w:t>
      </w:r>
      <w:r w:rsidR="00B96877">
        <w:rPr>
          <w:rFonts w:ascii="BiauKai" w:eastAsia="BiauKai" w:hAnsi="BiauKai" w:hint="eastAsia"/>
        </w:rPr>
        <w:t>的生理、病理意義仍然未知。</w:t>
      </w:r>
      <w:r w:rsidR="00E13F73">
        <w:rPr>
          <w:rFonts w:ascii="BiauKai" w:eastAsia="BiauKai" w:hAnsi="BiauKai" w:hint="eastAsia"/>
        </w:rPr>
        <w:t>腫瘤表現的</w:t>
      </w:r>
      <w:r w:rsidR="00B96877">
        <w:rPr>
          <w:rFonts w:ascii="BiauKai" w:eastAsia="BiauKai" w:hAnsi="BiauKai"/>
        </w:rPr>
        <w:t>CD80/CD86</w:t>
      </w:r>
      <w:r w:rsidR="00E13F73">
        <w:rPr>
          <w:rFonts w:ascii="BiauKai" w:eastAsia="BiauKai" w:hAnsi="BiauKai" w:hint="eastAsia"/>
        </w:rPr>
        <w:t>可能</w:t>
      </w:r>
      <w:r w:rsidR="00B96877">
        <w:rPr>
          <w:rFonts w:ascii="BiauKai" w:eastAsia="BiauKai" w:hAnsi="BiauKai" w:hint="eastAsia"/>
        </w:rPr>
        <w:t>提供</w:t>
      </w:r>
      <w:r w:rsidR="00B96877">
        <w:rPr>
          <w:rFonts w:ascii="BiauKai" w:eastAsia="BiauKai" w:hAnsi="BiauKai"/>
        </w:rPr>
        <w:t>T</w:t>
      </w:r>
      <w:r w:rsidR="00B96877">
        <w:rPr>
          <w:rFonts w:ascii="BiauKai" w:eastAsia="BiauKai" w:hAnsi="BiauKai" w:hint="eastAsia"/>
        </w:rPr>
        <w:t>細胞共刺激訊號，活化腫瘤浸潤的</w:t>
      </w:r>
      <w:r w:rsidR="00B96877">
        <w:rPr>
          <w:rFonts w:ascii="BiauKai" w:eastAsia="BiauKai" w:hAnsi="BiauKai"/>
        </w:rPr>
        <w:t>T</w:t>
      </w:r>
      <w:r w:rsidR="00E13F73">
        <w:rPr>
          <w:rFonts w:ascii="BiauKai" w:eastAsia="BiauKai" w:hAnsi="BiauKai" w:hint="eastAsia"/>
        </w:rPr>
        <w:t>細胞以毒殺腫瘤；相反地，腫瘤表現</w:t>
      </w:r>
      <w:r w:rsidR="00E13F73">
        <w:rPr>
          <w:rFonts w:ascii="BiauKai" w:eastAsia="BiauKai" w:hAnsi="BiauKai"/>
        </w:rPr>
        <w:t>CD80/CD86</w:t>
      </w:r>
      <w:r w:rsidR="00E13F73">
        <w:rPr>
          <w:rFonts w:ascii="BiauKai" w:eastAsia="BiauKai" w:hAnsi="BiauKai" w:hint="eastAsia"/>
        </w:rPr>
        <w:t>也可能和</w:t>
      </w:r>
      <w:r w:rsidR="00E13F73">
        <w:rPr>
          <w:rFonts w:ascii="BiauKai" w:eastAsia="BiauKai" w:hAnsi="BiauKai"/>
        </w:rPr>
        <w:t>T</w:t>
      </w:r>
      <w:r w:rsidR="00E13F73">
        <w:rPr>
          <w:rFonts w:ascii="BiauKai" w:eastAsia="BiauKai" w:hAnsi="BiauKai" w:hint="eastAsia"/>
        </w:rPr>
        <w:t>細胞的</w:t>
      </w:r>
      <w:r w:rsidR="00E13F73">
        <w:rPr>
          <w:rFonts w:ascii="BiauKai" w:eastAsia="BiauKai" w:hAnsi="BiauKai"/>
        </w:rPr>
        <w:t>CTLA-4</w:t>
      </w:r>
      <w:r w:rsidR="00E13F73">
        <w:rPr>
          <w:rFonts w:ascii="BiauKai" w:eastAsia="BiauKai" w:hAnsi="BiauKai" w:hint="eastAsia"/>
        </w:rPr>
        <w:t>結合來抑制</w:t>
      </w:r>
      <w:r w:rsidR="00E13F73">
        <w:rPr>
          <w:rFonts w:ascii="BiauKai" w:eastAsia="BiauKai" w:hAnsi="BiauKai"/>
        </w:rPr>
        <w:t>T</w:t>
      </w:r>
      <w:r w:rsidR="00E13F73">
        <w:rPr>
          <w:rFonts w:ascii="BiauKai" w:eastAsia="BiauKai" w:hAnsi="BiauKai" w:hint="eastAsia"/>
        </w:rPr>
        <w:t>細胞活性</w:t>
      </w:r>
      <w:r w:rsidR="00EB767C">
        <w:rPr>
          <w:rFonts w:ascii="BiauKai" w:eastAsia="BiauKai" w:hAnsi="BiauKai" w:hint="eastAsia"/>
        </w:rPr>
        <w:t>，逃脫</w:t>
      </w:r>
      <w:r w:rsidR="00E13F73">
        <w:rPr>
          <w:rFonts w:ascii="BiauKai" w:eastAsia="BiauKai" w:hAnsi="BiauKai" w:hint="eastAsia"/>
        </w:rPr>
        <w:t>免疫監控。</w:t>
      </w:r>
      <w:r w:rsidR="00D02A6E">
        <w:rPr>
          <w:rFonts w:ascii="BiauKai" w:eastAsia="BiauKai" w:hAnsi="BiauKai" w:hint="eastAsia"/>
        </w:rPr>
        <w:t>除此之外，</w:t>
      </w:r>
      <w:r w:rsidR="00D02A6E">
        <w:rPr>
          <w:rFonts w:ascii="BiauKai" w:eastAsia="BiauKai" w:hAnsi="BiauKai"/>
        </w:rPr>
        <w:t>CD80/CD86</w:t>
      </w:r>
      <w:r w:rsidR="00D02A6E">
        <w:rPr>
          <w:rFonts w:ascii="BiauKai" w:eastAsia="BiauKai" w:hAnsi="BiauKai" w:hint="eastAsia"/>
        </w:rPr>
        <w:t>是否在腫瘤的細胞生理扮演調控細胞生長的角色尚不清楚，因此</w:t>
      </w:r>
      <w:r w:rsidR="003C4886">
        <w:rPr>
          <w:rFonts w:ascii="BiauKai" w:eastAsia="BiauKai" w:hAnsi="BiauKai" w:hint="eastAsia"/>
        </w:rPr>
        <w:t>進</w:t>
      </w:r>
      <w:r w:rsidR="00D02A6E">
        <w:rPr>
          <w:rFonts w:ascii="BiauKai" w:eastAsia="BiauKai" w:hAnsi="BiauKai" w:hint="eastAsia"/>
        </w:rPr>
        <w:t>一步了解</w:t>
      </w:r>
      <w:r w:rsidR="00D02A6E">
        <w:rPr>
          <w:rFonts w:ascii="BiauKai" w:eastAsia="BiauKai" w:hAnsi="BiauKai"/>
        </w:rPr>
        <w:t>CD80/CD86</w:t>
      </w:r>
      <w:r w:rsidR="00D02A6E">
        <w:rPr>
          <w:rFonts w:ascii="BiauKai" w:eastAsia="BiauKai" w:hAnsi="BiauKai" w:hint="eastAsia"/>
        </w:rPr>
        <w:t>在腫瘤發展的角色，將有助於日後發展更有效的腫瘤免疫療法。</w:t>
      </w:r>
    </w:p>
    <w:p w14:paraId="04CD7218" w14:textId="661F4DA8" w:rsidR="004328FB" w:rsidRPr="00C970DC" w:rsidRDefault="0056759A" w:rsidP="00024A84">
      <w:pPr>
        <w:rPr>
          <w:rFonts w:ascii="BiauKai" w:eastAsia="BiauKai" w:hAnsi="BiauKai"/>
        </w:rPr>
      </w:pPr>
      <w:r w:rsidRPr="00C970DC">
        <w:rPr>
          <w:rFonts w:ascii="BiauKai" w:eastAsia="BiauKai" w:hAnsi="BiauKai"/>
        </w:rPr>
        <w:tab/>
      </w:r>
      <w:r w:rsidR="004328FB" w:rsidRPr="00C970DC">
        <w:rPr>
          <w:rFonts w:ascii="BiauKai" w:eastAsia="BiauKai" w:hAnsi="BiauKai"/>
        </w:rPr>
        <w:br w:type="page"/>
      </w:r>
    </w:p>
    <w:p w14:paraId="2DA9FA92" w14:textId="773B7940" w:rsidR="00411AE8" w:rsidRPr="00C970DC" w:rsidRDefault="00214AF1" w:rsidP="00214AF1">
      <w:pPr>
        <w:pStyle w:val="1"/>
        <w:jc w:val="center"/>
      </w:pPr>
      <w:bookmarkStart w:id="7" w:name="_Toc115899904"/>
      <w:r>
        <w:rPr>
          <w:rFonts w:hint="eastAsia"/>
        </w:rPr>
        <w:lastRenderedPageBreak/>
        <w:t>第二章</w:t>
      </w:r>
      <w:r>
        <w:rPr>
          <w:rFonts w:hint="eastAsia"/>
        </w:rPr>
        <w:t xml:space="preserve"> </w:t>
      </w:r>
      <w:r w:rsidRPr="00C970DC">
        <w:rPr>
          <w:rFonts w:hint="eastAsia"/>
        </w:rPr>
        <w:t>研究動機</w:t>
      </w:r>
      <w:bookmarkEnd w:id="7"/>
    </w:p>
    <w:p w14:paraId="7FDC5C9F" w14:textId="50767D0D" w:rsidR="00C65093" w:rsidRDefault="00BC342B" w:rsidP="00BD75B4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t>我們習知</w:t>
      </w:r>
      <w:r w:rsidR="00DE343D">
        <w:rPr>
          <w:rFonts w:ascii="BiauKai" w:eastAsia="BiauKai" w:hAnsi="BiauKai"/>
        </w:rPr>
        <w:t>CTLA-4</w:t>
      </w:r>
      <w:r w:rsidR="00DE343D">
        <w:rPr>
          <w:rFonts w:ascii="BiauKai" w:eastAsia="BiauKai" w:hAnsi="BiauKai" w:hint="eastAsia"/>
        </w:rPr>
        <w:t>是一種</w:t>
      </w:r>
      <w:r w:rsidR="00DE343D">
        <w:rPr>
          <w:rFonts w:ascii="BiauKai" w:eastAsia="BiauKai" w:hAnsi="BiauKai"/>
        </w:rPr>
        <w:t>T</w:t>
      </w:r>
      <w:r w:rsidR="00DE343D">
        <w:rPr>
          <w:rFonts w:ascii="BiauKai" w:eastAsia="BiauKai" w:hAnsi="BiauKai" w:hint="eastAsia"/>
        </w:rPr>
        <w:t>細胞上的表面受體，可以和</w:t>
      </w:r>
      <w:r w:rsidR="0029398F">
        <w:rPr>
          <w:rFonts w:ascii="BiauKai" w:eastAsia="BiauKai" w:hAnsi="BiauKai" w:hint="eastAsia"/>
        </w:rPr>
        <w:t>抗原呈現細胞上所表達的</w:t>
      </w:r>
      <w:r w:rsidR="00DE343D">
        <w:rPr>
          <w:rFonts w:ascii="BiauKai" w:eastAsia="BiauKai" w:hAnsi="BiauKai"/>
        </w:rPr>
        <w:t>CD80/CD86</w:t>
      </w:r>
      <w:r w:rsidR="00DE343D">
        <w:rPr>
          <w:rFonts w:ascii="BiauKai" w:eastAsia="BiauKai" w:hAnsi="BiauKai" w:hint="eastAsia"/>
        </w:rPr>
        <w:t>結合產生「共抑制」訊號，抑制</w:t>
      </w:r>
      <w:r w:rsidR="00DE343D">
        <w:rPr>
          <w:rFonts w:ascii="BiauKai" w:eastAsia="BiauKai" w:hAnsi="BiauKai"/>
        </w:rPr>
        <w:t>T</w:t>
      </w:r>
      <w:r w:rsidR="00DE343D">
        <w:rPr>
          <w:rFonts w:ascii="BiauKai" w:eastAsia="BiauKai" w:hAnsi="BiauKai" w:hint="eastAsia"/>
        </w:rPr>
        <w:t>細胞活性</w:t>
      </w:r>
      <w:r w:rsidR="00C65093">
        <w:rPr>
          <w:rFonts w:ascii="BiauKai" w:eastAsia="BiauKai" w:hAnsi="BiauKai" w:hint="eastAsia"/>
        </w:rPr>
        <w:t>。</w:t>
      </w:r>
      <w:r w:rsidR="0029398F">
        <w:rPr>
          <w:rFonts w:ascii="BiauKai" w:eastAsia="BiauKai" w:hAnsi="BiauKai" w:hint="eastAsia"/>
        </w:rPr>
        <w:t>有些報導指出</w:t>
      </w:r>
      <w:r w:rsidR="00C65093">
        <w:rPr>
          <w:rFonts w:ascii="BiauKai" w:eastAsia="BiauKai" w:hAnsi="BiauKai" w:hint="eastAsia"/>
        </w:rPr>
        <w:t>癌細胞也會表現</w:t>
      </w:r>
      <w:r w:rsidR="00C65093">
        <w:rPr>
          <w:rFonts w:ascii="BiauKai" w:eastAsia="BiauKai" w:hAnsi="BiauKai"/>
        </w:rPr>
        <w:t>CD80/CD86</w:t>
      </w:r>
      <w:r w:rsidR="00C65093">
        <w:rPr>
          <w:rFonts w:ascii="BiauKai" w:eastAsia="BiauKai" w:hAnsi="BiauKai" w:hint="eastAsia"/>
        </w:rPr>
        <w:t>，可以藉此抑制</w:t>
      </w:r>
      <w:r w:rsidR="00C65093">
        <w:rPr>
          <w:rFonts w:ascii="BiauKai" w:eastAsia="BiauKai" w:hAnsi="BiauKai"/>
        </w:rPr>
        <w:t>T</w:t>
      </w:r>
      <w:r w:rsidR="00C65093">
        <w:rPr>
          <w:rFonts w:ascii="BiauKai" w:eastAsia="BiauKai" w:hAnsi="BiauKai" w:hint="eastAsia"/>
        </w:rPr>
        <w:t>細胞</w:t>
      </w:r>
      <w:r w:rsidR="0029398F">
        <w:rPr>
          <w:rFonts w:ascii="BiauKai" w:eastAsia="BiauKai" w:hAnsi="BiauKai" w:hint="eastAsia"/>
        </w:rPr>
        <w:t>。然而</w:t>
      </w:r>
      <w:r w:rsidR="00C65093">
        <w:rPr>
          <w:rFonts w:ascii="BiauKai" w:eastAsia="BiauKai" w:hAnsi="BiauKai" w:hint="eastAsia"/>
        </w:rPr>
        <w:t>癌細胞表達</w:t>
      </w:r>
      <w:r w:rsidR="00C65093">
        <w:rPr>
          <w:rFonts w:ascii="BiauKai" w:eastAsia="BiauKai" w:hAnsi="BiauKai"/>
        </w:rPr>
        <w:t>CD80/CD86</w:t>
      </w:r>
      <w:r w:rsidR="00C65093">
        <w:rPr>
          <w:rFonts w:ascii="BiauKai" w:eastAsia="BiauKai" w:hAnsi="BiauKai" w:hint="eastAsia"/>
        </w:rPr>
        <w:t>是否會對癌細胞生長造成影響仍然未知，因此我們利用實驗室生產出</w:t>
      </w:r>
      <w:r w:rsidR="00BA5DE9">
        <w:rPr>
          <w:rFonts w:ascii="BiauKai" w:eastAsia="BiauKai" w:hAnsi="BiauKai" w:hint="eastAsia"/>
        </w:rPr>
        <w:t>的</w:t>
      </w:r>
      <w:r w:rsidR="00C65093">
        <w:rPr>
          <w:rFonts w:ascii="BiauKai" w:eastAsia="BiauKai" w:hAnsi="BiauKai"/>
        </w:rPr>
        <w:t>CTLA-4Ig</w:t>
      </w:r>
      <w:r w:rsidR="00C65093">
        <w:rPr>
          <w:rFonts w:ascii="BiauKai" w:eastAsia="BiauKai" w:hAnsi="BiauKai" w:hint="eastAsia"/>
        </w:rPr>
        <w:t>重組蛋白</w:t>
      </w:r>
      <w:r w:rsidR="0029398F">
        <w:rPr>
          <w:rFonts w:ascii="BiauKai" w:eastAsia="BiauKai" w:hAnsi="BiauKai" w:hint="eastAsia"/>
        </w:rPr>
        <w:t>，</w:t>
      </w:r>
      <w:r w:rsidR="00C65093">
        <w:rPr>
          <w:rFonts w:ascii="BiauKai" w:eastAsia="BiauKai" w:hAnsi="BiauKai" w:hint="eastAsia"/>
        </w:rPr>
        <w:t>測試結合到</w:t>
      </w:r>
      <w:r w:rsidR="0029398F">
        <w:rPr>
          <w:rFonts w:ascii="BiauKai" w:eastAsia="BiauKai" w:hAnsi="BiauKai" w:hint="eastAsia"/>
        </w:rPr>
        <w:t>癌細胞</w:t>
      </w:r>
      <w:r w:rsidR="00C65093">
        <w:rPr>
          <w:rFonts w:ascii="BiauKai" w:eastAsia="BiauKai" w:hAnsi="BiauKai" w:hint="eastAsia"/>
        </w:rPr>
        <w:t>的</w:t>
      </w:r>
      <w:r w:rsidR="00C65093">
        <w:rPr>
          <w:rFonts w:ascii="BiauKai" w:eastAsia="BiauKai" w:hAnsi="BiauKai"/>
        </w:rPr>
        <w:t>CD80/CD86</w:t>
      </w:r>
      <w:r w:rsidR="00C65093">
        <w:rPr>
          <w:rFonts w:ascii="BiauKai" w:eastAsia="BiauKai" w:hAnsi="BiauKai" w:hint="eastAsia"/>
        </w:rPr>
        <w:t>後</w:t>
      </w:r>
      <w:r w:rsidR="0069101F">
        <w:rPr>
          <w:rFonts w:ascii="BiauKai" w:eastAsia="BiauKai" w:hAnsi="BiauKai" w:hint="eastAsia"/>
        </w:rPr>
        <w:t>是</w:t>
      </w:r>
      <w:r w:rsidR="00C65093">
        <w:rPr>
          <w:rFonts w:ascii="BiauKai" w:eastAsia="BiauKai" w:hAnsi="BiauKai" w:hint="eastAsia"/>
        </w:rPr>
        <w:t>否會</w:t>
      </w:r>
      <w:r w:rsidR="00BD75B4">
        <w:rPr>
          <w:rFonts w:ascii="BiauKai" w:eastAsia="BiauKai" w:hAnsi="BiauKai" w:hint="eastAsia"/>
        </w:rPr>
        <w:t>促進或抑制癌細胞</w:t>
      </w:r>
      <w:r w:rsidR="0069101F">
        <w:rPr>
          <w:rFonts w:ascii="BiauKai" w:eastAsia="BiauKai" w:hAnsi="BiauKai" w:hint="eastAsia"/>
        </w:rPr>
        <w:t>的</w:t>
      </w:r>
      <w:r w:rsidR="00BD75B4">
        <w:rPr>
          <w:rFonts w:ascii="BiauKai" w:eastAsia="BiauKai" w:hAnsi="BiauKai" w:hint="eastAsia"/>
        </w:rPr>
        <w:t>生長</w:t>
      </w:r>
      <w:r w:rsidR="0069101F">
        <w:rPr>
          <w:rFonts w:ascii="BiauKai" w:eastAsia="BiauKai" w:hAnsi="BiauKai" w:hint="eastAsia"/>
        </w:rPr>
        <w:t>。</w:t>
      </w:r>
    </w:p>
    <w:p w14:paraId="170AC31D" w14:textId="77777777" w:rsidR="004328FB" w:rsidRPr="00C970DC" w:rsidRDefault="004328FB">
      <w:pPr>
        <w:widowControl/>
        <w:rPr>
          <w:rFonts w:ascii="BiauKai" w:eastAsia="BiauKai" w:hAnsi="BiauKai" w:cstheme="majorBidi"/>
          <w:kern w:val="52"/>
          <w:sz w:val="48"/>
          <w:szCs w:val="72"/>
        </w:rPr>
      </w:pPr>
      <w:r w:rsidRPr="00C970DC">
        <w:rPr>
          <w:rFonts w:ascii="BiauKai" w:eastAsia="BiauKai" w:hAnsi="BiauKai"/>
          <w:bCs/>
          <w:sz w:val="48"/>
          <w:szCs w:val="72"/>
        </w:rPr>
        <w:br w:type="page"/>
      </w:r>
    </w:p>
    <w:p w14:paraId="1EE4D4C1" w14:textId="2E94A1AA" w:rsidR="0053531A" w:rsidRPr="00C970DC" w:rsidRDefault="0053531A" w:rsidP="0053531A">
      <w:pPr>
        <w:pStyle w:val="1"/>
        <w:jc w:val="center"/>
        <w:rPr>
          <w:rFonts w:ascii="BiauKai" w:hAnsi="BiauKai"/>
          <w:bCs w:val="0"/>
          <w:sz w:val="48"/>
          <w:szCs w:val="72"/>
        </w:rPr>
      </w:pPr>
      <w:bookmarkStart w:id="8" w:name="_Toc115899905"/>
      <w:r w:rsidRPr="00C970DC">
        <w:rPr>
          <w:rFonts w:ascii="BiauKai" w:hAnsi="BiauKai" w:hint="eastAsia"/>
          <w:bCs w:val="0"/>
          <w:sz w:val="48"/>
          <w:szCs w:val="72"/>
        </w:rPr>
        <w:lastRenderedPageBreak/>
        <w:t>第三章 研究</w:t>
      </w:r>
      <w:r w:rsidR="00605CE6" w:rsidRPr="00C970DC">
        <w:rPr>
          <w:rFonts w:ascii="BiauKai" w:hAnsi="BiauKai" w:hint="eastAsia"/>
          <w:bCs w:val="0"/>
          <w:sz w:val="48"/>
          <w:szCs w:val="72"/>
        </w:rPr>
        <w:t>材料與</w:t>
      </w:r>
      <w:r w:rsidRPr="00C970DC">
        <w:rPr>
          <w:rFonts w:ascii="BiauKai" w:hAnsi="BiauKai" w:hint="eastAsia"/>
          <w:bCs w:val="0"/>
          <w:sz w:val="48"/>
          <w:szCs w:val="72"/>
        </w:rPr>
        <w:t>方法</w:t>
      </w:r>
      <w:bookmarkEnd w:id="8"/>
    </w:p>
    <w:p w14:paraId="169E1F21" w14:textId="00065053" w:rsidR="00605CE6" w:rsidRPr="00C970DC" w:rsidRDefault="00605CE6" w:rsidP="00605CE6">
      <w:pPr>
        <w:pStyle w:val="2"/>
        <w:rPr>
          <w:rFonts w:ascii="BiauKai" w:hAnsi="BiauKai"/>
        </w:rPr>
      </w:pPr>
      <w:bookmarkStart w:id="9" w:name="_Toc115899906"/>
      <w:r w:rsidRPr="00C970DC">
        <w:rPr>
          <w:rFonts w:ascii="BiauKai" w:hAnsi="BiauKai"/>
        </w:rPr>
        <w:t>3.</w:t>
      </w:r>
      <w:r w:rsidR="00B34C76">
        <w:rPr>
          <w:rFonts w:ascii="BiauKai" w:hAnsi="BiauKai"/>
        </w:rPr>
        <w:t xml:space="preserve">1 </w:t>
      </w:r>
      <w:r w:rsidRPr="00D91949">
        <w:rPr>
          <w:rFonts w:ascii="BiauKai" w:hAnsi="BiauKai" w:hint="eastAsia"/>
        </w:rPr>
        <w:t>化學藥品</w:t>
      </w:r>
      <w:bookmarkEnd w:id="9"/>
    </w:p>
    <w:p w14:paraId="1916F3D7" w14:textId="6291CBC3" w:rsidR="00605CE6" w:rsidRDefault="00605CE6" w:rsidP="00D976C5">
      <w:pPr>
        <w:spacing w:line="360" w:lineRule="auto"/>
        <w:ind w:firstLine="480"/>
        <w:jc w:val="both"/>
        <w:rPr>
          <w:rFonts w:ascii="BiauKai" w:eastAsia="BiauKai" w:hAnsi="BiauKai" w:cs="Times New Roman"/>
        </w:rPr>
      </w:pPr>
      <w:r w:rsidRPr="00216EBD">
        <w:rPr>
          <w:rFonts w:ascii="BiauKai" w:eastAsia="BiauKai" w:hAnsi="BiauKai" w:cs="Times New Roman" w:hint="eastAsia"/>
        </w:rPr>
        <w:t>實驗室使用的藥品皆符合美國化學協會試藥委員會最低標準為準則（ASC 級）。內容有乙二胺四乙酸（EDTA）、乙醇（Ethanol）、十六酸（Palmitic acid）、 油酸（Oleic acid）、氯化鈉（Sodium chloride）、氯化鉀（Potassium chloride）、磷 酸一氫鈉（Sodium hydrogen phosphate）、磷酸二氫鉀</w:t>
      </w:r>
      <w:r w:rsidR="00A65498" w:rsidRPr="00216EBD">
        <w:rPr>
          <w:rFonts w:ascii="BiauKai" w:eastAsia="BiauKai" w:hAnsi="BiauKai" w:cs="Times New Roman" w:hint="eastAsia"/>
        </w:rPr>
        <w:t xml:space="preserve"> </w:t>
      </w:r>
      <w:r w:rsidRPr="00216EBD">
        <w:rPr>
          <w:rFonts w:ascii="BiauKai" w:eastAsia="BiauKai" w:hAnsi="BiauKai" w:cs="Times New Roman" w:hint="eastAsia"/>
        </w:rPr>
        <w:t>（Monopotassium phosphate）、 達爾伯克氏必需基本培養基（DMEM）、</w:t>
      </w:r>
      <w:r w:rsidR="003C4886" w:rsidRPr="003C4886">
        <w:rPr>
          <w:rFonts w:ascii="BiauKai" w:eastAsia="BiauKai" w:hAnsi="BiauKai" w:cs="Times New Roman"/>
        </w:rPr>
        <w:t>羅斯威爾帕克紀念研究所培養基</w:t>
      </w:r>
      <w:r w:rsidR="003C4886" w:rsidRPr="00216EBD">
        <w:rPr>
          <w:rFonts w:ascii="BiauKai" w:eastAsia="BiauKai" w:hAnsi="BiauKai" w:cs="Times New Roman" w:hint="eastAsia"/>
        </w:rPr>
        <w:t>（</w:t>
      </w:r>
      <w:r w:rsidR="003C4886">
        <w:rPr>
          <w:rFonts w:ascii="BiauKai" w:eastAsia="BiauKai" w:hAnsi="BiauKai" w:cs="Times New Roman"/>
        </w:rPr>
        <w:t>RPMI 1640</w:t>
      </w:r>
      <w:r w:rsidR="003C4886" w:rsidRPr="00216EBD">
        <w:rPr>
          <w:rFonts w:ascii="BiauKai" w:eastAsia="BiauKai" w:hAnsi="BiauKai" w:cs="Times New Roman" w:hint="eastAsia"/>
        </w:rPr>
        <w:t>）</w:t>
      </w:r>
      <w:r w:rsidR="004F5997">
        <w:rPr>
          <w:rFonts w:ascii="BiauKai" w:eastAsia="BiauKai" w:hAnsi="BiauKai" w:cs="Times New Roman" w:hint="eastAsia"/>
        </w:rPr>
        <w:t>、</w:t>
      </w:r>
      <w:r w:rsidRPr="00216EBD">
        <w:rPr>
          <w:rFonts w:ascii="BiauKai" w:eastAsia="BiauKai" w:hAnsi="BiauKai" w:cs="Times New Roman" w:hint="eastAsia"/>
        </w:rPr>
        <w:t>碳酸氫鈉（sodium hydrogen carbonate）。</w:t>
      </w:r>
    </w:p>
    <w:p w14:paraId="200FB13F" w14:textId="77777777" w:rsidR="00BC342B" w:rsidRPr="00216EBD" w:rsidRDefault="00BC342B" w:rsidP="00D976C5">
      <w:pPr>
        <w:spacing w:line="360" w:lineRule="auto"/>
        <w:ind w:firstLine="480"/>
        <w:jc w:val="both"/>
        <w:rPr>
          <w:rFonts w:ascii="BiauKai" w:eastAsia="BiauKai" w:hAnsi="BiauKai" w:cs="Times New Roman"/>
        </w:rPr>
      </w:pPr>
    </w:p>
    <w:p w14:paraId="1355A403" w14:textId="32E10BB7" w:rsidR="00FE6706" w:rsidRPr="00D97315" w:rsidRDefault="00FE6706" w:rsidP="00FE6706">
      <w:pPr>
        <w:pStyle w:val="2"/>
        <w:rPr>
          <w:rFonts w:ascii="BiauKai" w:hAnsi="BiauKai"/>
        </w:rPr>
      </w:pPr>
      <w:bookmarkStart w:id="10" w:name="_Toc115899907"/>
      <w:r w:rsidRPr="00D97315">
        <w:rPr>
          <w:rFonts w:ascii="BiauKai" w:hAnsi="BiauKai"/>
        </w:rPr>
        <w:t>3.2</w:t>
      </w:r>
      <w:r w:rsidRPr="00D97315">
        <w:rPr>
          <w:rFonts w:ascii="BiauKai" w:hAnsi="BiauKai" w:hint="eastAsia"/>
        </w:rPr>
        <w:t xml:space="preserve"> F</w:t>
      </w:r>
      <w:r w:rsidRPr="00D97315">
        <w:rPr>
          <w:rFonts w:ascii="BiauKai" w:hAnsi="BiauKai"/>
        </w:rPr>
        <w:t>low cytometry</w:t>
      </w:r>
      <w:bookmarkEnd w:id="10"/>
    </w:p>
    <w:p w14:paraId="46D258C1" w14:textId="3D83DC60" w:rsidR="00F45C0D" w:rsidRDefault="00FE6706" w:rsidP="00FE6706">
      <w:pPr>
        <w:spacing w:line="360" w:lineRule="auto"/>
        <w:jc w:val="both"/>
        <w:rPr>
          <w:rFonts w:ascii="BiauKai" w:eastAsia="BiauKai" w:hAnsi="BiauKai" w:cs="Times New Roman"/>
        </w:rPr>
      </w:pPr>
      <w:r w:rsidRPr="00216EBD">
        <w:rPr>
          <w:rFonts w:ascii="BiauKai" w:eastAsia="BiauKai" w:hAnsi="BiauKai" w:cs="Times New Roman"/>
          <w:sz w:val="22"/>
          <w:szCs w:val="22"/>
        </w:rPr>
        <w:tab/>
      </w:r>
      <w:r w:rsidR="00F45C0D" w:rsidRPr="00216EBD">
        <w:rPr>
          <w:rFonts w:ascii="BiauKai" w:eastAsia="BiauKai" w:hAnsi="BiauKai" w:cs="Times New Roman" w:hint="eastAsia"/>
        </w:rPr>
        <w:t>將</w:t>
      </w:r>
      <w:r w:rsidR="00F45C0D" w:rsidRPr="00216EBD">
        <w:rPr>
          <w:rFonts w:ascii="BiauKai" w:eastAsia="BiauKai" w:hAnsi="BiauKai" w:cs="Times New Roman"/>
        </w:rPr>
        <w:t>Renca</w:t>
      </w:r>
      <w:r w:rsidR="00F45C0D" w:rsidRPr="00216EBD">
        <w:rPr>
          <w:rFonts w:ascii="BiauKai" w:eastAsia="BiauKai" w:hAnsi="BiauKai" w:cs="Times New Roman" w:hint="eastAsia"/>
        </w:rPr>
        <w:t>、</w:t>
      </w:r>
      <w:r w:rsidR="00F45C0D" w:rsidRPr="00216EBD">
        <w:rPr>
          <w:rFonts w:ascii="BiauKai" w:eastAsia="BiauKai" w:hAnsi="BiauKai" w:cs="Times New Roman"/>
        </w:rPr>
        <w:t>CT26</w:t>
      </w:r>
      <w:r w:rsidR="00AE7065">
        <w:rPr>
          <w:rFonts w:ascii="BiauKai" w:eastAsia="BiauKai" w:hAnsi="BiauKai" w:cs="Times New Roman" w:hint="eastAsia"/>
        </w:rPr>
        <w:t>用</w:t>
      </w:r>
      <w:r w:rsidR="001607EE">
        <w:rPr>
          <w:rFonts w:ascii="BiauKai" w:eastAsia="BiauKai" w:hAnsi="BiauKai" w:cs="Times New Roman"/>
        </w:rPr>
        <w:t>t</w:t>
      </w:r>
      <w:r w:rsidR="00AE7065">
        <w:rPr>
          <w:rFonts w:ascii="BiauKai" w:eastAsia="BiauKai" w:hAnsi="BiauKai" w:cs="Times New Roman"/>
        </w:rPr>
        <w:t>rypsin</w:t>
      </w:r>
      <w:r w:rsidR="00F45C0D" w:rsidRPr="00216EBD">
        <w:rPr>
          <w:rFonts w:ascii="BiauKai" w:eastAsia="BiauKai" w:hAnsi="BiauKai" w:cs="Times New Roman" w:hint="eastAsia"/>
        </w:rPr>
        <w:t>從</w:t>
      </w:r>
      <w:r w:rsidR="00F45C0D" w:rsidRPr="00216EBD">
        <w:rPr>
          <w:rFonts w:ascii="BiauKai" w:eastAsia="BiauKai" w:hAnsi="BiauKai" w:cs="Times New Roman"/>
        </w:rPr>
        <w:t>well plate</w:t>
      </w:r>
      <w:r w:rsidR="00F45C0D" w:rsidRPr="00216EBD">
        <w:rPr>
          <w:rFonts w:ascii="BiauKai" w:eastAsia="BiauKai" w:hAnsi="BiauKai" w:cs="Times New Roman" w:hint="eastAsia"/>
        </w:rPr>
        <w:t>上</w:t>
      </w:r>
      <w:r w:rsidR="004B2184">
        <w:rPr>
          <w:rFonts w:ascii="BiauKai" w:eastAsia="BiauKai" w:hAnsi="BiauKai" w:cs="Times New Roman" w:hint="eastAsia"/>
        </w:rPr>
        <w:t>分離</w:t>
      </w:r>
      <w:r w:rsidR="00F45C0D" w:rsidRPr="00216EBD">
        <w:rPr>
          <w:rFonts w:ascii="BiauKai" w:eastAsia="BiauKai" w:hAnsi="BiauKai" w:cs="Times New Roman" w:hint="eastAsia"/>
        </w:rPr>
        <w:t>下來，</w:t>
      </w:r>
      <w:r w:rsidR="00AE7065">
        <w:rPr>
          <w:rFonts w:ascii="BiauKai" w:eastAsia="BiauKai" w:hAnsi="BiauKai" w:cs="Times New Roman" w:hint="eastAsia"/>
        </w:rPr>
        <w:t>加入細胞培養液終止反應，以細胞培養液沖洗</w:t>
      </w:r>
      <w:r w:rsidR="00AE7065">
        <w:rPr>
          <w:rFonts w:ascii="BiauKai" w:eastAsia="BiauKai" w:hAnsi="BiauKai" w:cs="Times New Roman"/>
        </w:rPr>
        <w:t>well plate</w:t>
      </w:r>
      <w:r w:rsidR="00AE7065">
        <w:rPr>
          <w:rFonts w:ascii="BiauKai" w:eastAsia="BiauKai" w:hAnsi="BiauKai" w:cs="Times New Roman" w:hint="eastAsia"/>
        </w:rPr>
        <w:t>兩次後</w:t>
      </w:r>
      <w:r w:rsidR="00443316">
        <w:rPr>
          <w:rFonts w:ascii="BiauKai" w:eastAsia="BiauKai" w:hAnsi="BiauKai" w:cs="Times New Roman" w:hint="eastAsia"/>
        </w:rPr>
        <w:t>在</w:t>
      </w:r>
      <w:r w:rsidR="00AE7065">
        <w:rPr>
          <w:rFonts w:ascii="BiauKai" w:eastAsia="BiauKai" w:hAnsi="BiauKai" w:cs="Times New Roman"/>
        </w:rPr>
        <w:t>4</w:t>
      </w:r>
      <w:r w:rsidR="00051751">
        <w:rPr>
          <w:rFonts w:ascii="BiauKai" w:eastAsia="BiauKai" w:hAnsi="BiauKai" w:cs="Times New Roman"/>
        </w:rPr>
        <w:t xml:space="preserve"> </w:t>
      </w:r>
      <w:r w:rsidR="00DC43E2" w:rsidRPr="00DC43E2">
        <w:rPr>
          <w:rFonts w:ascii="Times New Roman" w:eastAsia="BiauKai" w:hAnsi="Times New Roman" w:cs="Times New Roman"/>
        </w:rPr>
        <w:t>°C</w:t>
      </w:r>
      <w:r w:rsidR="00AE7065">
        <w:rPr>
          <w:rFonts w:ascii="BiauKai" w:eastAsia="BiauKai" w:hAnsi="BiauKai" w:cs="Times New Roman" w:hint="eastAsia"/>
        </w:rPr>
        <w:t>、</w:t>
      </w:r>
      <w:r w:rsidR="00AE7065">
        <w:rPr>
          <w:rFonts w:ascii="BiauKai" w:eastAsia="BiauKai" w:hAnsi="BiauKai" w:cs="Times New Roman"/>
        </w:rPr>
        <w:t>300</w:t>
      </w:r>
      <w:r w:rsidR="00F15CDE">
        <w:rPr>
          <w:rFonts w:ascii="BiauKai" w:eastAsia="BiauKai" w:hAnsi="BiauKai" w:cs="Times New Roman"/>
        </w:rPr>
        <w:t xml:space="preserve"> </w:t>
      </w:r>
      <w:r w:rsidR="00AE7065">
        <w:rPr>
          <w:rFonts w:ascii="BiauKai" w:eastAsia="BiauKai" w:hAnsi="BiauKai" w:cs="Times New Roman"/>
        </w:rPr>
        <w:t>g</w:t>
      </w:r>
      <w:r w:rsidR="00443316">
        <w:rPr>
          <w:rFonts w:ascii="BiauKai" w:eastAsia="BiauKai" w:hAnsi="BiauKai" w:cs="Times New Roman" w:hint="eastAsia"/>
        </w:rPr>
        <w:t>的條件下</w:t>
      </w:r>
      <w:r w:rsidR="00AE7065">
        <w:rPr>
          <w:rFonts w:ascii="BiauKai" w:eastAsia="BiauKai" w:hAnsi="BiauKai" w:cs="Times New Roman" w:hint="eastAsia"/>
        </w:rPr>
        <w:t>離心</w:t>
      </w:r>
      <w:r w:rsidR="00AE7065">
        <w:rPr>
          <w:rFonts w:ascii="BiauKai" w:eastAsia="BiauKai" w:hAnsi="BiauKai" w:cs="Times New Roman"/>
        </w:rPr>
        <w:t>5</w:t>
      </w:r>
      <w:r w:rsidR="00AE7065">
        <w:rPr>
          <w:rFonts w:ascii="BiauKai" w:eastAsia="BiauKai" w:hAnsi="BiauKai" w:cs="Times New Roman" w:hint="eastAsia"/>
        </w:rPr>
        <w:t>分鐘</w:t>
      </w:r>
      <w:r w:rsidR="00CB497E">
        <w:rPr>
          <w:rFonts w:ascii="BiauKai" w:eastAsia="BiauKai" w:hAnsi="BiauKai" w:cs="Times New Roman" w:hint="eastAsia"/>
        </w:rPr>
        <w:t>，去除上清液後用</w:t>
      </w:r>
      <w:r w:rsidR="00CB497E">
        <w:rPr>
          <w:rFonts w:ascii="BiauKai" w:eastAsia="BiauKai" w:hAnsi="BiauKai" w:cs="Times New Roman"/>
        </w:rPr>
        <w:t>1 mL</w:t>
      </w:r>
      <w:r w:rsidR="00CB497E">
        <w:rPr>
          <w:rFonts w:ascii="BiauKai" w:eastAsia="BiauKai" w:hAnsi="BiauKai" w:cs="Times New Roman" w:hint="eastAsia"/>
        </w:rPr>
        <w:t>細胞培養液回溶數細胞。</w:t>
      </w:r>
      <w:r w:rsidR="00C27EC3" w:rsidRPr="00A25106">
        <w:rPr>
          <w:rFonts w:ascii="BiauKai" w:eastAsia="BiauKai" w:hAnsi="BiauKai" w:cs="Times New Roman" w:hint="eastAsia"/>
        </w:rPr>
        <w:t>加入F</w:t>
      </w:r>
      <w:r w:rsidR="00C27EC3" w:rsidRPr="00A25106">
        <w:rPr>
          <w:rFonts w:ascii="BiauKai" w:eastAsia="BiauKai" w:hAnsi="BiauKai" w:cs="Times New Roman"/>
        </w:rPr>
        <w:t>c blocker</w:t>
      </w:r>
      <w:r w:rsidR="00C27EC3" w:rsidRPr="00A25106">
        <w:rPr>
          <w:rFonts w:ascii="BiauKai" w:eastAsia="BiauKai" w:hAnsi="BiauKai" w:cs="Times New Roman" w:hint="eastAsia"/>
        </w:rPr>
        <w:t>，b</w:t>
      </w:r>
      <w:r w:rsidR="00C27EC3" w:rsidRPr="00A25106">
        <w:rPr>
          <w:rFonts w:ascii="BiauKai" w:eastAsia="BiauKai" w:hAnsi="BiauKai" w:cs="Times New Roman"/>
        </w:rPr>
        <w:t>locking 30</w:t>
      </w:r>
      <w:r w:rsidR="00C27EC3" w:rsidRPr="00A25106">
        <w:rPr>
          <w:rFonts w:ascii="BiauKai" w:eastAsia="BiauKai" w:hAnsi="BiauKai" w:cs="Times New Roman" w:hint="eastAsia"/>
        </w:rPr>
        <w:t>分鐘</w:t>
      </w:r>
      <w:r w:rsidR="00443316">
        <w:rPr>
          <w:rFonts w:ascii="BiauKai" w:eastAsia="BiauKai" w:hAnsi="BiauKai" w:cs="Times New Roman" w:hint="eastAsia"/>
        </w:rPr>
        <w:t>，</w:t>
      </w:r>
      <w:r w:rsidR="007F201F" w:rsidRPr="00A25106">
        <w:rPr>
          <w:rFonts w:ascii="BiauKai" w:eastAsia="BiauKai" w:hAnsi="BiauKai" w:cs="Times New Roman" w:hint="eastAsia"/>
        </w:rPr>
        <w:t>將</w:t>
      </w:r>
      <w:r w:rsidR="007F201F" w:rsidRPr="00B8125F">
        <w:rPr>
          <w:rFonts w:ascii="BiauKai" w:eastAsia="BiauKai" w:hAnsi="BiauKai" w:cs="Times New Roman"/>
        </w:rPr>
        <w:t>anti-CD80</w:t>
      </w:r>
      <w:r w:rsidR="00C76651">
        <w:rPr>
          <w:rFonts w:ascii="BiauKai" w:eastAsia="BiauKai" w:hAnsi="BiauKai" w:cs="Times New Roman"/>
        </w:rPr>
        <w:t>-PE</w:t>
      </w:r>
      <w:r w:rsidR="007F201F" w:rsidRPr="00B8125F">
        <w:rPr>
          <w:rFonts w:ascii="BiauKai" w:eastAsia="BiauKai" w:hAnsi="BiauKai" w:cs="Times New Roman" w:hint="eastAsia"/>
        </w:rPr>
        <w:t>以濃度</w:t>
      </w:r>
      <w:r w:rsidR="00B8125F" w:rsidRPr="00B8125F">
        <w:rPr>
          <w:rFonts w:ascii="BiauKai" w:eastAsia="BiauKai" w:hAnsi="BiauKai" w:cs="Times New Roman"/>
        </w:rPr>
        <w:t>0.2 mg/mL</w:t>
      </w:r>
      <w:r w:rsidR="00B8125F">
        <w:rPr>
          <w:rFonts w:ascii="BiauKai" w:eastAsia="BiauKai" w:hAnsi="BiauKai" w:cs="Times New Roman" w:hint="eastAsia"/>
        </w:rPr>
        <w:t>、</w:t>
      </w:r>
      <w:r w:rsidR="00B8125F">
        <w:rPr>
          <w:rFonts w:ascii="BiauKai" w:eastAsia="BiauKai" w:hAnsi="BiauKai" w:cs="Times New Roman"/>
        </w:rPr>
        <w:t>anti-CD86</w:t>
      </w:r>
      <w:r w:rsidR="00C76651">
        <w:rPr>
          <w:rFonts w:ascii="BiauKai" w:eastAsia="BiauKai" w:hAnsi="BiauKai" w:cs="Times New Roman"/>
        </w:rPr>
        <w:t>-PE</w:t>
      </w:r>
      <w:r w:rsidR="00B8125F">
        <w:rPr>
          <w:rFonts w:ascii="BiauKai" w:eastAsia="BiauKai" w:hAnsi="BiauKai" w:cs="Times New Roman" w:hint="eastAsia"/>
        </w:rPr>
        <w:t>以濃度</w:t>
      </w:r>
      <w:r w:rsidR="00B8125F">
        <w:rPr>
          <w:rFonts w:ascii="BiauKai" w:eastAsia="BiauKai" w:hAnsi="BiauKai" w:cs="Times New Roman"/>
        </w:rPr>
        <w:t xml:space="preserve">0.2 mg/mL </w:t>
      </w:r>
      <w:r w:rsidR="00B8125F">
        <w:rPr>
          <w:rFonts w:ascii="BiauKai" w:eastAsia="BiauKai" w:hAnsi="BiauKai" w:cs="Times New Roman" w:hint="eastAsia"/>
        </w:rPr>
        <w:t>配置成</w:t>
      </w:r>
      <w:r w:rsidR="007F201F" w:rsidRPr="00B8125F">
        <w:rPr>
          <w:rFonts w:ascii="BiauKai" w:eastAsia="BiauKai" w:hAnsi="BiauKai" w:cs="Times New Roman" w:hint="eastAsia"/>
        </w:rPr>
        <w:t>m</w:t>
      </w:r>
      <w:r w:rsidR="007F201F" w:rsidRPr="00B8125F">
        <w:rPr>
          <w:rFonts w:ascii="BiauKai" w:eastAsia="BiauKai" w:hAnsi="BiauKai" w:cs="Times New Roman"/>
        </w:rPr>
        <w:t>aster mix</w:t>
      </w:r>
      <w:r w:rsidR="00B8125F">
        <w:rPr>
          <w:rFonts w:ascii="BiauKai" w:eastAsia="BiauKai" w:hAnsi="BiauKai" w:cs="Times New Roman" w:hint="eastAsia"/>
        </w:rPr>
        <w:t>並</w:t>
      </w:r>
      <w:r w:rsidR="007F201F" w:rsidRPr="00B8125F">
        <w:rPr>
          <w:rFonts w:ascii="BiauKai" w:eastAsia="BiauKai" w:hAnsi="BiauKai" w:cs="Times New Roman" w:hint="eastAsia"/>
        </w:rPr>
        <w:t>分別加入</w:t>
      </w:r>
      <w:r w:rsidR="002C4792">
        <w:rPr>
          <w:rFonts w:ascii="BiauKai" w:eastAsia="BiauKai" w:hAnsi="BiauKai" w:cs="Times New Roman" w:hint="eastAsia"/>
        </w:rPr>
        <w:t>圓</w:t>
      </w:r>
      <w:r w:rsidR="007F201F" w:rsidRPr="00B8125F">
        <w:rPr>
          <w:rFonts w:ascii="BiauKai" w:eastAsia="BiauKai" w:hAnsi="BiauKai" w:cs="Times New Roman" w:hint="eastAsia"/>
        </w:rPr>
        <w:t>底的</w:t>
      </w:r>
      <w:r w:rsidR="00A46306">
        <w:rPr>
          <w:rFonts w:ascii="BiauKai" w:eastAsia="BiauKai" w:hAnsi="BiauKai" w:cs="Times New Roman"/>
          <w:sz w:val="22"/>
          <w:szCs w:val="22"/>
        </w:rPr>
        <w:t>96 well plate</w:t>
      </w:r>
      <w:r w:rsidR="00A46306">
        <w:rPr>
          <w:rFonts w:ascii="BiauKai" w:eastAsia="BiauKai" w:hAnsi="BiauKai" w:cs="Times New Roman" w:hint="eastAsia"/>
        </w:rPr>
        <w:t>，</w:t>
      </w:r>
      <w:r w:rsidR="00B8125F">
        <w:rPr>
          <w:rFonts w:ascii="BiauKai" w:eastAsia="BiauKai" w:hAnsi="BiauKai" w:cs="Times New Roman" w:hint="eastAsia"/>
        </w:rPr>
        <w:t>放在冰上染色一小時後，加入細胞培養液並用</w:t>
      </w:r>
      <w:r w:rsidR="00B8125F">
        <w:rPr>
          <w:rFonts w:ascii="BiauKai" w:eastAsia="BiauKai" w:hAnsi="BiauKai" w:cs="Times New Roman"/>
        </w:rPr>
        <w:t>4</w:t>
      </w:r>
      <w:r w:rsidR="00DC43E2">
        <w:rPr>
          <w:rFonts w:ascii="BiauKai" w:eastAsia="BiauKai" w:hAnsi="BiauKai" w:cs="Times New Roman"/>
        </w:rPr>
        <w:t xml:space="preserve"> </w:t>
      </w:r>
      <w:r w:rsidR="00B8125F" w:rsidRPr="00DC43E2">
        <w:rPr>
          <w:rFonts w:ascii="Times New Roman" w:eastAsia="BiauKai" w:hAnsi="Times New Roman" w:cs="Times New Roman"/>
        </w:rPr>
        <w:t>°C</w:t>
      </w:r>
      <w:r w:rsidR="00B8125F">
        <w:rPr>
          <w:rFonts w:ascii="BiauKai" w:eastAsia="BiauKai" w:hAnsi="BiauKai" w:cs="Times New Roman" w:hint="eastAsia"/>
        </w:rPr>
        <w:t>、</w:t>
      </w:r>
      <w:r w:rsidR="00B8125F">
        <w:rPr>
          <w:rFonts w:ascii="BiauKai" w:eastAsia="BiauKai" w:hAnsi="BiauKai" w:cs="Times New Roman"/>
        </w:rPr>
        <w:t>400</w:t>
      </w:r>
      <w:r w:rsidR="00F15CDE">
        <w:rPr>
          <w:rFonts w:ascii="BiauKai" w:eastAsia="BiauKai" w:hAnsi="BiauKai" w:cs="Times New Roman"/>
        </w:rPr>
        <w:t xml:space="preserve"> </w:t>
      </w:r>
      <w:r w:rsidR="00B8125F">
        <w:rPr>
          <w:rFonts w:ascii="BiauKai" w:eastAsia="BiauKai" w:hAnsi="BiauKai" w:cs="Times New Roman"/>
        </w:rPr>
        <w:t>g</w:t>
      </w:r>
      <w:r w:rsidR="00B8125F">
        <w:rPr>
          <w:rFonts w:ascii="BiauKai" w:eastAsia="BiauKai" w:hAnsi="BiauKai" w:cs="Times New Roman" w:hint="eastAsia"/>
        </w:rPr>
        <w:t>離心</w:t>
      </w:r>
      <w:r w:rsidR="00B8125F">
        <w:rPr>
          <w:rFonts w:ascii="BiauKai" w:eastAsia="BiauKai" w:hAnsi="BiauKai" w:cs="Times New Roman"/>
        </w:rPr>
        <w:t>10</w:t>
      </w:r>
      <w:r w:rsidR="00B8125F">
        <w:rPr>
          <w:rFonts w:ascii="BiauKai" w:eastAsia="BiauKai" w:hAnsi="BiauKai" w:cs="Times New Roman" w:hint="eastAsia"/>
        </w:rPr>
        <w:t>分鐘</w:t>
      </w:r>
      <w:r w:rsidR="00296BF6">
        <w:rPr>
          <w:rFonts w:ascii="BiauKai" w:eastAsia="BiauKai" w:hAnsi="BiauKai" w:cs="Times New Roman" w:hint="eastAsia"/>
        </w:rPr>
        <w:t>洗去多餘抗體，去除上清液</w:t>
      </w:r>
      <w:r w:rsidR="00443316">
        <w:rPr>
          <w:rFonts w:ascii="BiauKai" w:eastAsia="BiauKai" w:hAnsi="BiauKai" w:cs="Times New Roman" w:hint="eastAsia"/>
        </w:rPr>
        <w:t>，</w:t>
      </w:r>
      <w:r w:rsidR="00296BF6">
        <w:rPr>
          <w:rFonts w:ascii="BiauKai" w:eastAsia="BiauKai" w:hAnsi="BiauKai" w:cs="Times New Roman" w:hint="eastAsia"/>
        </w:rPr>
        <w:t>以</w:t>
      </w:r>
      <w:r w:rsidR="00296BF6">
        <w:rPr>
          <w:rFonts w:ascii="BiauKai" w:eastAsia="BiauKai" w:hAnsi="BiauKai" w:cs="Times New Roman"/>
        </w:rPr>
        <w:t>2</w:t>
      </w:r>
      <w:r w:rsidR="00296BF6">
        <w:rPr>
          <w:rFonts w:ascii="BiauKai" w:eastAsia="BiauKai" w:hAnsi="BiauKai" w:cs="Times New Roman" w:hint="eastAsia"/>
        </w:rPr>
        <w:t xml:space="preserve">％ </w:t>
      </w:r>
      <w:r w:rsidR="00296BF6" w:rsidRPr="00296BF6">
        <w:rPr>
          <w:rFonts w:ascii="BiauKai" w:eastAsia="BiauKai" w:hAnsi="BiauKai" w:cs="Times New Roman"/>
        </w:rPr>
        <w:t>paraformaldehyde固定</w:t>
      </w:r>
      <w:r w:rsidR="00296BF6" w:rsidRPr="00296BF6">
        <w:rPr>
          <w:rFonts w:ascii="BiauKai" w:eastAsia="BiauKai" w:hAnsi="BiauKai" w:cs="Times New Roman" w:hint="eastAsia"/>
        </w:rPr>
        <w:t>。</w:t>
      </w:r>
      <w:r w:rsidR="00296BF6">
        <w:rPr>
          <w:rFonts w:ascii="BiauKai" w:eastAsia="BiauKai" w:hAnsi="BiauKai" w:cs="Times New Roman" w:hint="eastAsia"/>
        </w:rPr>
        <w:t>上</w:t>
      </w:r>
      <w:r w:rsidR="00296BF6">
        <w:rPr>
          <w:rFonts w:ascii="BiauKai" w:eastAsia="BiauKai" w:hAnsi="BiauKai" w:cs="Times New Roman"/>
        </w:rPr>
        <w:t>flow cytometry</w:t>
      </w:r>
      <w:r w:rsidR="00296BF6">
        <w:rPr>
          <w:rFonts w:ascii="BiauKai" w:eastAsia="BiauKai" w:hAnsi="BiauKai" w:cs="Times New Roman" w:hint="eastAsia"/>
        </w:rPr>
        <w:t>前</w:t>
      </w:r>
      <w:r w:rsidR="00443316">
        <w:rPr>
          <w:rFonts w:ascii="BiauKai" w:eastAsia="BiauKai" w:hAnsi="BiauKai" w:cs="Times New Roman" w:hint="eastAsia"/>
        </w:rPr>
        <w:t>用</w:t>
      </w:r>
      <w:r w:rsidR="00296BF6">
        <w:rPr>
          <w:rFonts w:ascii="BiauKai" w:eastAsia="BiauKai" w:hAnsi="BiauKai" w:cs="Times New Roman"/>
        </w:rPr>
        <w:t xml:space="preserve">40 </w:t>
      </w:r>
      <w:r w:rsidR="00296BF6" w:rsidRPr="00EC0833">
        <w:rPr>
          <w:rFonts w:ascii="Times New Roman" w:eastAsia="BiauKai" w:hAnsi="Times New Roman" w:cs="Times New Roman"/>
        </w:rPr>
        <w:t>μ</w:t>
      </w:r>
      <w:r w:rsidR="00296BF6" w:rsidRPr="00296BF6">
        <w:rPr>
          <w:rFonts w:ascii="BiauKai" w:eastAsia="BiauKai" w:hAnsi="BiauKai" w:cs="Times New Roman"/>
        </w:rPr>
        <w:t>m cell strainer</w:t>
      </w:r>
      <w:r w:rsidR="00296BF6" w:rsidRPr="00296BF6">
        <w:rPr>
          <w:rFonts w:ascii="BiauKai" w:eastAsia="BiauKai" w:hAnsi="BiauKai" w:cs="Times New Roman" w:hint="eastAsia"/>
        </w:rPr>
        <w:t>過</w:t>
      </w:r>
      <w:r w:rsidR="000E3FA9">
        <w:rPr>
          <w:rFonts w:ascii="BiauKai" w:eastAsia="BiauKai" w:hAnsi="BiauKai" w:cs="Times New Roman" w:hint="eastAsia"/>
        </w:rPr>
        <w:t>濾</w:t>
      </w:r>
      <w:r w:rsidR="00296BF6" w:rsidRPr="00296BF6">
        <w:rPr>
          <w:rFonts w:ascii="BiauKai" w:eastAsia="BiauKai" w:hAnsi="BiauKai" w:cs="Times New Roman" w:hint="eastAsia"/>
        </w:rPr>
        <w:t>。</w:t>
      </w:r>
    </w:p>
    <w:p w14:paraId="21AA82EB" w14:textId="77777777" w:rsidR="00BC342B" w:rsidRPr="00C97D7E" w:rsidRDefault="00BC342B" w:rsidP="00FE6706">
      <w:pPr>
        <w:spacing w:line="360" w:lineRule="auto"/>
        <w:jc w:val="both"/>
        <w:rPr>
          <w:rFonts w:ascii="BiauKai" w:eastAsia="BiauKai" w:hAnsi="BiauKai" w:cs="Times New Roman"/>
        </w:rPr>
      </w:pPr>
    </w:p>
    <w:p w14:paraId="1E223739" w14:textId="65775420" w:rsidR="00F01642" w:rsidRPr="00C970DC" w:rsidRDefault="00F01642" w:rsidP="00F01642">
      <w:pPr>
        <w:pStyle w:val="2"/>
        <w:rPr>
          <w:rFonts w:ascii="BiauKai" w:hAnsi="BiauKai"/>
        </w:rPr>
      </w:pPr>
      <w:bookmarkStart w:id="11" w:name="_Toc115899908"/>
      <w:r w:rsidRPr="00C970DC">
        <w:rPr>
          <w:rFonts w:ascii="BiauKai" w:hAnsi="BiauKai"/>
        </w:rPr>
        <w:lastRenderedPageBreak/>
        <w:t>3.</w:t>
      </w:r>
      <w:r w:rsidR="00FE6706">
        <w:rPr>
          <w:rFonts w:ascii="BiauKai" w:hAnsi="BiauKai"/>
        </w:rPr>
        <w:t>3</w:t>
      </w:r>
      <w:r w:rsidRPr="00C970DC">
        <w:rPr>
          <w:rFonts w:ascii="BiauKai" w:hAnsi="BiauKai"/>
        </w:rPr>
        <w:t xml:space="preserve"> Cell culture</w:t>
      </w:r>
      <w:bookmarkEnd w:id="11"/>
    </w:p>
    <w:p w14:paraId="7B1E0816" w14:textId="5A7C4F7C" w:rsidR="0022425B" w:rsidRPr="00DC43E2" w:rsidRDefault="00024A84" w:rsidP="0022425B">
      <w:pPr>
        <w:widowControl/>
        <w:spacing w:line="360" w:lineRule="auto"/>
        <w:ind w:firstLine="480"/>
        <w:jc w:val="both"/>
        <w:rPr>
          <w:rFonts w:ascii="BiauKai" w:eastAsia="BiauKai" w:hAnsi="BiauKai" w:cs="Times New Roman"/>
        </w:rPr>
      </w:pPr>
      <w:r w:rsidRPr="00DC43E2">
        <w:rPr>
          <w:rFonts w:ascii="BiauKai" w:eastAsia="BiauKai" w:hAnsi="BiauKai" w:cs="Times New Roman" w:hint="eastAsia"/>
        </w:rPr>
        <w:t>R</w:t>
      </w:r>
      <w:r w:rsidRPr="00DC43E2">
        <w:rPr>
          <w:rFonts w:ascii="BiauKai" w:eastAsia="BiauKai" w:hAnsi="BiauKai" w:cs="Times New Roman"/>
        </w:rPr>
        <w:t>enca</w:t>
      </w:r>
      <w:r w:rsidRPr="00DC43E2">
        <w:rPr>
          <w:rFonts w:ascii="BiauKai" w:eastAsia="BiauKai" w:hAnsi="BiauKai" w:cs="Times New Roman" w:hint="eastAsia"/>
        </w:rPr>
        <w:t>是從患有</w:t>
      </w:r>
      <w:r w:rsidR="00496EFC" w:rsidRPr="00DC43E2">
        <w:rPr>
          <w:rFonts w:ascii="BiauKai" w:eastAsia="BiauKai" w:hAnsi="BiauKai" w:cs="Times New Roman" w:hint="eastAsia"/>
        </w:rPr>
        <w:t>腎皮質</w:t>
      </w:r>
      <w:r w:rsidR="00655D8C">
        <w:rPr>
          <w:rFonts w:ascii="BiauKai" w:eastAsia="BiauKai" w:hAnsi="BiauKai" w:cs="Times New Roman" w:hint="eastAsia"/>
        </w:rPr>
        <w:t>腺</w:t>
      </w:r>
      <w:r w:rsidRPr="00DC43E2">
        <w:rPr>
          <w:rFonts w:ascii="BiauKai" w:eastAsia="BiauKai" w:hAnsi="BiauKai" w:cs="Times New Roman" w:hint="eastAsia"/>
        </w:rPr>
        <w:t>癌的</w:t>
      </w:r>
      <w:r w:rsidRPr="00DC43E2">
        <w:rPr>
          <w:rFonts w:ascii="BiauKai" w:eastAsia="BiauKai" w:hAnsi="BiauKai" w:cs="Times New Roman"/>
          <w:i/>
          <w:iCs/>
        </w:rPr>
        <w:t>Mus musculus</w:t>
      </w:r>
      <w:r w:rsidRPr="00DC43E2">
        <w:rPr>
          <w:rFonts w:ascii="BiauKai" w:eastAsia="BiauKai" w:hAnsi="BiauKai" w:cs="Times New Roman" w:hint="eastAsia"/>
        </w:rPr>
        <w:t>小鼠</w:t>
      </w:r>
      <w:r w:rsidR="00496EFC" w:rsidRPr="00DC43E2">
        <w:rPr>
          <w:rFonts w:ascii="BiauKai" w:eastAsia="BiauKai" w:hAnsi="BiauKai" w:cs="Times New Roman" w:hint="eastAsia"/>
        </w:rPr>
        <w:t>腎臟中分離出來的上皮細胞</w:t>
      </w:r>
      <w:r w:rsidR="00FB2F9F" w:rsidRPr="00DC43E2">
        <w:rPr>
          <w:rFonts w:ascii="BiauKai" w:eastAsia="BiauKai" w:hAnsi="BiauKai" w:cs="Times New Roman" w:hint="eastAsia"/>
        </w:rPr>
        <w:t>。</w:t>
      </w:r>
      <w:r w:rsidR="00C970DC" w:rsidRPr="00DC43E2">
        <w:rPr>
          <w:rFonts w:ascii="BiauKai" w:eastAsia="BiauKai" w:hAnsi="BiauKai" w:cs="Times New Roman"/>
        </w:rPr>
        <w:t>CT26</w:t>
      </w:r>
      <w:r w:rsidR="00C970DC" w:rsidRPr="00DC43E2">
        <w:rPr>
          <w:rFonts w:ascii="BiauKai" w:eastAsia="BiauKai" w:hAnsi="BiauKai" w:cs="Times New Roman" w:hint="eastAsia"/>
        </w:rPr>
        <w:t>是</w:t>
      </w:r>
      <w:r w:rsidR="00C970DC" w:rsidRPr="00DC43E2">
        <w:rPr>
          <w:rFonts w:ascii="BiauKai" w:eastAsia="BiauKai" w:hAnsi="BiauKai" w:cs="Times New Roman"/>
        </w:rPr>
        <w:t>N-nitroso-N-methylurethane</w:t>
      </w:r>
      <w:r w:rsidR="00A94BB4" w:rsidRPr="00DC43E2">
        <w:rPr>
          <w:rFonts w:ascii="BiauKai" w:eastAsia="BiauKai" w:hAnsi="BiauKai" w:cs="Times New Roman"/>
        </w:rPr>
        <w:t xml:space="preserve"> </w:t>
      </w:r>
      <w:r w:rsidR="00C970DC" w:rsidRPr="00DC43E2">
        <w:rPr>
          <w:rFonts w:ascii="BiauKai" w:eastAsia="BiauKai" w:hAnsi="BiauKai" w:cs="Times New Roman"/>
        </w:rPr>
        <w:t>(NNMU)</w:t>
      </w:r>
      <w:r w:rsidR="00A94BB4" w:rsidRPr="00DC43E2">
        <w:rPr>
          <w:rFonts w:ascii="BiauKai" w:eastAsia="BiauKai" w:hAnsi="BiauKai" w:cs="Times New Roman"/>
        </w:rPr>
        <w:t xml:space="preserve"> </w:t>
      </w:r>
      <w:r w:rsidR="00C970DC" w:rsidRPr="00DC43E2">
        <w:rPr>
          <w:rFonts w:ascii="BiauKai" w:eastAsia="BiauKai" w:hAnsi="BiauKai" w:cs="Times New Roman" w:hint="eastAsia"/>
        </w:rPr>
        <w:t>誘導的</w:t>
      </w:r>
      <w:r w:rsidR="00FA165F" w:rsidRPr="00DC43E2">
        <w:rPr>
          <w:rFonts w:ascii="BiauKai" w:eastAsia="BiauKai" w:hAnsi="BiauKai" w:cs="Times New Roman" w:hint="eastAsia"/>
        </w:rPr>
        <w:t>結腸癌細胞，為</w:t>
      </w:r>
      <w:r w:rsidR="00FA165F" w:rsidRPr="00DC43E2">
        <w:rPr>
          <w:rFonts w:ascii="BiauKai" w:eastAsia="BiauKai" w:hAnsi="BiauKai" w:cs="Times New Roman" w:hint="eastAsia"/>
          <w:i/>
          <w:iCs/>
        </w:rPr>
        <w:t>M</w:t>
      </w:r>
      <w:r w:rsidR="00FA165F" w:rsidRPr="00DC43E2">
        <w:rPr>
          <w:rFonts w:ascii="BiauKai" w:eastAsia="BiauKai" w:hAnsi="BiauKai" w:cs="Times New Roman"/>
          <w:i/>
          <w:iCs/>
        </w:rPr>
        <w:t>us musculus</w:t>
      </w:r>
      <w:r w:rsidR="00FA165F" w:rsidRPr="00DC43E2">
        <w:rPr>
          <w:rFonts w:ascii="BiauKai" w:eastAsia="BiauKai" w:hAnsi="BiauKai" w:cs="Times New Roman" w:hint="eastAsia"/>
        </w:rPr>
        <w:t>小鼠的成纖維細胞。</w:t>
      </w:r>
    </w:p>
    <w:p w14:paraId="3C16A8A2" w14:textId="50F4CE1C" w:rsidR="006621B0" w:rsidRPr="00DC43E2" w:rsidRDefault="006621B0" w:rsidP="006621B0">
      <w:pPr>
        <w:widowControl/>
        <w:spacing w:line="360" w:lineRule="auto"/>
        <w:ind w:left="2" w:firstLine="478"/>
        <w:jc w:val="both"/>
        <w:rPr>
          <w:rFonts w:ascii="BiauKai" w:eastAsia="BiauKai" w:hAnsi="BiauKai" w:cs="Times New Roman"/>
        </w:rPr>
      </w:pPr>
      <w:r w:rsidRPr="00DC43E2">
        <w:rPr>
          <w:rFonts w:ascii="BiauKai" w:eastAsia="BiauKai" w:hAnsi="BiauKai" w:cs="Times New Roman" w:hint="eastAsia"/>
        </w:rPr>
        <w:t>將特定細胞數（見實驗結果）的</w:t>
      </w:r>
      <w:r w:rsidRPr="00DC43E2">
        <w:rPr>
          <w:rFonts w:ascii="BiauKai" w:eastAsia="BiauKai" w:hAnsi="BiauKai" w:cs="Times New Roman"/>
        </w:rPr>
        <w:t>Renca</w:t>
      </w:r>
      <w:r w:rsidRPr="00DC43E2">
        <w:rPr>
          <w:rFonts w:ascii="BiauKai" w:eastAsia="BiauKai" w:hAnsi="BiauKai" w:cs="Times New Roman" w:hint="eastAsia"/>
        </w:rPr>
        <w:t>細胞加入</w:t>
      </w:r>
      <w:r w:rsidRPr="00DC43E2">
        <w:rPr>
          <w:rFonts w:ascii="BiauKai" w:eastAsia="BiauKai" w:hAnsi="BiauKai" w:cs="Times New Roman"/>
        </w:rPr>
        <w:t>RPMI + 10% FBS</w:t>
      </w:r>
      <w:r w:rsidRPr="00DC43E2">
        <w:rPr>
          <w:rFonts w:ascii="BiauKai" w:eastAsia="BiauKai" w:hAnsi="BiauKai" w:cs="Times New Roman" w:hint="eastAsia"/>
        </w:rPr>
        <w:t>，種植在</w:t>
      </w:r>
      <w:r w:rsidRPr="00DC43E2">
        <w:rPr>
          <w:rFonts w:ascii="BiauKai" w:eastAsia="BiauKai" w:hAnsi="BiauKai" w:cs="Times New Roman"/>
        </w:rPr>
        <w:t>24 well plate</w:t>
      </w:r>
      <w:r w:rsidRPr="00DC43E2">
        <w:rPr>
          <w:rFonts w:ascii="BiauKai" w:eastAsia="BiauKai" w:hAnsi="BiauKai" w:cs="Times New Roman" w:hint="eastAsia"/>
        </w:rPr>
        <w:t>或</w:t>
      </w:r>
      <w:r w:rsidRPr="00DC43E2">
        <w:rPr>
          <w:rFonts w:ascii="BiauKai" w:eastAsia="BiauKai" w:hAnsi="BiauKai" w:cs="Times New Roman"/>
        </w:rPr>
        <w:t>96 well plate</w:t>
      </w:r>
      <w:r w:rsidRPr="00DC43E2">
        <w:rPr>
          <w:rFonts w:ascii="BiauKai" w:eastAsia="BiauKai" w:hAnsi="BiauKai" w:cs="Times New Roman" w:hint="eastAsia"/>
        </w:rPr>
        <w:t>（見實驗結果）靜置在</w:t>
      </w:r>
      <w:r w:rsidRPr="00DC43E2">
        <w:rPr>
          <w:rFonts w:ascii="BiauKai" w:eastAsia="BiauKai" w:hAnsi="BiauKai" w:cs="Times New Roman"/>
        </w:rPr>
        <w:t>37</w:t>
      </w:r>
      <w:r w:rsidR="00DC43E2">
        <w:rPr>
          <w:rFonts w:ascii="BiauKai" w:eastAsia="BiauKai" w:hAnsi="BiauKai" w:cs="Times New Roman"/>
        </w:rPr>
        <w:t xml:space="preserve"> </w:t>
      </w:r>
      <w:r w:rsidR="00DC43E2" w:rsidRPr="00DC43E2">
        <w:rPr>
          <w:rFonts w:ascii="Times New Roman" w:eastAsia="BiauKai" w:hAnsi="Times New Roman" w:cs="Times New Roman"/>
        </w:rPr>
        <w:t>°C</w:t>
      </w:r>
      <w:r w:rsidRPr="00DC43E2">
        <w:rPr>
          <w:rFonts w:ascii="BiauKai" w:eastAsia="BiauKai" w:hAnsi="BiauKai" w:cs="Times New Roman" w:hint="eastAsia"/>
        </w:rPr>
        <w:t>、</w:t>
      </w:r>
      <w:r w:rsidRPr="00DC43E2">
        <w:rPr>
          <w:rFonts w:ascii="BiauKai" w:eastAsia="BiauKai" w:hAnsi="BiauKai" w:cs="Times New Roman"/>
        </w:rPr>
        <w:t>5% CO</w:t>
      </w:r>
      <w:r w:rsidRPr="00F15CDE">
        <w:rPr>
          <w:rFonts w:ascii="BiauKai" w:eastAsia="BiauKai" w:hAnsi="BiauKai" w:cs="Times New Roman"/>
          <w:vertAlign w:val="subscript"/>
        </w:rPr>
        <w:t>2</w:t>
      </w:r>
      <w:r w:rsidRPr="00DC43E2">
        <w:rPr>
          <w:rFonts w:ascii="BiauKai" w:eastAsia="BiauKai" w:hAnsi="BiauKai" w:cs="Times New Roman" w:hint="eastAsia"/>
        </w:rPr>
        <w:t>的細胞培養箱。將</w:t>
      </w:r>
      <w:r w:rsidRPr="00DC43E2">
        <w:rPr>
          <w:rFonts w:ascii="BiauKai" w:eastAsia="BiauKai" w:hAnsi="BiauKai" w:cs="Times New Roman"/>
        </w:rPr>
        <w:t>seeding</w:t>
      </w:r>
      <w:r w:rsidRPr="00DC43E2">
        <w:rPr>
          <w:rFonts w:ascii="BiauKai" w:eastAsia="BiauKai" w:hAnsi="BiauKai" w:cs="Times New Roman" w:hint="eastAsia"/>
        </w:rPr>
        <w:t>當天訂為</w:t>
      </w:r>
      <w:r w:rsidR="005A0946" w:rsidRPr="00DC43E2">
        <w:rPr>
          <w:rFonts w:ascii="BiauKai" w:eastAsia="BiauKai" w:hAnsi="BiauKai" w:cs="Times New Roman"/>
        </w:rPr>
        <w:t>d</w:t>
      </w:r>
      <w:r w:rsidRPr="00DC43E2">
        <w:rPr>
          <w:rFonts w:ascii="BiauKai" w:eastAsia="BiauKai" w:hAnsi="BiauKai" w:cs="Times New Roman"/>
        </w:rPr>
        <w:t xml:space="preserve">ay post treatment </w:t>
      </w:r>
      <w:r w:rsidR="003A4596" w:rsidRPr="00DC43E2">
        <w:rPr>
          <w:rFonts w:ascii="BiauKai" w:eastAsia="BiauKai" w:hAnsi="BiauKai" w:cs="Times New Roman"/>
        </w:rPr>
        <w:t>(</w:t>
      </w:r>
      <w:r w:rsidRPr="00DC43E2">
        <w:rPr>
          <w:rFonts w:ascii="BiauKai" w:eastAsia="BiauKai" w:hAnsi="BiauKai" w:cs="Times New Roman" w:hint="eastAsia"/>
        </w:rPr>
        <w:t>-</w:t>
      </w:r>
      <w:r w:rsidRPr="00DC43E2">
        <w:rPr>
          <w:rFonts w:ascii="BiauKai" w:eastAsia="BiauKai" w:hAnsi="BiauKai" w:cs="Times New Roman"/>
        </w:rPr>
        <w:t>1</w:t>
      </w:r>
      <w:r w:rsidR="003A4596" w:rsidRPr="00DC43E2">
        <w:rPr>
          <w:rFonts w:ascii="BiauKai" w:eastAsia="BiauKai" w:hAnsi="BiauKai" w:cs="Times New Roman"/>
        </w:rPr>
        <w:t>)</w:t>
      </w:r>
      <w:r w:rsidRPr="00DC43E2">
        <w:rPr>
          <w:rFonts w:ascii="BiauKai" w:eastAsia="BiauKai" w:hAnsi="BiauKai" w:cs="Times New Roman"/>
        </w:rPr>
        <w:t xml:space="preserve"> (</w:t>
      </w:r>
      <w:r w:rsidR="005A0946" w:rsidRPr="00DC43E2">
        <w:rPr>
          <w:rFonts w:ascii="BiauKai" w:eastAsia="BiauKai" w:hAnsi="BiauKai" w:cs="Times New Roman"/>
        </w:rPr>
        <w:t>d</w:t>
      </w:r>
      <w:r w:rsidRPr="00DC43E2">
        <w:rPr>
          <w:rFonts w:ascii="BiauKai" w:eastAsia="BiauKai" w:hAnsi="BiauKai" w:cs="Times New Roman"/>
        </w:rPr>
        <w:t>ay</w:t>
      </w:r>
      <w:r w:rsidR="00FC28A2" w:rsidRPr="00DC43E2">
        <w:rPr>
          <w:rFonts w:ascii="BiauKai" w:eastAsia="BiauKai" w:hAnsi="BiauKai" w:cs="Times New Roman"/>
        </w:rPr>
        <w:t xml:space="preserve"> </w:t>
      </w:r>
      <w:r w:rsidRPr="00DC43E2">
        <w:rPr>
          <w:rFonts w:ascii="BiauKai" w:eastAsia="BiauKai" w:hAnsi="BiauKai" w:cs="Times New Roman"/>
        </w:rPr>
        <w:t>-1)</w:t>
      </w:r>
      <w:r w:rsidR="00FE6706" w:rsidRPr="00DC43E2">
        <w:rPr>
          <w:rFonts w:ascii="BiauKai" w:eastAsia="BiauKai" w:hAnsi="BiauKai" w:cs="Times New Roman" w:hint="eastAsia"/>
        </w:rPr>
        <w:t>；</w:t>
      </w:r>
      <w:r w:rsidR="006342D7" w:rsidRPr="00DC43E2">
        <w:rPr>
          <w:rFonts w:ascii="BiauKai" w:eastAsia="BiauKai" w:hAnsi="BiauKai" w:cs="Times New Roman"/>
        </w:rPr>
        <w:t>seeding</w:t>
      </w:r>
      <w:r w:rsidRPr="00DC43E2">
        <w:rPr>
          <w:rFonts w:ascii="BiauKai" w:eastAsia="BiauKai" w:hAnsi="BiauKai" w:cs="Times New Roman" w:hint="eastAsia"/>
        </w:rPr>
        <w:t>隔天進行加藥，控制組加入濃度</w:t>
      </w:r>
      <w:r w:rsidRPr="00DC43E2">
        <w:rPr>
          <w:rFonts w:ascii="BiauKai" w:eastAsia="BiauKai" w:hAnsi="BiauKai" w:cs="Times New Roman"/>
        </w:rPr>
        <w:t xml:space="preserve">0.15 </w:t>
      </w:r>
      <w:r w:rsidR="00296BF6" w:rsidRPr="00DC43E2">
        <w:rPr>
          <w:rFonts w:ascii="Times New Roman" w:eastAsia="BiauKai" w:hAnsi="Times New Roman" w:cs="Times New Roman"/>
        </w:rPr>
        <w:t>μ</w:t>
      </w:r>
      <w:r w:rsidRPr="00DC43E2">
        <w:rPr>
          <w:rFonts w:ascii="BiauKai" w:eastAsia="BiauKai" w:hAnsi="BiauKai" w:cs="Times New Roman"/>
        </w:rPr>
        <w:t>M</w:t>
      </w:r>
      <w:r w:rsidRPr="00DC43E2">
        <w:rPr>
          <w:rFonts w:ascii="BiauKai" w:eastAsia="BiauKai" w:hAnsi="BiauKai" w:cs="Times New Roman" w:hint="eastAsia"/>
        </w:rPr>
        <w:t>的</w:t>
      </w:r>
      <w:r w:rsidRPr="00DC43E2">
        <w:rPr>
          <w:rFonts w:ascii="BiauKai" w:eastAsia="BiauKai" w:hAnsi="BiauKai" w:cs="Times New Roman"/>
        </w:rPr>
        <w:t>IgG</w:t>
      </w:r>
      <w:r w:rsidRPr="00DC43E2">
        <w:rPr>
          <w:rFonts w:ascii="BiauKai" w:eastAsia="BiauKai" w:hAnsi="BiauKai" w:cs="Times New Roman" w:hint="eastAsia"/>
        </w:rPr>
        <w:t>，實驗組加入濃度</w:t>
      </w:r>
      <w:r w:rsidRPr="00DC43E2">
        <w:rPr>
          <w:rFonts w:ascii="BiauKai" w:eastAsia="BiauKai" w:hAnsi="BiauKai" w:cs="Times New Roman"/>
        </w:rPr>
        <w:t xml:space="preserve">0.15 </w:t>
      </w:r>
      <w:r w:rsidR="00296BF6" w:rsidRPr="00DC43E2">
        <w:rPr>
          <w:rFonts w:ascii="Times New Roman" w:eastAsia="BiauKai" w:hAnsi="Times New Roman" w:cs="Times New Roman"/>
        </w:rPr>
        <w:t>μ</w:t>
      </w:r>
      <w:r w:rsidRPr="00DC43E2">
        <w:rPr>
          <w:rFonts w:ascii="BiauKai" w:eastAsia="BiauKai" w:hAnsi="BiauKai" w:cs="Times New Roman"/>
        </w:rPr>
        <w:t>M</w:t>
      </w:r>
      <w:r w:rsidRPr="00DC43E2">
        <w:rPr>
          <w:rFonts w:ascii="BiauKai" w:eastAsia="BiauKai" w:hAnsi="BiauKai" w:cs="Times New Roman" w:hint="eastAsia"/>
        </w:rPr>
        <w:t xml:space="preserve"> 的C</w:t>
      </w:r>
      <w:r w:rsidRPr="00DC43E2">
        <w:rPr>
          <w:rFonts w:ascii="BiauKai" w:eastAsia="BiauKai" w:hAnsi="BiauKai" w:cs="Times New Roman"/>
        </w:rPr>
        <w:t>TLA-4Ig</w:t>
      </w:r>
      <w:r w:rsidR="00FE6706" w:rsidRPr="00DC43E2">
        <w:rPr>
          <w:rFonts w:ascii="BiauKai" w:eastAsia="BiauKai" w:hAnsi="BiauKai" w:cs="Times New Roman" w:hint="eastAsia"/>
        </w:rPr>
        <w:t>，</w:t>
      </w:r>
      <w:r w:rsidRPr="00DC43E2">
        <w:rPr>
          <w:rFonts w:ascii="BiauKai" w:eastAsia="BiauKai" w:hAnsi="BiauKai" w:cs="Times New Roman" w:hint="eastAsia"/>
        </w:rPr>
        <w:t>並將</w:t>
      </w:r>
      <w:r w:rsidR="00FE6706" w:rsidRPr="00DC43E2">
        <w:rPr>
          <w:rFonts w:ascii="BiauKai" w:eastAsia="BiauKai" w:hAnsi="BiauKai" w:cs="Times New Roman" w:hint="eastAsia"/>
        </w:rPr>
        <w:t>加藥</w:t>
      </w:r>
      <w:r w:rsidRPr="00DC43E2">
        <w:rPr>
          <w:rFonts w:ascii="BiauKai" w:eastAsia="BiauKai" w:hAnsi="BiauKai" w:cs="Times New Roman" w:hint="eastAsia"/>
        </w:rPr>
        <w:t>當天訂為</w:t>
      </w:r>
      <w:r w:rsidR="005A0946" w:rsidRPr="00DC43E2">
        <w:rPr>
          <w:rFonts w:ascii="BiauKai" w:eastAsia="BiauKai" w:hAnsi="BiauKai" w:cs="Times New Roman"/>
        </w:rPr>
        <w:t>d</w:t>
      </w:r>
      <w:r w:rsidRPr="00DC43E2">
        <w:rPr>
          <w:rFonts w:ascii="BiauKai" w:eastAsia="BiauKai" w:hAnsi="BiauKai" w:cs="Times New Roman"/>
        </w:rPr>
        <w:t>ay post treatment 0 (</w:t>
      </w:r>
      <w:r w:rsidR="005A0946" w:rsidRPr="00DC43E2">
        <w:rPr>
          <w:rFonts w:ascii="BiauKai" w:eastAsia="BiauKai" w:hAnsi="BiauKai" w:cs="Times New Roman"/>
        </w:rPr>
        <w:t>d</w:t>
      </w:r>
      <w:r w:rsidRPr="00DC43E2">
        <w:rPr>
          <w:rFonts w:ascii="BiauKai" w:eastAsia="BiauKai" w:hAnsi="BiauKai" w:cs="Times New Roman"/>
        </w:rPr>
        <w:t>ay</w:t>
      </w:r>
      <w:r w:rsidR="005A0946" w:rsidRPr="00DC43E2">
        <w:rPr>
          <w:rFonts w:ascii="BiauKai" w:eastAsia="BiauKai" w:hAnsi="BiauKai" w:cs="Times New Roman"/>
        </w:rPr>
        <w:t xml:space="preserve"> </w:t>
      </w:r>
      <w:r w:rsidRPr="00DC43E2">
        <w:rPr>
          <w:rFonts w:ascii="BiauKai" w:eastAsia="BiauKai" w:hAnsi="BiauKai" w:cs="Times New Roman"/>
        </w:rPr>
        <w:t>0)</w:t>
      </w:r>
      <w:r w:rsidR="00443316" w:rsidRPr="00DC43E2">
        <w:rPr>
          <w:rFonts w:ascii="BiauKai" w:eastAsia="BiauKai" w:hAnsi="BiauKai" w:cs="Times New Roman" w:hint="eastAsia"/>
        </w:rPr>
        <w:t>，</w:t>
      </w:r>
      <w:r w:rsidR="00FE6706" w:rsidRPr="00DC43E2">
        <w:rPr>
          <w:rFonts w:ascii="BiauKai" w:eastAsia="BiauKai" w:hAnsi="BiauKai" w:cs="Times New Roman" w:hint="eastAsia"/>
        </w:rPr>
        <w:t>加藥隔天</w:t>
      </w:r>
      <w:r w:rsidR="00990AB3" w:rsidRPr="00DC43E2">
        <w:rPr>
          <w:rFonts w:ascii="BiauKai" w:eastAsia="BiauKai" w:hAnsi="BiauKai" w:cs="Times New Roman" w:hint="eastAsia"/>
        </w:rPr>
        <w:t>訂</w:t>
      </w:r>
      <w:r w:rsidR="00FE6706" w:rsidRPr="00DC43E2">
        <w:rPr>
          <w:rFonts w:ascii="BiauKai" w:eastAsia="BiauKai" w:hAnsi="BiauKai" w:cs="Times New Roman" w:hint="eastAsia"/>
        </w:rPr>
        <w:t>為</w:t>
      </w:r>
      <w:r w:rsidR="005A0946" w:rsidRPr="00DC43E2">
        <w:rPr>
          <w:rFonts w:ascii="BiauKai" w:eastAsia="BiauKai" w:hAnsi="BiauKai" w:cs="Times New Roman"/>
        </w:rPr>
        <w:t>d</w:t>
      </w:r>
      <w:r w:rsidR="00FE6706" w:rsidRPr="00DC43E2">
        <w:rPr>
          <w:rFonts w:ascii="BiauKai" w:eastAsia="BiauKai" w:hAnsi="BiauKai" w:cs="Times New Roman"/>
        </w:rPr>
        <w:t>ay post treatment 1 (</w:t>
      </w:r>
      <w:r w:rsidR="005A0946" w:rsidRPr="00DC43E2">
        <w:rPr>
          <w:rFonts w:ascii="BiauKai" w:eastAsia="BiauKai" w:hAnsi="BiauKai" w:cs="Times New Roman"/>
        </w:rPr>
        <w:t>d</w:t>
      </w:r>
      <w:r w:rsidR="00FE6706" w:rsidRPr="00DC43E2">
        <w:rPr>
          <w:rFonts w:ascii="BiauKai" w:eastAsia="BiauKai" w:hAnsi="BiauKai" w:cs="Times New Roman"/>
        </w:rPr>
        <w:t>ay</w:t>
      </w:r>
      <w:r w:rsidR="005A0946" w:rsidRPr="00DC43E2">
        <w:rPr>
          <w:rFonts w:ascii="BiauKai" w:eastAsia="BiauKai" w:hAnsi="BiauKai" w:cs="Times New Roman"/>
        </w:rPr>
        <w:t xml:space="preserve"> </w:t>
      </w:r>
      <w:r w:rsidR="00FE6706" w:rsidRPr="00DC43E2">
        <w:rPr>
          <w:rFonts w:ascii="BiauKai" w:eastAsia="BiauKai" w:hAnsi="BiauKai" w:cs="Times New Roman"/>
        </w:rPr>
        <w:t>1)</w:t>
      </w:r>
      <w:r w:rsidR="00FE6706" w:rsidRPr="00DC43E2">
        <w:rPr>
          <w:rFonts w:ascii="BiauKai" w:eastAsia="BiauKai" w:hAnsi="BiauKai" w:cs="Times New Roman" w:hint="eastAsia"/>
        </w:rPr>
        <w:t>，以此類推。在</w:t>
      </w:r>
      <w:r w:rsidR="005A0946" w:rsidRPr="00DC43E2">
        <w:rPr>
          <w:rFonts w:ascii="BiauKai" w:eastAsia="BiauKai" w:hAnsi="BiauKai" w:cs="Times New Roman"/>
        </w:rPr>
        <w:t>d</w:t>
      </w:r>
      <w:r w:rsidR="00FE6706" w:rsidRPr="00DC43E2">
        <w:rPr>
          <w:rFonts w:ascii="BiauKai" w:eastAsia="BiauKai" w:hAnsi="BiauKai" w:cs="Times New Roman"/>
        </w:rPr>
        <w:t>ay</w:t>
      </w:r>
      <w:r w:rsidR="005A0946" w:rsidRPr="00DC43E2">
        <w:rPr>
          <w:rFonts w:ascii="BiauKai" w:eastAsia="BiauKai" w:hAnsi="BiauKai" w:cs="Times New Roman"/>
        </w:rPr>
        <w:t xml:space="preserve"> </w:t>
      </w:r>
      <w:r w:rsidR="00FE6706" w:rsidRPr="00DC43E2">
        <w:rPr>
          <w:rFonts w:ascii="BiauKai" w:eastAsia="BiauKai" w:hAnsi="BiauKai" w:cs="Times New Roman"/>
        </w:rPr>
        <w:t>3</w:t>
      </w:r>
      <w:r w:rsidR="00FE6706" w:rsidRPr="00DC43E2">
        <w:rPr>
          <w:rFonts w:ascii="BiauKai" w:eastAsia="BiauKai" w:hAnsi="BiauKai" w:cs="Times New Roman" w:hint="eastAsia"/>
        </w:rPr>
        <w:t>時更換細胞培養液</w:t>
      </w:r>
      <w:r w:rsidR="00443316" w:rsidRPr="00DC43E2">
        <w:rPr>
          <w:rFonts w:ascii="BiauKai" w:eastAsia="BiauKai" w:hAnsi="BiauKai" w:cs="Times New Roman" w:hint="eastAsia"/>
        </w:rPr>
        <w:t>或繼代細胞</w:t>
      </w:r>
      <w:r w:rsidR="00FE6706" w:rsidRPr="00DC43E2">
        <w:rPr>
          <w:rFonts w:ascii="BiauKai" w:eastAsia="BiauKai" w:hAnsi="BiauKai" w:cs="Times New Roman" w:hint="eastAsia"/>
        </w:rPr>
        <w:t>，加入含有</w:t>
      </w:r>
      <w:r w:rsidR="00FE6706" w:rsidRPr="00DC43E2">
        <w:rPr>
          <w:rFonts w:ascii="BiauKai" w:eastAsia="BiauKai" w:hAnsi="BiauKai" w:cs="Times New Roman"/>
        </w:rPr>
        <w:t>IgG</w:t>
      </w:r>
      <w:r w:rsidR="00FE6706" w:rsidRPr="00DC43E2">
        <w:rPr>
          <w:rFonts w:ascii="BiauKai" w:eastAsia="BiauKai" w:hAnsi="BiauKai" w:cs="Times New Roman" w:hint="eastAsia"/>
        </w:rPr>
        <w:t>或</w:t>
      </w:r>
      <w:r w:rsidR="00FE6706" w:rsidRPr="00DC43E2">
        <w:rPr>
          <w:rFonts w:ascii="BiauKai" w:eastAsia="BiauKai" w:hAnsi="BiauKai" w:cs="Times New Roman"/>
        </w:rPr>
        <w:t>CTLA-4Ig</w:t>
      </w:r>
      <w:r w:rsidR="00FE6706" w:rsidRPr="00DC43E2">
        <w:rPr>
          <w:rFonts w:ascii="BiauKai" w:eastAsia="BiauKai" w:hAnsi="BiauKai" w:cs="Times New Roman" w:hint="eastAsia"/>
        </w:rPr>
        <w:t>的培養液進入</w:t>
      </w:r>
      <w:r w:rsidR="00FE6706" w:rsidRPr="00DC43E2">
        <w:rPr>
          <w:rFonts w:ascii="BiauKai" w:eastAsia="BiauKai" w:hAnsi="BiauKai" w:cs="Times New Roman"/>
        </w:rPr>
        <w:t>well plate</w:t>
      </w:r>
      <w:r w:rsidR="00234228" w:rsidRPr="00DC43E2">
        <w:rPr>
          <w:rFonts w:ascii="BiauKai" w:eastAsia="BiauKai" w:hAnsi="BiauKai" w:cs="Times New Roman" w:hint="eastAsia"/>
        </w:rPr>
        <w:t>繼續培養細胞。</w:t>
      </w:r>
    </w:p>
    <w:p w14:paraId="689F347A" w14:textId="77777777" w:rsidR="00CE6426" w:rsidRPr="00DC43E2" w:rsidRDefault="00CE6426" w:rsidP="00FC28A2">
      <w:pPr>
        <w:widowControl/>
        <w:spacing w:line="360" w:lineRule="auto"/>
        <w:jc w:val="both"/>
        <w:rPr>
          <w:rFonts w:ascii="BiauKai" w:eastAsia="BiauKai" w:hAnsi="BiauKai"/>
          <w:color w:val="FF0000"/>
        </w:rPr>
      </w:pPr>
    </w:p>
    <w:p w14:paraId="475741CA" w14:textId="3EFB115F" w:rsidR="00411AE8" w:rsidRPr="00C970DC" w:rsidRDefault="00143F0D" w:rsidP="00411AE8">
      <w:pPr>
        <w:pStyle w:val="2"/>
        <w:rPr>
          <w:rFonts w:ascii="BiauKai" w:hAnsi="BiauKai"/>
        </w:rPr>
      </w:pPr>
      <w:bookmarkStart w:id="12" w:name="_Toc115899909"/>
      <w:r w:rsidRPr="00C970DC">
        <w:rPr>
          <w:rFonts w:ascii="BiauKai" w:hAnsi="BiauKai"/>
        </w:rPr>
        <w:t>3.</w:t>
      </w:r>
      <w:r w:rsidR="007809FA">
        <w:rPr>
          <w:rFonts w:ascii="BiauKai" w:hAnsi="BiauKai"/>
        </w:rPr>
        <w:t>4</w:t>
      </w:r>
      <w:r w:rsidRPr="00C970DC">
        <w:rPr>
          <w:rFonts w:ascii="BiauKai" w:hAnsi="BiauKai"/>
        </w:rPr>
        <w:t xml:space="preserve"> </w:t>
      </w:r>
      <w:r w:rsidRPr="00C970DC">
        <w:rPr>
          <w:rFonts w:ascii="BiauKai" w:hAnsi="BiauKai" w:hint="eastAsia"/>
        </w:rPr>
        <w:t>C</w:t>
      </w:r>
      <w:r w:rsidRPr="00C970DC">
        <w:rPr>
          <w:rFonts w:ascii="BiauKai" w:hAnsi="BiauKai"/>
        </w:rPr>
        <w:t>ell counting</w:t>
      </w:r>
      <w:bookmarkEnd w:id="12"/>
    </w:p>
    <w:p w14:paraId="13BE3D74" w14:textId="06AA1DA1" w:rsidR="005979FF" w:rsidRDefault="005979FF" w:rsidP="00D976C5">
      <w:pPr>
        <w:spacing w:line="360" w:lineRule="auto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/>
        </w:rPr>
        <w:tab/>
      </w:r>
      <w:r w:rsidR="001F58DB">
        <w:rPr>
          <w:rFonts w:ascii="BiauKai" w:eastAsia="BiauKai" w:hAnsi="BiauKai" w:hint="eastAsia"/>
        </w:rPr>
        <w:t>在</w:t>
      </w:r>
      <w:r w:rsidR="005A0946">
        <w:rPr>
          <w:rFonts w:ascii="BiauKai" w:eastAsia="BiauKai" w:hAnsi="BiauKai"/>
        </w:rPr>
        <w:t>d</w:t>
      </w:r>
      <w:r w:rsidR="001F58DB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1F58DB">
        <w:rPr>
          <w:rFonts w:ascii="BiauKai" w:eastAsia="BiauKai" w:hAnsi="BiauKai"/>
        </w:rPr>
        <w:t>6</w:t>
      </w:r>
      <w:r w:rsidR="00F94C20" w:rsidRPr="00C970DC">
        <w:rPr>
          <w:rFonts w:ascii="BiauKai" w:eastAsia="BiauKai" w:hAnsi="BiauKai" w:hint="eastAsia"/>
        </w:rPr>
        <w:t>將細胞</w:t>
      </w:r>
      <w:r w:rsidR="001607EE">
        <w:rPr>
          <w:rFonts w:ascii="BiauKai" w:eastAsia="BiauKai" w:hAnsi="BiauKai" w:cs="Times New Roman" w:hint="eastAsia"/>
        </w:rPr>
        <w:t>用</w:t>
      </w:r>
      <w:r w:rsidR="001607EE">
        <w:rPr>
          <w:rFonts w:ascii="BiauKai" w:eastAsia="BiauKai" w:hAnsi="BiauKai" w:cs="Times New Roman"/>
        </w:rPr>
        <w:t>trypsin</w:t>
      </w:r>
      <w:r w:rsidR="001607EE" w:rsidRPr="00216EBD">
        <w:rPr>
          <w:rFonts w:ascii="BiauKai" w:eastAsia="BiauKai" w:hAnsi="BiauKai" w:cs="Times New Roman" w:hint="eastAsia"/>
        </w:rPr>
        <w:t>從</w:t>
      </w:r>
      <w:r w:rsidR="001607EE" w:rsidRPr="00216EBD">
        <w:rPr>
          <w:rFonts w:ascii="BiauKai" w:eastAsia="BiauKai" w:hAnsi="BiauKai" w:cs="Times New Roman"/>
        </w:rPr>
        <w:t>well plate</w:t>
      </w:r>
      <w:r w:rsidR="001607EE" w:rsidRPr="00216EBD">
        <w:rPr>
          <w:rFonts w:ascii="BiauKai" w:eastAsia="BiauKai" w:hAnsi="BiauKai" w:cs="Times New Roman" w:hint="eastAsia"/>
        </w:rPr>
        <w:t>上</w:t>
      </w:r>
      <w:r w:rsidR="004559B3">
        <w:rPr>
          <w:rFonts w:ascii="BiauKai" w:eastAsia="BiauKai" w:hAnsi="BiauKai" w:cs="Times New Roman" w:hint="eastAsia"/>
        </w:rPr>
        <w:t>分離</w:t>
      </w:r>
      <w:r w:rsidR="001607EE" w:rsidRPr="00216EBD">
        <w:rPr>
          <w:rFonts w:ascii="BiauKai" w:eastAsia="BiauKai" w:hAnsi="BiauKai" w:cs="Times New Roman" w:hint="eastAsia"/>
        </w:rPr>
        <w:t>下來，</w:t>
      </w:r>
      <w:r w:rsidR="001607EE">
        <w:rPr>
          <w:rFonts w:ascii="BiauKai" w:eastAsia="BiauKai" w:hAnsi="BiauKai" w:cs="Times New Roman" w:hint="eastAsia"/>
        </w:rPr>
        <w:t>加入細胞培養液終止反應，以細胞培養液沖洗</w:t>
      </w:r>
      <w:r w:rsidR="001607EE">
        <w:rPr>
          <w:rFonts w:ascii="BiauKai" w:eastAsia="BiauKai" w:hAnsi="BiauKai" w:cs="Times New Roman"/>
        </w:rPr>
        <w:t>well plate</w:t>
      </w:r>
      <w:r w:rsidR="001607EE">
        <w:rPr>
          <w:rFonts w:ascii="BiauKai" w:eastAsia="BiauKai" w:hAnsi="BiauKai" w:cs="Times New Roman" w:hint="eastAsia"/>
        </w:rPr>
        <w:t>兩次後在</w:t>
      </w:r>
      <w:r w:rsidR="001607EE">
        <w:rPr>
          <w:rFonts w:ascii="BiauKai" w:eastAsia="BiauKai" w:hAnsi="BiauKai" w:cs="Times New Roman"/>
        </w:rPr>
        <w:t>4</w:t>
      </w:r>
      <w:r w:rsidR="00DC43E2">
        <w:rPr>
          <w:rFonts w:ascii="BiauKai" w:eastAsia="BiauKai" w:hAnsi="BiauKai" w:cs="Times New Roman"/>
        </w:rPr>
        <w:t xml:space="preserve"> </w:t>
      </w:r>
      <w:r w:rsidR="00DC43E2" w:rsidRPr="00DC43E2">
        <w:rPr>
          <w:rFonts w:ascii="Times New Roman" w:eastAsia="BiauKai" w:hAnsi="Times New Roman" w:cs="Times New Roman"/>
        </w:rPr>
        <w:t>°C</w:t>
      </w:r>
      <w:r w:rsidR="001607EE">
        <w:rPr>
          <w:rFonts w:ascii="BiauKai" w:eastAsia="BiauKai" w:hAnsi="BiauKai" w:cs="Times New Roman" w:hint="eastAsia"/>
        </w:rPr>
        <w:t>、</w:t>
      </w:r>
      <w:r w:rsidR="001607EE">
        <w:rPr>
          <w:rFonts w:ascii="BiauKai" w:eastAsia="BiauKai" w:hAnsi="BiauKai" w:cs="Times New Roman"/>
        </w:rPr>
        <w:t>300</w:t>
      </w:r>
      <w:r w:rsidR="00F15CDE">
        <w:rPr>
          <w:rFonts w:ascii="BiauKai" w:eastAsia="BiauKai" w:hAnsi="BiauKai" w:cs="Times New Roman"/>
        </w:rPr>
        <w:t xml:space="preserve"> </w:t>
      </w:r>
      <w:r w:rsidR="001607EE">
        <w:rPr>
          <w:rFonts w:ascii="BiauKai" w:eastAsia="BiauKai" w:hAnsi="BiauKai" w:cs="Times New Roman"/>
        </w:rPr>
        <w:t>g</w:t>
      </w:r>
      <w:r w:rsidR="001607EE">
        <w:rPr>
          <w:rFonts w:ascii="BiauKai" w:eastAsia="BiauKai" w:hAnsi="BiauKai" w:cs="Times New Roman" w:hint="eastAsia"/>
        </w:rPr>
        <w:t>的條件下離心</w:t>
      </w:r>
      <w:r w:rsidR="001607EE">
        <w:rPr>
          <w:rFonts w:ascii="BiauKai" w:eastAsia="BiauKai" w:hAnsi="BiauKai" w:cs="Times New Roman"/>
        </w:rPr>
        <w:t>5</w:t>
      </w:r>
      <w:r w:rsidR="001607EE">
        <w:rPr>
          <w:rFonts w:ascii="BiauKai" w:eastAsia="BiauKai" w:hAnsi="BiauKai" w:cs="Times New Roman" w:hint="eastAsia"/>
        </w:rPr>
        <w:t>分鐘，去除上清液後用</w:t>
      </w:r>
      <w:r w:rsidR="00C845AE">
        <w:rPr>
          <w:rFonts w:ascii="BiauKai" w:eastAsia="BiauKai" w:hAnsi="BiauKai" w:cs="Times New Roman" w:hint="eastAsia"/>
        </w:rPr>
        <w:t>適當</w:t>
      </w:r>
      <w:r w:rsidR="0012429B">
        <w:rPr>
          <w:rFonts w:ascii="BiauKai" w:eastAsia="BiauKai" w:hAnsi="BiauKai" w:cs="Times New Roman" w:hint="eastAsia"/>
        </w:rPr>
        <w:t>量</w:t>
      </w:r>
      <w:r w:rsidR="00C845AE">
        <w:rPr>
          <w:rFonts w:ascii="BiauKai" w:eastAsia="BiauKai" w:hAnsi="BiauKai" w:cs="Times New Roman" w:hint="eastAsia"/>
        </w:rPr>
        <w:t>的</w:t>
      </w:r>
      <w:r w:rsidR="001607EE">
        <w:rPr>
          <w:rFonts w:ascii="BiauKai" w:eastAsia="BiauKai" w:hAnsi="BiauKai" w:cs="Times New Roman" w:hint="eastAsia"/>
        </w:rPr>
        <w:t>細胞培養液回溶細胞，取出小部分</w:t>
      </w:r>
      <w:r w:rsidR="00F94C20" w:rsidRPr="00C970DC">
        <w:rPr>
          <w:rFonts w:ascii="BiauKai" w:eastAsia="BiauKai" w:hAnsi="BiauKai" w:hint="eastAsia"/>
        </w:rPr>
        <w:t>染上</w:t>
      </w:r>
      <w:r w:rsidR="00F94C20" w:rsidRPr="00C970DC">
        <w:rPr>
          <w:rFonts w:ascii="BiauKai" w:eastAsia="BiauKai" w:hAnsi="BiauKai"/>
        </w:rPr>
        <w:t>trypan blue</w:t>
      </w:r>
      <w:r w:rsidR="00F94C20" w:rsidRPr="00C970DC">
        <w:rPr>
          <w:rFonts w:ascii="BiauKai" w:eastAsia="BiauKai" w:hAnsi="BiauKai" w:hint="eastAsia"/>
        </w:rPr>
        <w:t>，進行細胞計數。</w:t>
      </w:r>
    </w:p>
    <w:p w14:paraId="4FC80AF4" w14:textId="77777777" w:rsidR="00CE6426" w:rsidRPr="001607EE" w:rsidRDefault="00CE6426" w:rsidP="00D976C5">
      <w:pPr>
        <w:spacing w:line="360" w:lineRule="auto"/>
        <w:jc w:val="both"/>
        <w:rPr>
          <w:rFonts w:ascii="BiauKai" w:eastAsia="BiauKai" w:hAnsi="BiauKai" w:cs="Times New Roman"/>
        </w:rPr>
      </w:pPr>
    </w:p>
    <w:p w14:paraId="0785997A" w14:textId="5E39DEC1" w:rsidR="00E73186" w:rsidRPr="00C970DC" w:rsidRDefault="00E73186" w:rsidP="00E73186">
      <w:pPr>
        <w:pStyle w:val="2"/>
        <w:rPr>
          <w:rFonts w:ascii="BiauKai" w:hAnsi="BiauKai"/>
        </w:rPr>
      </w:pPr>
      <w:bookmarkStart w:id="13" w:name="_Toc115899910"/>
      <w:r w:rsidRPr="00C970DC">
        <w:rPr>
          <w:rFonts w:ascii="BiauKai" w:hAnsi="BiauKai"/>
        </w:rPr>
        <w:t>3.</w:t>
      </w:r>
      <w:r w:rsidR="00A7037E">
        <w:rPr>
          <w:rFonts w:ascii="BiauKai" w:hAnsi="BiauKai"/>
        </w:rPr>
        <w:t>5</w:t>
      </w:r>
      <w:r w:rsidRPr="00C970DC">
        <w:rPr>
          <w:rFonts w:ascii="BiauKai" w:hAnsi="BiauKai"/>
        </w:rPr>
        <w:t xml:space="preserve"> MTS </w:t>
      </w:r>
      <w:r w:rsidR="00A03547" w:rsidRPr="00C970DC">
        <w:rPr>
          <w:rFonts w:ascii="BiauKai" w:hAnsi="BiauKai"/>
        </w:rPr>
        <w:t>assay</w:t>
      </w:r>
      <w:bookmarkEnd w:id="13"/>
    </w:p>
    <w:p w14:paraId="3A6C3452" w14:textId="377C0562" w:rsidR="00042B5F" w:rsidRDefault="00615397" w:rsidP="00D976C5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/>
        </w:rPr>
        <w:t>MTS</w:t>
      </w:r>
      <w:r>
        <w:rPr>
          <w:rFonts w:ascii="BiauKai" w:eastAsia="BiauKai" w:hAnsi="BiauKai" w:hint="eastAsia"/>
        </w:rPr>
        <w:t>會與粒線體中的</w:t>
      </w:r>
      <w:r>
        <w:rPr>
          <w:rFonts w:ascii="BiauKai" w:eastAsia="BiauKai" w:hAnsi="BiauKai"/>
        </w:rPr>
        <w:t>NADH dehydrogenase</w:t>
      </w:r>
      <w:r>
        <w:rPr>
          <w:rFonts w:ascii="BiauKai" w:eastAsia="BiauKai" w:hAnsi="BiauKai" w:hint="eastAsia"/>
        </w:rPr>
        <w:t>反應形成</w:t>
      </w:r>
      <w:r w:rsidR="00271146">
        <w:rPr>
          <w:rFonts w:ascii="BiauKai" w:eastAsia="BiauKai" w:hAnsi="BiauKai" w:hint="eastAsia"/>
        </w:rPr>
        <w:t>橘色的</w:t>
      </w:r>
      <w:r>
        <w:rPr>
          <w:rFonts w:ascii="BiauKai" w:eastAsia="BiauKai" w:hAnsi="BiauKai"/>
        </w:rPr>
        <w:t>formazan</w:t>
      </w:r>
      <w:r>
        <w:rPr>
          <w:rFonts w:ascii="BiauKai" w:eastAsia="BiauKai" w:hAnsi="BiauKai" w:hint="eastAsia"/>
        </w:rPr>
        <w:t>，</w:t>
      </w:r>
      <w:r w:rsidR="00C845AE">
        <w:rPr>
          <w:rFonts w:ascii="BiauKai" w:eastAsia="BiauKai" w:hAnsi="BiauKai"/>
        </w:rPr>
        <w:t>formazan</w:t>
      </w:r>
      <w:r w:rsidR="00C845AE">
        <w:rPr>
          <w:rFonts w:ascii="BiauKai" w:eastAsia="BiauKai" w:hAnsi="BiauKai" w:hint="eastAsia"/>
        </w:rPr>
        <w:t>的數量和存活細胞數呈正相關，以</w:t>
      </w:r>
      <w:r w:rsidR="007B6F26">
        <w:rPr>
          <w:rFonts w:ascii="BiauKai" w:eastAsia="BiauKai" w:hAnsi="BiauKai"/>
        </w:rPr>
        <w:t xml:space="preserve"> </w:t>
      </w:r>
      <w:r w:rsidR="00B50FD5" w:rsidRPr="00C970DC">
        <w:rPr>
          <w:rFonts w:ascii="BiauKai" w:eastAsia="BiauKai" w:hAnsi="BiauKai" w:hint="eastAsia"/>
        </w:rPr>
        <w:t>O</w:t>
      </w:r>
      <w:r w:rsidR="00B50FD5" w:rsidRPr="00C970DC">
        <w:rPr>
          <w:rFonts w:ascii="BiauKai" w:eastAsia="BiauKai" w:hAnsi="BiauKai"/>
        </w:rPr>
        <w:t>D</w:t>
      </w:r>
      <w:r w:rsidR="00B50FD5" w:rsidRPr="007465DE">
        <w:rPr>
          <w:rFonts w:ascii="BiauKai" w:eastAsia="BiauKai" w:hAnsi="BiauKai"/>
          <w:vertAlign w:val="subscript"/>
        </w:rPr>
        <w:t>490 nm</w:t>
      </w:r>
      <w:r w:rsidR="00B50FD5">
        <w:rPr>
          <w:rFonts w:ascii="BiauKai" w:eastAsia="BiauKai" w:hAnsi="BiauKai" w:hint="eastAsia"/>
        </w:rPr>
        <w:t>測量吸光值</w:t>
      </w:r>
      <w:r w:rsidR="00C845AE">
        <w:rPr>
          <w:rFonts w:ascii="BiauKai" w:eastAsia="BiauKai" w:hAnsi="BiauKai" w:hint="eastAsia"/>
        </w:rPr>
        <w:t>，檢測</w:t>
      </w:r>
      <w:r w:rsidR="00B50FD5">
        <w:rPr>
          <w:rFonts w:ascii="BiauKai" w:eastAsia="BiauKai" w:hAnsi="BiauKai" w:hint="eastAsia"/>
        </w:rPr>
        <w:t>樣品中</w:t>
      </w:r>
      <w:r w:rsidR="00B50FD5">
        <w:rPr>
          <w:rFonts w:ascii="BiauKai" w:eastAsia="BiauKai" w:hAnsi="BiauKai"/>
        </w:rPr>
        <w:t>formazan</w:t>
      </w:r>
      <w:r w:rsidR="001F58DB">
        <w:rPr>
          <w:rFonts w:ascii="BiauKai" w:eastAsia="BiauKai" w:hAnsi="BiauKai" w:hint="eastAsia"/>
        </w:rPr>
        <w:t>濃度</w:t>
      </w:r>
      <w:r w:rsidR="00C845AE">
        <w:rPr>
          <w:rFonts w:ascii="BiauKai" w:eastAsia="BiauKai" w:hAnsi="BiauKai" w:hint="eastAsia"/>
        </w:rPr>
        <w:t>即</w:t>
      </w:r>
      <w:r w:rsidR="001F58DB">
        <w:rPr>
          <w:rFonts w:ascii="BiauKai" w:eastAsia="BiauKai" w:hAnsi="BiauKai" w:hint="eastAsia"/>
        </w:rPr>
        <w:t>可推估細胞數</w:t>
      </w:r>
      <w:r w:rsidR="00B50FD5">
        <w:rPr>
          <w:rFonts w:ascii="BiauKai" w:eastAsia="BiauKai" w:hAnsi="BiauKai" w:hint="eastAsia"/>
        </w:rPr>
        <w:t>。</w:t>
      </w:r>
    </w:p>
    <w:p w14:paraId="50E7B432" w14:textId="3DE793C1" w:rsidR="006463D8" w:rsidRDefault="004D3797" w:rsidP="00D976C5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lastRenderedPageBreak/>
        <w:t>在</w:t>
      </w:r>
      <w:r w:rsidR="005A0946">
        <w:rPr>
          <w:rFonts w:ascii="BiauKai" w:eastAsia="BiauKai" w:hAnsi="BiauKai"/>
        </w:rPr>
        <w:t>d</w:t>
      </w:r>
      <w:r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>
        <w:rPr>
          <w:rFonts w:ascii="BiauKai" w:eastAsia="BiauKai" w:hAnsi="BiauKai"/>
        </w:rPr>
        <w:t>6</w:t>
      </w:r>
      <w:r w:rsidR="001E334E" w:rsidRPr="00C970DC">
        <w:rPr>
          <w:rFonts w:ascii="BiauKai" w:eastAsia="BiauKai" w:hAnsi="BiauKai" w:hint="eastAsia"/>
        </w:rPr>
        <w:t>將</w:t>
      </w:r>
      <w:r w:rsidR="001E334E" w:rsidRPr="00C970DC">
        <w:rPr>
          <w:rFonts w:ascii="BiauKai" w:eastAsia="BiauKai" w:hAnsi="BiauKai"/>
        </w:rPr>
        <w:t>MTS</w:t>
      </w:r>
      <w:r w:rsidR="008B4B44" w:rsidRPr="00C970DC">
        <w:rPr>
          <w:rFonts w:ascii="BiauKai" w:eastAsia="BiauKai" w:hAnsi="BiauKai"/>
        </w:rPr>
        <w:t xml:space="preserve"> assay</w:t>
      </w:r>
      <w:r w:rsidR="001E334E" w:rsidRPr="00C970DC">
        <w:rPr>
          <w:rFonts w:ascii="BiauKai" w:eastAsia="BiauKai" w:hAnsi="BiauKai" w:hint="eastAsia"/>
        </w:rPr>
        <w:t>與</w:t>
      </w:r>
      <w:r w:rsidR="008B4B44" w:rsidRPr="00C970DC">
        <w:rPr>
          <w:rFonts w:ascii="BiauKai" w:eastAsia="BiauKai" w:hAnsi="BiauKai" w:hint="eastAsia"/>
        </w:rPr>
        <w:t>細胞</w:t>
      </w:r>
      <w:r w:rsidR="001E334E" w:rsidRPr="00C970DC">
        <w:rPr>
          <w:rFonts w:ascii="BiauKai" w:eastAsia="BiauKai" w:hAnsi="BiauKai" w:hint="eastAsia"/>
        </w:rPr>
        <w:t>培養液</w:t>
      </w:r>
      <w:r w:rsidR="008B4B44" w:rsidRPr="00C970DC">
        <w:rPr>
          <w:rFonts w:ascii="BiauKai" w:eastAsia="BiauKai" w:hAnsi="BiauKai" w:hint="eastAsia"/>
        </w:rPr>
        <w:t>以</w:t>
      </w:r>
      <w:r w:rsidR="001E334E" w:rsidRPr="00C970DC">
        <w:rPr>
          <w:rFonts w:ascii="BiauKai" w:eastAsia="BiauKai" w:hAnsi="BiauKai" w:hint="eastAsia"/>
        </w:rPr>
        <w:t>體積</w:t>
      </w:r>
      <w:r w:rsidR="001E334E" w:rsidRPr="00C970DC">
        <w:rPr>
          <w:rFonts w:ascii="BiauKai" w:eastAsia="BiauKai" w:hAnsi="BiauKai"/>
        </w:rPr>
        <w:t>1:10</w:t>
      </w:r>
      <w:r w:rsidR="001E334E" w:rsidRPr="00C970DC">
        <w:rPr>
          <w:rFonts w:ascii="BiauKai" w:eastAsia="BiauKai" w:hAnsi="BiauKai" w:hint="eastAsia"/>
        </w:rPr>
        <w:t>混合</w:t>
      </w:r>
      <w:r w:rsidR="008B4B44" w:rsidRPr="00C970DC">
        <w:rPr>
          <w:rFonts w:ascii="BiauKai" w:eastAsia="BiauKai" w:hAnsi="BiauKai" w:hint="eastAsia"/>
        </w:rPr>
        <w:t>後</w:t>
      </w:r>
      <w:r w:rsidR="001E334E" w:rsidRPr="00C970DC">
        <w:rPr>
          <w:rFonts w:ascii="BiauKai" w:eastAsia="BiauKai" w:hAnsi="BiauKai" w:hint="eastAsia"/>
        </w:rPr>
        <w:t>加入細胞</w:t>
      </w:r>
      <w:r>
        <w:rPr>
          <w:rFonts w:ascii="BiauKai" w:eastAsia="BiauKai" w:hAnsi="BiauKai" w:hint="eastAsia"/>
        </w:rPr>
        <w:t>中</w:t>
      </w:r>
      <w:r w:rsidR="00615397">
        <w:rPr>
          <w:rFonts w:ascii="BiauKai" w:eastAsia="BiauKai" w:hAnsi="BiauKai" w:hint="eastAsia"/>
        </w:rPr>
        <w:t>，</w:t>
      </w:r>
      <w:r w:rsidR="001E334E" w:rsidRPr="00C970DC">
        <w:rPr>
          <w:rFonts w:ascii="BiauKai" w:eastAsia="BiauKai" w:hAnsi="BiauKai" w:hint="eastAsia"/>
        </w:rPr>
        <w:t>放入細胞培養箱一小時後吸出溶液</w:t>
      </w:r>
      <w:r>
        <w:rPr>
          <w:rFonts w:ascii="BiauKai" w:eastAsia="BiauKai" w:hAnsi="BiauKai" w:hint="eastAsia"/>
        </w:rPr>
        <w:t>到</w:t>
      </w:r>
      <w:r>
        <w:rPr>
          <w:rFonts w:ascii="BiauKai" w:eastAsia="BiauKai" w:hAnsi="BiauKai"/>
        </w:rPr>
        <w:t>96 well plate</w:t>
      </w:r>
      <w:r>
        <w:rPr>
          <w:rFonts w:ascii="BiauKai" w:eastAsia="BiauKai" w:hAnsi="BiauKai" w:hint="eastAsia"/>
        </w:rPr>
        <w:t>測量吸光值。</w:t>
      </w:r>
    </w:p>
    <w:p w14:paraId="2CC76E64" w14:textId="77777777" w:rsidR="00CE6426" w:rsidRPr="00C970DC" w:rsidRDefault="00CE6426" w:rsidP="00D976C5">
      <w:pPr>
        <w:spacing w:line="360" w:lineRule="auto"/>
        <w:ind w:firstLine="480"/>
        <w:jc w:val="both"/>
        <w:rPr>
          <w:rFonts w:ascii="BiauKai" w:eastAsia="BiauKai" w:hAnsi="BiauKai"/>
        </w:rPr>
      </w:pPr>
    </w:p>
    <w:p w14:paraId="2B5D9AFD" w14:textId="08994882" w:rsidR="00E73186" w:rsidRPr="00C970DC" w:rsidRDefault="00E73186" w:rsidP="00E73186">
      <w:pPr>
        <w:pStyle w:val="2"/>
        <w:rPr>
          <w:rFonts w:ascii="BiauKai" w:hAnsi="BiauKai"/>
        </w:rPr>
      </w:pPr>
      <w:bookmarkStart w:id="14" w:name="_Toc115899911"/>
      <w:r w:rsidRPr="00C970DC">
        <w:rPr>
          <w:rFonts w:ascii="BiauKai" w:hAnsi="BiauKai"/>
        </w:rPr>
        <w:t>3.</w:t>
      </w:r>
      <w:r w:rsidR="00924B22">
        <w:rPr>
          <w:rFonts w:ascii="BiauKai" w:hAnsi="BiauKai"/>
        </w:rPr>
        <w:t>6</w:t>
      </w:r>
      <w:r w:rsidRPr="00C970DC">
        <w:rPr>
          <w:rFonts w:ascii="BiauKai" w:hAnsi="BiauKai"/>
        </w:rPr>
        <w:t xml:space="preserve"> CCK8 (</w:t>
      </w:r>
      <w:r w:rsidR="00436E6E">
        <w:rPr>
          <w:rFonts w:ascii="BiauKai" w:hAnsi="BiauKai"/>
        </w:rPr>
        <w:t>c</w:t>
      </w:r>
      <w:r w:rsidRPr="00C970DC">
        <w:rPr>
          <w:rFonts w:ascii="BiauKai" w:hAnsi="BiauKai"/>
        </w:rPr>
        <w:t>ell counting kit-8)</w:t>
      </w:r>
      <w:bookmarkEnd w:id="14"/>
    </w:p>
    <w:p w14:paraId="3B916DAF" w14:textId="2BE748E9" w:rsidR="00042B5F" w:rsidRDefault="00B50FD5" w:rsidP="00D976C5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/>
        </w:rPr>
        <w:t>CCK8</w:t>
      </w:r>
      <w:r>
        <w:rPr>
          <w:rFonts w:ascii="BiauKai" w:eastAsia="BiauKai" w:hAnsi="BiauKai" w:hint="eastAsia"/>
        </w:rPr>
        <w:t xml:space="preserve"> </w:t>
      </w:r>
      <w:r>
        <w:rPr>
          <w:rFonts w:ascii="BiauKai" w:eastAsia="BiauKai" w:hAnsi="BiauKai"/>
        </w:rPr>
        <w:t>(</w:t>
      </w:r>
      <w:r w:rsidRPr="00B50FD5">
        <w:rPr>
          <w:rFonts w:ascii="BiauKai" w:eastAsia="BiauKai" w:hAnsi="BiauKai" w:hint="eastAsia"/>
        </w:rPr>
        <w:t>W</w:t>
      </w:r>
      <w:r w:rsidRPr="00B50FD5">
        <w:rPr>
          <w:rFonts w:ascii="BiauKai" w:eastAsia="BiauKai" w:hAnsi="BiauKai"/>
        </w:rPr>
        <w:t>ST-8</w:t>
      </w:r>
      <w:r>
        <w:rPr>
          <w:rFonts w:ascii="BiauKai" w:eastAsia="BiauKai" w:hAnsi="BiauKai"/>
        </w:rPr>
        <w:t xml:space="preserve">) </w:t>
      </w:r>
      <w:r>
        <w:rPr>
          <w:rFonts w:ascii="BiauKai" w:eastAsia="BiauKai" w:hAnsi="BiauKai" w:hint="eastAsia"/>
        </w:rPr>
        <w:t>與粒線體中的</w:t>
      </w:r>
      <w:r>
        <w:rPr>
          <w:rFonts w:ascii="BiauKai" w:eastAsia="BiauKai" w:hAnsi="BiauKai"/>
        </w:rPr>
        <w:t>NADH dehydrogenase</w:t>
      </w:r>
      <w:r w:rsidRPr="004D3797">
        <w:rPr>
          <w:rFonts w:ascii="BiauKai" w:eastAsia="BiauKai" w:hAnsi="BiauKai" w:hint="eastAsia"/>
        </w:rPr>
        <w:t>反應形成</w:t>
      </w:r>
      <w:r w:rsidR="00271146" w:rsidRPr="004D3797">
        <w:rPr>
          <w:rFonts w:ascii="BiauKai" w:eastAsia="BiauKai" w:hAnsi="BiauKai" w:hint="eastAsia"/>
        </w:rPr>
        <w:t>橘色的</w:t>
      </w:r>
      <w:r w:rsidR="001F58DB" w:rsidRPr="004D3797">
        <w:rPr>
          <w:rFonts w:ascii="BiauKai" w:eastAsia="BiauKai" w:hAnsi="BiauKai" w:hint="eastAsia"/>
        </w:rPr>
        <w:t>W</w:t>
      </w:r>
      <w:r w:rsidR="001F58DB" w:rsidRPr="004D3797">
        <w:rPr>
          <w:rFonts w:ascii="BiauKai" w:eastAsia="BiauKai" w:hAnsi="BiauKai"/>
        </w:rPr>
        <w:t xml:space="preserve">ST-8 </w:t>
      </w:r>
      <w:r w:rsidRPr="004D3797">
        <w:rPr>
          <w:rFonts w:ascii="BiauKai" w:eastAsia="BiauKai" w:hAnsi="BiauKai"/>
        </w:rPr>
        <w:t>formazan</w:t>
      </w:r>
      <w:r w:rsidRPr="004D3797">
        <w:rPr>
          <w:rFonts w:ascii="BiauKai" w:eastAsia="BiauKai" w:hAnsi="BiauKai" w:hint="eastAsia"/>
        </w:rPr>
        <w:t>，</w:t>
      </w:r>
      <w:r w:rsidR="004D3797" w:rsidRPr="004D3797">
        <w:rPr>
          <w:rFonts w:ascii="BiauKai" w:eastAsia="BiauKai" w:hAnsi="BiauKai" w:hint="eastAsia"/>
        </w:rPr>
        <w:t>W</w:t>
      </w:r>
      <w:r w:rsidR="004D3797" w:rsidRPr="004D3797">
        <w:rPr>
          <w:rFonts w:ascii="BiauKai" w:eastAsia="BiauKai" w:hAnsi="BiauKai"/>
        </w:rPr>
        <w:t xml:space="preserve">ST-8 </w:t>
      </w:r>
      <w:r w:rsidR="004D3797">
        <w:rPr>
          <w:rFonts w:ascii="BiauKai" w:eastAsia="BiauKai" w:hAnsi="BiauKai"/>
        </w:rPr>
        <w:t>formazan</w:t>
      </w:r>
      <w:r w:rsidR="004D3797">
        <w:rPr>
          <w:rFonts w:ascii="BiauKai" w:eastAsia="BiauKai" w:hAnsi="BiauKai" w:hint="eastAsia"/>
        </w:rPr>
        <w:t>的數量和存活細胞數呈正相關，</w:t>
      </w:r>
      <w:r w:rsidR="00EC5D11" w:rsidRPr="004D3797">
        <w:rPr>
          <w:rFonts w:ascii="BiauKai" w:eastAsia="BiauKai" w:hAnsi="BiauKai" w:hint="eastAsia"/>
        </w:rPr>
        <w:t>利用</w:t>
      </w:r>
      <w:r w:rsidR="00EC5D11" w:rsidRPr="00C970DC">
        <w:rPr>
          <w:rFonts w:ascii="BiauKai" w:eastAsia="BiauKai" w:hAnsi="BiauKai" w:hint="eastAsia"/>
        </w:rPr>
        <w:t>O</w:t>
      </w:r>
      <w:r w:rsidR="00EC5D11" w:rsidRPr="00C970DC">
        <w:rPr>
          <w:rFonts w:ascii="BiauKai" w:eastAsia="BiauKai" w:hAnsi="BiauKai"/>
        </w:rPr>
        <w:t>D</w:t>
      </w:r>
      <w:r w:rsidR="00EC5D11" w:rsidRPr="007465DE">
        <w:rPr>
          <w:rFonts w:ascii="BiauKai" w:eastAsia="BiauKai" w:hAnsi="BiauKai"/>
          <w:vertAlign w:val="subscript"/>
        </w:rPr>
        <w:t>450 nm</w:t>
      </w:r>
      <w:r w:rsidR="00EC5D11" w:rsidRPr="004D3797">
        <w:rPr>
          <w:rFonts w:ascii="BiauKai" w:eastAsia="BiauKai" w:hAnsi="BiauKai" w:hint="eastAsia"/>
        </w:rPr>
        <w:t>測量吸光值</w:t>
      </w:r>
      <w:r w:rsidR="00EC5D11">
        <w:rPr>
          <w:rFonts w:ascii="BiauKai" w:eastAsia="BiauKai" w:hAnsi="BiauKai" w:hint="eastAsia"/>
        </w:rPr>
        <w:t>，檢測樣品中</w:t>
      </w:r>
      <w:r w:rsidR="004D3797">
        <w:rPr>
          <w:rFonts w:ascii="BiauKai" w:eastAsia="BiauKai" w:hAnsi="BiauKai" w:hint="eastAsia"/>
        </w:rPr>
        <w:t>W</w:t>
      </w:r>
      <w:r w:rsidR="004D3797">
        <w:rPr>
          <w:rFonts w:ascii="BiauKai" w:eastAsia="BiauKai" w:hAnsi="BiauKai"/>
        </w:rPr>
        <w:t>ST-8 formazan</w:t>
      </w:r>
      <w:r w:rsidR="004D3797">
        <w:rPr>
          <w:rFonts w:ascii="BiauKai" w:eastAsia="BiauKai" w:hAnsi="BiauKai" w:hint="eastAsia"/>
        </w:rPr>
        <w:t>濃度可推估細胞數。</w:t>
      </w:r>
    </w:p>
    <w:p w14:paraId="522A4EC9" w14:textId="6DC1499E" w:rsidR="00CE6426" w:rsidRDefault="004D3797" w:rsidP="00EC5D11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t>在</w:t>
      </w:r>
      <w:r w:rsidR="005A0946">
        <w:rPr>
          <w:rFonts w:ascii="BiauKai" w:eastAsia="BiauKai" w:hAnsi="BiauKai"/>
        </w:rPr>
        <w:t>d</w:t>
      </w:r>
      <w:r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>
        <w:rPr>
          <w:rFonts w:ascii="BiauKai" w:eastAsia="BiauKai" w:hAnsi="BiauKai"/>
        </w:rPr>
        <w:t>6</w:t>
      </w:r>
      <w:r w:rsidRPr="00C970DC">
        <w:rPr>
          <w:rFonts w:ascii="BiauKai" w:eastAsia="BiauKai" w:hAnsi="BiauKai" w:hint="eastAsia"/>
        </w:rPr>
        <w:t>將</w:t>
      </w:r>
      <w:r w:rsidRPr="00C970DC">
        <w:rPr>
          <w:rFonts w:ascii="BiauKai" w:eastAsia="BiauKai" w:hAnsi="BiauKai"/>
        </w:rPr>
        <w:t>CCK8</w:t>
      </w:r>
      <w:r w:rsidRPr="00C970DC">
        <w:rPr>
          <w:rFonts w:ascii="BiauKai" w:eastAsia="BiauKai" w:hAnsi="BiauKai" w:hint="eastAsia"/>
        </w:rPr>
        <w:t>與細胞培養液以體積</w:t>
      </w:r>
      <w:r w:rsidRPr="00C970DC">
        <w:rPr>
          <w:rFonts w:ascii="BiauKai" w:eastAsia="BiauKai" w:hAnsi="BiauKai"/>
        </w:rPr>
        <w:t>1:10</w:t>
      </w:r>
      <w:r w:rsidRPr="00C970DC">
        <w:rPr>
          <w:rFonts w:ascii="BiauKai" w:eastAsia="BiauKai" w:hAnsi="BiauKai" w:hint="eastAsia"/>
        </w:rPr>
        <w:t>混合後加入細胞</w:t>
      </w:r>
      <w:r>
        <w:rPr>
          <w:rFonts w:ascii="BiauKai" w:eastAsia="BiauKai" w:hAnsi="BiauKai" w:hint="eastAsia"/>
        </w:rPr>
        <w:t>中，</w:t>
      </w:r>
      <w:r w:rsidRPr="00C970DC">
        <w:rPr>
          <w:rFonts w:ascii="BiauKai" w:eastAsia="BiauKai" w:hAnsi="BiauKai" w:hint="eastAsia"/>
        </w:rPr>
        <w:t>放入細胞培養箱一小時後吸出溶液</w:t>
      </w:r>
      <w:r>
        <w:rPr>
          <w:rFonts w:ascii="BiauKai" w:eastAsia="BiauKai" w:hAnsi="BiauKai" w:hint="eastAsia"/>
        </w:rPr>
        <w:t>到</w:t>
      </w:r>
      <w:r>
        <w:rPr>
          <w:rFonts w:ascii="BiauKai" w:eastAsia="BiauKai" w:hAnsi="BiauKai"/>
        </w:rPr>
        <w:t>96 well plate</w:t>
      </w:r>
      <w:r>
        <w:rPr>
          <w:rFonts w:ascii="BiauKai" w:eastAsia="BiauKai" w:hAnsi="BiauKai" w:hint="eastAsia"/>
        </w:rPr>
        <w:t>測量吸光值。</w:t>
      </w:r>
    </w:p>
    <w:p w14:paraId="459C3F8A" w14:textId="41FC5AC0" w:rsidR="00411AE8" w:rsidRPr="00EC5D11" w:rsidRDefault="00CE6426" w:rsidP="00CE6426">
      <w:pPr>
        <w:widowControl/>
        <w:rPr>
          <w:rFonts w:ascii="BiauKai" w:eastAsia="BiauKai" w:hAnsi="BiauKai"/>
        </w:rPr>
      </w:pPr>
      <w:r>
        <w:rPr>
          <w:rFonts w:ascii="BiauKai" w:eastAsia="BiauKai" w:hAnsi="BiauKai"/>
        </w:rPr>
        <w:br w:type="page"/>
      </w:r>
    </w:p>
    <w:p w14:paraId="1BEF7A48" w14:textId="39098A2E" w:rsidR="00DF5A1D" w:rsidRPr="00C970DC" w:rsidRDefault="008C78D0" w:rsidP="00206DD7">
      <w:pPr>
        <w:pStyle w:val="1"/>
        <w:jc w:val="center"/>
        <w:rPr>
          <w:rFonts w:ascii="BiauKai" w:hAnsi="BiauKai"/>
          <w:bCs w:val="0"/>
          <w:sz w:val="48"/>
          <w:szCs w:val="72"/>
        </w:rPr>
      </w:pPr>
      <w:bookmarkStart w:id="15" w:name="_Toc115899912"/>
      <w:r w:rsidRPr="00C970DC">
        <w:rPr>
          <w:rFonts w:ascii="BiauKai" w:hAnsi="BiauKai" w:hint="eastAsia"/>
          <w:bCs w:val="0"/>
          <w:sz w:val="48"/>
          <w:szCs w:val="72"/>
        </w:rPr>
        <w:lastRenderedPageBreak/>
        <w:t>第</w:t>
      </w:r>
      <w:r w:rsidR="0053531A" w:rsidRPr="00C970DC">
        <w:rPr>
          <w:rFonts w:ascii="BiauKai" w:hAnsi="BiauKai" w:hint="eastAsia"/>
          <w:bCs w:val="0"/>
          <w:sz w:val="48"/>
          <w:szCs w:val="72"/>
        </w:rPr>
        <w:t>四</w:t>
      </w:r>
      <w:r w:rsidRPr="00C970DC">
        <w:rPr>
          <w:rFonts w:ascii="BiauKai" w:hAnsi="BiauKai" w:hint="eastAsia"/>
          <w:bCs w:val="0"/>
          <w:sz w:val="48"/>
          <w:szCs w:val="72"/>
        </w:rPr>
        <w:t xml:space="preserve">章 </w:t>
      </w:r>
      <w:r w:rsidR="0053531A" w:rsidRPr="00C970DC">
        <w:rPr>
          <w:rFonts w:ascii="BiauKai" w:hAnsi="BiauKai" w:hint="eastAsia"/>
          <w:bCs w:val="0"/>
          <w:sz w:val="48"/>
          <w:szCs w:val="72"/>
        </w:rPr>
        <w:t>實驗結果</w:t>
      </w:r>
      <w:bookmarkEnd w:id="15"/>
    </w:p>
    <w:p w14:paraId="05CCE71A" w14:textId="3146656A" w:rsidR="00035C9C" w:rsidRDefault="00206DD7" w:rsidP="005114DA">
      <w:pPr>
        <w:pStyle w:val="2"/>
        <w:spacing w:line="480" w:lineRule="auto"/>
        <w:rPr>
          <w:rFonts w:ascii="BiauKai" w:hAnsi="BiauKai"/>
        </w:rPr>
      </w:pPr>
      <w:bookmarkStart w:id="16" w:name="_Toc115899913"/>
      <w:r w:rsidRPr="00C970DC">
        <w:rPr>
          <w:rFonts w:ascii="BiauKai" w:hAnsi="BiauKai"/>
        </w:rPr>
        <w:t>4</w:t>
      </w:r>
      <w:r w:rsidR="008C78D0" w:rsidRPr="00C970DC">
        <w:rPr>
          <w:rFonts w:ascii="BiauKai" w:hAnsi="BiauKai"/>
        </w:rPr>
        <w:t>.1</w:t>
      </w:r>
      <w:r w:rsidR="00072EE7" w:rsidRPr="00C970DC">
        <w:rPr>
          <w:rFonts w:ascii="BiauKai" w:hAnsi="BiauKai"/>
        </w:rPr>
        <w:t xml:space="preserve"> </w:t>
      </w:r>
      <w:r w:rsidR="00EA223B" w:rsidRPr="00C970DC">
        <w:rPr>
          <w:rFonts w:ascii="BiauKai" w:hAnsi="BiauKai" w:hint="eastAsia"/>
        </w:rPr>
        <w:t>C</w:t>
      </w:r>
      <w:r w:rsidR="00EA223B" w:rsidRPr="00C970DC">
        <w:rPr>
          <w:rFonts w:ascii="BiauKai" w:hAnsi="BiauKai"/>
        </w:rPr>
        <w:t>D80</w:t>
      </w:r>
      <w:r w:rsidR="001D418D" w:rsidRPr="00C970DC">
        <w:rPr>
          <w:rFonts w:ascii="BiauKai" w:hAnsi="BiauKai"/>
        </w:rPr>
        <w:t xml:space="preserve"> and</w:t>
      </w:r>
      <w:r w:rsidR="001D418D" w:rsidRPr="00C970DC">
        <w:rPr>
          <w:rFonts w:ascii="BiauKai" w:hAnsi="BiauKai" w:hint="eastAsia"/>
        </w:rPr>
        <w:t xml:space="preserve"> </w:t>
      </w:r>
      <w:r w:rsidR="00EA223B" w:rsidRPr="00C970DC">
        <w:rPr>
          <w:rFonts w:ascii="BiauKai" w:hAnsi="BiauKai" w:hint="eastAsia"/>
        </w:rPr>
        <w:t>C</w:t>
      </w:r>
      <w:r w:rsidR="00EA223B" w:rsidRPr="00C970DC">
        <w:rPr>
          <w:rFonts w:ascii="BiauKai" w:hAnsi="BiauKai"/>
        </w:rPr>
        <w:t>D86 expression</w:t>
      </w:r>
      <w:bookmarkEnd w:id="16"/>
    </w:p>
    <w:p w14:paraId="58E6B53F" w14:textId="14DD14FC" w:rsidR="009A40D7" w:rsidRPr="00145A20" w:rsidRDefault="001041DC" w:rsidP="00145A20">
      <w:pPr>
        <w:spacing w:line="360" w:lineRule="auto"/>
        <w:jc w:val="both"/>
        <w:rPr>
          <w:rFonts w:ascii="BiauKai" w:eastAsia="BiauKai" w:hAnsi="BiauKai"/>
        </w:rPr>
      </w:pPr>
      <w:r w:rsidRPr="009A40D7">
        <w:rPr>
          <w:rFonts w:ascii="BiauKai" w:eastAsia="BiauKai" w:hAnsi="BiauKai"/>
          <w:noProof/>
          <w:color w:val="FF0000"/>
        </w:rPr>
        <w:drawing>
          <wp:anchor distT="0" distB="0" distL="114300" distR="114300" simplePos="0" relativeHeight="251659264" behindDoc="0" locked="0" layoutInCell="1" allowOverlap="1" wp14:anchorId="74078048" wp14:editId="1A8E3BB1">
            <wp:simplePos x="0" y="0"/>
            <wp:positionH relativeFrom="column">
              <wp:posOffset>3035300</wp:posOffset>
            </wp:positionH>
            <wp:positionV relativeFrom="paragraph">
              <wp:posOffset>2673350</wp:posOffset>
            </wp:positionV>
            <wp:extent cx="1217930" cy="449580"/>
            <wp:effectExtent l="0" t="0" r="1270" b="0"/>
            <wp:wrapTopAndBottom/>
            <wp:docPr id="5" name="圖片 4">
              <a:extLst xmlns:a="http://schemas.openxmlformats.org/drawingml/2006/main">
                <a:ext uri="{FF2B5EF4-FFF2-40B4-BE49-F238E27FC236}">
                  <a16:creationId xmlns:a16="http://schemas.microsoft.com/office/drawing/2014/main" id="{742A9866-E665-C30C-B713-CE6AC587B8B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圖片 4">
                      <a:extLst>
                        <a:ext uri="{FF2B5EF4-FFF2-40B4-BE49-F238E27FC236}">
                          <a16:creationId xmlns:a16="http://schemas.microsoft.com/office/drawing/2014/main" id="{742A9866-E665-C30C-B713-CE6AC587B8B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217930" cy="4495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A40D7">
        <w:rPr>
          <w:rFonts w:ascii="BiauKai" w:eastAsia="BiauKai" w:hAnsi="BiauKai"/>
          <w:noProof/>
          <w:color w:val="FF0000"/>
        </w:rPr>
        <w:drawing>
          <wp:anchor distT="0" distB="0" distL="114300" distR="114300" simplePos="0" relativeHeight="251658240" behindDoc="0" locked="0" layoutInCell="1" allowOverlap="1" wp14:anchorId="0BB5AAA9" wp14:editId="499CAC63">
            <wp:simplePos x="0" y="0"/>
            <wp:positionH relativeFrom="column">
              <wp:posOffset>831215</wp:posOffset>
            </wp:positionH>
            <wp:positionV relativeFrom="paragraph">
              <wp:posOffset>2005965</wp:posOffset>
            </wp:positionV>
            <wp:extent cx="1611630" cy="1654175"/>
            <wp:effectExtent l="0" t="0" r="1270" b="0"/>
            <wp:wrapTopAndBottom/>
            <wp:docPr id="4" name="圖片 3">
              <a:extLst xmlns:a="http://schemas.openxmlformats.org/drawingml/2006/main">
                <a:ext uri="{FF2B5EF4-FFF2-40B4-BE49-F238E27FC236}">
                  <a16:creationId xmlns:a16="http://schemas.microsoft.com/office/drawing/2014/main" id="{E0B77064-D1BA-D180-D736-CED68801F23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圖片 3">
                      <a:extLst>
                        <a:ext uri="{FF2B5EF4-FFF2-40B4-BE49-F238E27FC236}">
                          <a16:creationId xmlns:a16="http://schemas.microsoft.com/office/drawing/2014/main" id="{E0B77064-D1BA-D180-D736-CED68801F23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781" b="12361"/>
                    <a:stretch/>
                  </pic:blipFill>
                  <pic:spPr bwMode="auto">
                    <a:xfrm>
                      <a:off x="0" y="0"/>
                      <a:ext cx="1611630" cy="16541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9A40D7">
        <w:rPr>
          <w:noProof/>
          <w:color w:val="FF0000"/>
        </w:rPr>
        <mc:AlternateContent>
          <mc:Choice Requires="wps">
            <w:drawing>
              <wp:anchor distT="0" distB="0" distL="114300" distR="114300" simplePos="0" relativeHeight="251704320" behindDoc="0" locked="0" layoutInCell="1" allowOverlap="1" wp14:anchorId="3567898D" wp14:editId="410A77A4">
                <wp:simplePos x="0" y="0"/>
                <wp:positionH relativeFrom="column">
                  <wp:posOffset>1629410</wp:posOffset>
                </wp:positionH>
                <wp:positionV relativeFrom="paragraph">
                  <wp:posOffset>3742652</wp:posOffset>
                </wp:positionV>
                <wp:extent cx="2125345" cy="635"/>
                <wp:effectExtent l="0" t="0" r="0" b="0"/>
                <wp:wrapTopAndBottom/>
                <wp:docPr id="8" name="文字方塊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253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8B39141" w14:textId="49506726" w:rsidR="008B7B70" w:rsidRPr="008B7B70" w:rsidRDefault="008B7B70" w:rsidP="008B7B70">
                            <w:pPr>
                              <w:pStyle w:val="ad"/>
                              <w:jc w:val="center"/>
                              <w:rPr>
                                <w:rFonts w:ascii="BiauKai" w:eastAsia="BiauKai" w:hAnsi="BiauKai"/>
                                <w:noProof/>
                                <w:sz w:val="24"/>
                                <w:szCs w:val="24"/>
                              </w:rPr>
                            </w:pPr>
                            <w:r w:rsidRP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t>圖</w:t>
                            </w:r>
                            <w:r w:rsidRP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P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instrText>SEQ 圖 \* CHINESENUM3</w:instrText>
                            </w:r>
                            <w:r w:rsidRP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P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A028CC" w:rsidRP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  <w:t>一</w:t>
                            </w:r>
                            <w:r w:rsidRP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8B7B70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、</w:t>
                            </w:r>
                            <w:r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Renca</w:t>
                            </w:r>
                            <w:r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表達</w:t>
                            </w:r>
                            <w:r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D80/CD86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3567898D" id="_x0000_t202" coordsize="21600,21600" o:spt="202" path="m,l,21600r21600,l21600,xe">
                <v:stroke joinstyle="miter"/>
                <v:path gradientshapeok="t" o:connecttype="rect"/>
              </v:shapetype>
              <v:shape id="文字方塊 8" o:spid="_x0000_s1026" type="#_x0000_t202" style="position:absolute;left:0;text-align:left;margin-left:128.3pt;margin-top:294.7pt;width:167.35pt;height:.05pt;z-index:2517043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" stroked="f">
                <v:textbox style="mso-fit-shape-to-text:t" inset="0,0,0,0">
                  <w:txbxContent>
                    <w:p w14:paraId="58B39141" w14:textId="49506726" w:rsidR="008B7B70" w:rsidRPr="008B7B70" w:rsidRDefault="008B7B70" w:rsidP="008B7B70">
                      <w:pPr>
                        <w:pStyle w:val="ad"/>
                        <w:jc w:val="center"/>
                        <w:rPr>
                          <w:rFonts w:ascii="BiauKai" w:eastAsia="BiauKai" w:hAnsi="BiauKai"/>
                          <w:noProof/>
                          <w:sz w:val="24"/>
                          <w:szCs w:val="24"/>
                        </w:rPr>
                      </w:pPr>
                      <w:r w:rsidRP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t>圖</w:t>
                      </w:r>
                      <w:r w:rsidRP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begin"/>
                      </w:r>
                      <w:r w:rsidRP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P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instrText>SEQ 圖 \* CHINESENUM3</w:instrText>
                      </w:r>
                      <w:r w:rsidRP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P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separate"/>
                      </w:r>
                      <w:r w:rsidR="00A028CC" w:rsidRPr="008B7B70">
                        <w:rPr>
                          <w:rFonts w:ascii="BiauKai" w:eastAsia="BiauKai" w:hAnsi="BiauKai" w:hint="eastAsia"/>
                          <w:b/>
                          <w:bCs/>
                          <w:noProof/>
                          <w:sz w:val="24"/>
                          <w:szCs w:val="24"/>
                        </w:rPr>
                        <w:t>一</w:t>
                      </w:r>
                      <w:r w:rsidRP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end"/>
                      </w:r>
                      <w:r w:rsidRPr="008B7B70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、</w:t>
                      </w:r>
                      <w:r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Renca</w:t>
                      </w:r>
                      <w:r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表達</w:t>
                      </w:r>
                      <w:r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D80/CD86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C75E5C">
        <w:tab/>
      </w:r>
      <w:r w:rsidR="00C75E5C" w:rsidRPr="00C75E5C">
        <w:rPr>
          <w:rFonts w:ascii="BiauKai" w:eastAsia="BiauKai" w:hAnsi="BiauKai" w:hint="eastAsia"/>
        </w:rPr>
        <w:t>為了解</w:t>
      </w:r>
      <w:r w:rsidR="00C75E5C" w:rsidRPr="00C75E5C">
        <w:rPr>
          <w:rFonts w:ascii="BiauKai" w:eastAsia="BiauKai" w:hAnsi="BiauKai"/>
        </w:rPr>
        <w:t>Renca</w:t>
      </w:r>
      <w:r w:rsidR="00C75E5C" w:rsidRPr="00C75E5C">
        <w:rPr>
          <w:rFonts w:ascii="BiauKai" w:eastAsia="BiauKai" w:hAnsi="BiauKai" w:hint="eastAsia"/>
        </w:rPr>
        <w:t>、</w:t>
      </w:r>
      <w:r w:rsidR="00C75E5C" w:rsidRPr="00C75E5C">
        <w:rPr>
          <w:rFonts w:ascii="BiauKai" w:eastAsia="BiauKai" w:hAnsi="BiauKai"/>
        </w:rPr>
        <w:t>CT26</w:t>
      </w:r>
      <w:r w:rsidR="00C75E5C" w:rsidRPr="00C75E5C">
        <w:rPr>
          <w:rFonts w:ascii="BiauKai" w:eastAsia="BiauKai" w:hAnsi="BiauKai" w:hint="eastAsia"/>
        </w:rPr>
        <w:t>上是否有能夠和</w:t>
      </w:r>
      <w:r w:rsidR="00C75E5C" w:rsidRPr="00C75E5C">
        <w:rPr>
          <w:rFonts w:ascii="BiauKai" w:eastAsia="BiauKai" w:hAnsi="BiauKai"/>
        </w:rPr>
        <w:t>CTLA-4Ig</w:t>
      </w:r>
      <w:r w:rsidR="00C75E5C" w:rsidRPr="00C75E5C">
        <w:rPr>
          <w:rFonts w:ascii="BiauKai" w:eastAsia="BiauKai" w:hAnsi="BiauKai" w:hint="eastAsia"/>
        </w:rPr>
        <w:t>結合的</w:t>
      </w:r>
      <w:r w:rsidR="00C75E5C" w:rsidRPr="00C75E5C">
        <w:rPr>
          <w:rFonts w:ascii="BiauKai" w:eastAsia="BiauKai" w:hAnsi="BiauKai"/>
        </w:rPr>
        <w:t>CD80/CD86</w:t>
      </w:r>
      <w:r w:rsidR="00C75E5C" w:rsidRPr="00C75E5C">
        <w:rPr>
          <w:rFonts w:ascii="BiauKai" w:eastAsia="BiauKai" w:hAnsi="BiauKai" w:hint="eastAsia"/>
        </w:rPr>
        <w:t>，我們利用</w:t>
      </w:r>
      <w:r w:rsidR="00C75E5C" w:rsidRPr="00C75E5C">
        <w:rPr>
          <w:rFonts w:ascii="BiauKai" w:eastAsia="BiauKai" w:hAnsi="BiauKai"/>
        </w:rPr>
        <w:t>flow cytometry</w:t>
      </w:r>
      <w:r w:rsidR="00C75E5C" w:rsidRPr="00C75E5C">
        <w:rPr>
          <w:rFonts w:ascii="BiauKai" w:eastAsia="BiauKai" w:hAnsi="BiauKai" w:hint="eastAsia"/>
        </w:rPr>
        <w:t>做分析。</w:t>
      </w:r>
      <w:r w:rsidR="006C329F" w:rsidRPr="00C970DC">
        <w:rPr>
          <w:rFonts w:ascii="BiauKai" w:eastAsia="BiauKai" w:hAnsi="BiauKai" w:cs="Calibri Light" w:hint="eastAsia"/>
        </w:rPr>
        <w:t>將</w:t>
      </w:r>
      <w:r w:rsidR="006C329F" w:rsidRPr="00C970DC">
        <w:rPr>
          <w:rFonts w:ascii="BiauKai" w:eastAsia="BiauKai" w:hAnsi="BiauKai" w:cs="Calibri Light"/>
        </w:rPr>
        <w:t>Renca</w:t>
      </w:r>
      <w:r w:rsidR="006C329F" w:rsidRPr="00C970DC">
        <w:rPr>
          <w:rFonts w:ascii="BiauKai" w:eastAsia="BiauKai" w:hAnsi="BiauKai" w:cs="Calibri Light" w:hint="eastAsia"/>
        </w:rPr>
        <w:t>染上</w:t>
      </w:r>
      <w:r w:rsidR="008C29EB" w:rsidRPr="00C970DC">
        <w:rPr>
          <w:rFonts w:ascii="BiauKai" w:eastAsia="BiauKai" w:hAnsi="BiauKai" w:cs="Calibri Light" w:hint="eastAsia"/>
        </w:rPr>
        <w:t>a</w:t>
      </w:r>
      <w:r w:rsidR="00267F1F" w:rsidRPr="00C970DC">
        <w:rPr>
          <w:rFonts w:ascii="BiauKai" w:eastAsia="BiauKai" w:hAnsi="BiauKai" w:cs="Calibri Light"/>
        </w:rPr>
        <w:t>nti-</w:t>
      </w:r>
      <w:r w:rsidR="006C329F" w:rsidRPr="00C970DC">
        <w:rPr>
          <w:rFonts w:ascii="BiauKai" w:eastAsia="BiauKai" w:hAnsi="BiauKai" w:cs="Calibri Light"/>
        </w:rPr>
        <w:t>CD80-PE</w:t>
      </w:r>
      <w:r w:rsidR="006C329F" w:rsidRPr="00C970DC">
        <w:rPr>
          <w:rFonts w:ascii="BiauKai" w:eastAsia="BiauKai" w:hAnsi="BiauKai" w:cs="Calibri Light" w:hint="eastAsia"/>
        </w:rPr>
        <w:t>及</w:t>
      </w:r>
      <w:r w:rsidR="008C29EB" w:rsidRPr="00C970DC">
        <w:rPr>
          <w:rFonts w:ascii="BiauKai" w:eastAsia="BiauKai" w:hAnsi="BiauKai" w:cs="Calibri Light" w:hint="eastAsia"/>
        </w:rPr>
        <w:t>a</w:t>
      </w:r>
      <w:r w:rsidR="00267F1F" w:rsidRPr="00C970DC">
        <w:rPr>
          <w:rFonts w:ascii="BiauKai" w:eastAsia="BiauKai" w:hAnsi="BiauKai" w:cs="Calibri Light"/>
        </w:rPr>
        <w:t>nti-</w:t>
      </w:r>
      <w:r w:rsidR="006C329F" w:rsidRPr="00C970DC">
        <w:rPr>
          <w:rFonts w:ascii="BiauKai" w:eastAsia="BiauKai" w:hAnsi="BiauKai" w:cs="Calibri Light"/>
        </w:rPr>
        <w:t>CD86-PE</w:t>
      </w:r>
      <w:r w:rsidR="006C329F" w:rsidRPr="00C970DC">
        <w:rPr>
          <w:rFonts w:ascii="BiauKai" w:eastAsia="BiauKai" w:hAnsi="BiauKai" w:cs="Calibri Light" w:hint="eastAsia"/>
        </w:rPr>
        <w:t>抗體，進行</w:t>
      </w:r>
      <w:r w:rsidR="00EC5D11" w:rsidRPr="00C75E5C">
        <w:rPr>
          <w:rFonts w:ascii="BiauKai" w:eastAsia="BiauKai" w:hAnsi="BiauKai"/>
        </w:rPr>
        <w:t>flow cytometry</w:t>
      </w:r>
      <w:r w:rsidR="00F62D53">
        <w:rPr>
          <w:rFonts w:ascii="BiauKai" w:eastAsia="BiauKai" w:hAnsi="BiauKai" w:cs="Calibri Light" w:hint="eastAsia"/>
        </w:rPr>
        <w:t>。相較於</w:t>
      </w:r>
      <w:r w:rsidR="008B7B70">
        <w:rPr>
          <w:rFonts w:ascii="BiauKai" w:eastAsia="BiauKai" w:hAnsi="BiauKai" w:cs="Calibri Light" w:hint="eastAsia"/>
        </w:rPr>
        <w:t>沒有染</w:t>
      </w:r>
      <w:r w:rsidR="00010792">
        <w:rPr>
          <w:rFonts w:ascii="BiauKai" w:eastAsia="BiauKai" w:hAnsi="BiauKai" w:cs="Calibri Light" w:hint="eastAsia"/>
        </w:rPr>
        <w:t>專一性抗體的細胞</w:t>
      </w:r>
      <w:r w:rsidR="008B7B70">
        <w:rPr>
          <w:rFonts w:ascii="BiauKai" w:eastAsia="BiauKai" w:hAnsi="BiauKai" w:cs="Calibri Light" w:hint="eastAsia"/>
        </w:rPr>
        <w:t>，染上抗體的</w:t>
      </w:r>
      <w:r w:rsidR="008B7B70">
        <w:rPr>
          <w:rFonts w:ascii="BiauKai" w:eastAsia="BiauKai" w:hAnsi="BiauKai" w:cs="Calibri Light"/>
        </w:rPr>
        <w:t>Renca</w:t>
      </w:r>
      <w:r w:rsidR="00F62D53" w:rsidRPr="008B7B70">
        <w:rPr>
          <w:rFonts w:ascii="BiauKai" w:eastAsia="BiauKai" w:hAnsi="BiauKai" w:cs="Calibri Light" w:hint="eastAsia"/>
        </w:rPr>
        <w:t>螢光分佈曲線有向右偏移</w:t>
      </w:r>
      <w:r w:rsidR="00010792">
        <w:rPr>
          <w:rFonts w:ascii="BiauKai" w:eastAsia="BiauKai" w:hAnsi="BiauKai" w:cs="Calibri Light" w:hint="eastAsia"/>
        </w:rPr>
        <w:t>（螢光數值變強）</w:t>
      </w:r>
      <w:r w:rsidR="00F62D53" w:rsidRPr="008B7B70">
        <w:rPr>
          <w:rFonts w:ascii="BiauKai" w:eastAsia="BiauKai" w:hAnsi="BiauKai" w:cs="Calibri Light" w:hint="eastAsia"/>
        </w:rPr>
        <w:t>，</w:t>
      </w:r>
      <w:r w:rsidR="008B7B70" w:rsidRPr="008B7B70">
        <w:rPr>
          <w:rFonts w:ascii="BiauKai" w:eastAsia="BiauKai" w:hAnsi="BiauKai" w:cs="Calibri Light" w:hint="eastAsia"/>
        </w:rPr>
        <w:t>表示</w:t>
      </w:r>
      <w:r w:rsidR="00F62D53" w:rsidRPr="008B7B70">
        <w:rPr>
          <w:rFonts w:ascii="BiauKai" w:eastAsia="BiauKai" w:hAnsi="BiauKai" w:cs="Calibri Light" w:hint="eastAsia"/>
        </w:rPr>
        <w:t>螢光抗體有結合到細胞上的</w:t>
      </w:r>
      <w:r w:rsidR="00F62D53" w:rsidRPr="008B7B70">
        <w:rPr>
          <w:rFonts w:ascii="BiauKai" w:eastAsia="BiauKai" w:hAnsi="BiauKai" w:cs="Calibri Light"/>
        </w:rPr>
        <w:t>CD80/CD86</w:t>
      </w:r>
      <w:r w:rsidR="008B7B70">
        <w:rPr>
          <w:rFonts w:ascii="BiauKai" w:eastAsia="BiauKai" w:hAnsi="BiauKai" w:cs="Calibri Light" w:hint="eastAsia"/>
        </w:rPr>
        <w:t>，</w:t>
      </w:r>
      <w:r w:rsidR="00A46B5D">
        <w:rPr>
          <w:rFonts w:ascii="BiauKai" w:eastAsia="BiauKai" w:hAnsi="BiauKai" w:cs="Calibri Light" w:hint="eastAsia"/>
        </w:rPr>
        <w:t>且</w:t>
      </w:r>
      <w:r w:rsidR="006C329F" w:rsidRPr="00C970DC">
        <w:rPr>
          <w:rFonts w:ascii="BiauKai" w:eastAsia="BiauKai" w:hAnsi="BiauKai" w:cs="Calibri Light" w:hint="eastAsia"/>
        </w:rPr>
        <w:t>可看出</w:t>
      </w:r>
      <w:r w:rsidR="006C329F" w:rsidRPr="00C970DC">
        <w:rPr>
          <w:rFonts w:ascii="BiauKai" w:eastAsia="BiauKai" w:hAnsi="BiauKai" w:cs="Calibri Light"/>
        </w:rPr>
        <w:t>Renca</w:t>
      </w:r>
      <w:r w:rsidR="006C329F" w:rsidRPr="00C970DC">
        <w:rPr>
          <w:rFonts w:ascii="BiauKai" w:eastAsia="BiauKai" w:hAnsi="BiauKai" w:cs="Calibri Light" w:hint="eastAsia"/>
        </w:rPr>
        <w:t>會同時表達</w:t>
      </w:r>
      <w:r w:rsidR="006C329F" w:rsidRPr="00C970DC">
        <w:rPr>
          <w:rFonts w:ascii="BiauKai" w:eastAsia="BiauKai" w:hAnsi="BiauKai" w:cs="Calibri Light"/>
        </w:rPr>
        <w:t>CD80</w:t>
      </w:r>
      <w:r w:rsidR="006C329F" w:rsidRPr="00C970DC">
        <w:rPr>
          <w:rFonts w:ascii="BiauKai" w:eastAsia="BiauKai" w:hAnsi="BiauKai" w:cs="Calibri Light" w:hint="eastAsia"/>
        </w:rPr>
        <w:t>及</w:t>
      </w:r>
      <w:r w:rsidR="006C329F" w:rsidRPr="00C970DC">
        <w:rPr>
          <w:rFonts w:ascii="BiauKai" w:eastAsia="BiauKai" w:hAnsi="BiauKai" w:cs="Calibri Light"/>
        </w:rPr>
        <w:t>CD86</w:t>
      </w:r>
      <w:r w:rsidR="006C329F" w:rsidRPr="00C970DC">
        <w:rPr>
          <w:rFonts w:ascii="BiauKai" w:eastAsia="BiauKai" w:hAnsi="BiauKai" w:cs="Calibri Light" w:hint="eastAsia"/>
        </w:rPr>
        <w:t>，</w:t>
      </w:r>
      <w:r w:rsidR="009C0DF3">
        <w:rPr>
          <w:rFonts w:ascii="BiauKai" w:eastAsia="BiauKai" w:hAnsi="BiauKai" w:cs="Calibri Light" w:hint="eastAsia"/>
        </w:rPr>
        <w:t>又</w:t>
      </w:r>
      <w:r w:rsidR="006C329F" w:rsidRPr="00C970DC">
        <w:rPr>
          <w:rFonts w:ascii="BiauKai" w:eastAsia="BiauKai" w:hAnsi="BiauKai" w:cs="Times New Roman"/>
        </w:rPr>
        <w:t>CD86</w:t>
      </w:r>
      <w:r w:rsidR="006C329F" w:rsidRPr="00C970DC">
        <w:rPr>
          <w:rFonts w:ascii="BiauKai" w:eastAsia="BiauKai" w:hAnsi="BiauKai" w:cs="Calibri Light" w:hint="eastAsia"/>
        </w:rPr>
        <w:t>的</w:t>
      </w:r>
      <w:r w:rsidR="009C0DF3">
        <w:rPr>
          <w:rFonts w:ascii="BiauKai" w:eastAsia="BiauKai" w:hAnsi="BiauKai" w:cs="Calibri Light" w:hint="eastAsia"/>
        </w:rPr>
        <w:t>表現量</w:t>
      </w:r>
      <w:r w:rsidR="006B7255">
        <w:rPr>
          <w:rFonts w:ascii="BiauKai" w:eastAsia="BiauKai" w:hAnsi="BiauKai" w:cs="Calibri Light" w:hint="eastAsia"/>
        </w:rPr>
        <w:t>較</w:t>
      </w:r>
      <w:r w:rsidR="006B7255">
        <w:rPr>
          <w:rFonts w:ascii="BiauKai" w:eastAsia="BiauKai" w:hAnsi="BiauKai" w:cs="Calibri Light"/>
        </w:rPr>
        <w:t>CD80</w:t>
      </w:r>
      <w:r w:rsidR="006B7255">
        <w:rPr>
          <w:rFonts w:ascii="BiauKai" w:eastAsia="BiauKai" w:hAnsi="BiauKai" w:cs="Calibri Light" w:hint="eastAsia"/>
        </w:rPr>
        <w:t>高，</w:t>
      </w:r>
      <w:r w:rsidR="00B816D6">
        <w:rPr>
          <w:rFonts w:ascii="BiauKai" w:eastAsia="BiauKai" w:hAnsi="BiauKai" w:cs="Calibri Light" w:hint="eastAsia"/>
        </w:rPr>
        <w:t>約為</w:t>
      </w:r>
      <w:r w:rsidR="00B816D6">
        <w:rPr>
          <w:rFonts w:ascii="BiauKai" w:eastAsia="BiauKai" w:hAnsi="BiauKai" w:cs="Calibri Light"/>
        </w:rPr>
        <w:t>1.4</w:t>
      </w:r>
      <w:r w:rsidR="00B816D6">
        <w:rPr>
          <w:rFonts w:ascii="BiauKai" w:eastAsia="BiauKai" w:hAnsi="BiauKai" w:cs="Calibri Light" w:hint="eastAsia"/>
        </w:rPr>
        <w:t>倍。</w:t>
      </w:r>
    </w:p>
    <w:p w14:paraId="30E324BC" w14:textId="6C3A2560" w:rsidR="005114DA" w:rsidRPr="005B5527" w:rsidRDefault="009C0DF3" w:rsidP="005B5527">
      <w:pPr>
        <w:spacing w:line="360" w:lineRule="auto"/>
        <w:ind w:firstLine="480"/>
        <w:jc w:val="both"/>
        <w:rPr>
          <w:rFonts w:ascii="BiauKai" w:eastAsia="BiauKai" w:hAnsi="BiauKai" w:cs="Calibri Light"/>
        </w:rPr>
      </w:pPr>
      <w:r w:rsidRPr="00C970DC">
        <w:rPr>
          <w:rFonts w:ascii="BiauKai" w:eastAsia="BiauKai" w:hAnsi="BiauKai"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B7EC670" wp14:editId="2388BB3D">
                <wp:simplePos x="0" y="0"/>
                <wp:positionH relativeFrom="margin">
                  <wp:posOffset>831850</wp:posOffset>
                </wp:positionH>
                <wp:positionV relativeFrom="margin">
                  <wp:posOffset>8512431</wp:posOffset>
                </wp:positionV>
                <wp:extent cx="3624580" cy="635"/>
                <wp:effectExtent l="0" t="0" r="0" b="0"/>
                <wp:wrapSquare wrapText="bothSides"/>
                <wp:docPr id="1" name="文字方塊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62458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CD06D8C" w14:textId="01C0B0D9" w:rsidR="00E42775" w:rsidRPr="00E42775" w:rsidRDefault="00E42775" w:rsidP="00E42775">
                            <w:pPr>
                              <w:pStyle w:val="ad"/>
                              <w:jc w:val="center"/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</w:pPr>
                            <w:r w:rsidRPr="00E42775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t>圖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instrText>SEQ 圖 \* CHINESENUM3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A028CC">
                              <w:rPr>
                                <w:rFonts w:ascii="BiauKai" w:eastAsia="BiauKai" w:hAnsi="BiauKai" w:hint="eastAsia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  <w:t>二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E42775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、</w:t>
                            </w:r>
                            <w:r w:rsidRPr="00E42775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T26</w:t>
                            </w:r>
                            <w:r w:rsidRPr="00E42775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表達</w:t>
                            </w:r>
                            <w:r w:rsidRPr="00E42775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D80/CD86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B7EC670" id="文字方塊 1" o:spid="_x0000_s1027" type="#_x0000_t202" style="position:absolute;left:0;text-align:left;margin-left:65.5pt;margin-top:670.25pt;width:285.4pt;height:.05pt;z-index:251664384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" stroked="f">
                <v:textbox style="mso-fit-shape-to-text:t" inset="0,0,0,0">
                  <w:txbxContent>
                    <w:p w14:paraId="0CD06D8C" w14:textId="01C0B0D9" w:rsidR="00E42775" w:rsidRPr="00E42775" w:rsidRDefault="00E42775" w:rsidP="00E42775">
                      <w:pPr>
                        <w:pStyle w:val="ad"/>
                        <w:jc w:val="center"/>
                        <w:rPr>
                          <w:rFonts w:ascii="BiauKai" w:eastAsia="BiauKai" w:hAnsi="BiauKai"/>
                          <w:sz w:val="24"/>
                          <w:szCs w:val="24"/>
                        </w:rPr>
                      </w:pPr>
                      <w:r w:rsidRPr="00E42775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t>圖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begin"/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instrText>SEQ 圖 \* CHINESENUM3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separate"/>
                      </w:r>
                      <w:r w:rsidR="00A028CC">
                        <w:rPr>
                          <w:rFonts w:ascii="BiauKai" w:eastAsia="BiauKai" w:hAnsi="BiauKai" w:hint="eastAsia"/>
                          <w:b/>
                          <w:bCs/>
                          <w:noProof/>
                          <w:sz w:val="24"/>
                          <w:szCs w:val="24"/>
                        </w:rPr>
                        <w:t>二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end"/>
                      </w:r>
                      <w:r w:rsidRPr="00E42775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、</w:t>
                      </w:r>
                      <w:r w:rsidRPr="00E42775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T26</w:t>
                      </w:r>
                      <w:r w:rsidRPr="00E42775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表達</w:t>
                      </w:r>
                      <w:r w:rsidRPr="00E42775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D80/CD86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C970DC">
        <w:rPr>
          <w:rFonts w:ascii="BiauKai" w:eastAsia="BiauKai" w:hAnsi="BiauKai"/>
          <w:noProof/>
        </w:rPr>
        <w:drawing>
          <wp:anchor distT="0" distB="0" distL="114300" distR="114300" simplePos="0" relativeHeight="251666432" behindDoc="0" locked="0" layoutInCell="1" allowOverlap="1" wp14:anchorId="3098C683" wp14:editId="0B0B0B04">
            <wp:simplePos x="0" y="0"/>
            <wp:positionH relativeFrom="column">
              <wp:posOffset>938530</wp:posOffset>
            </wp:positionH>
            <wp:positionV relativeFrom="paragraph">
              <wp:posOffset>3596005</wp:posOffset>
            </wp:positionV>
            <wp:extent cx="1514475" cy="1596390"/>
            <wp:effectExtent l="0" t="0" r="0" b="3810"/>
            <wp:wrapTopAndBottom/>
            <wp:docPr id="2" name="圖片 1">
              <a:extLst xmlns:a="http://schemas.openxmlformats.org/drawingml/2006/main">
                <a:ext uri="{FF2B5EF4-FFF2-40B4-BE49-F238E27FC236}">
                  <a16:creationId xmlns:a16="http://schemas.microsoft.com/office/drawing/2014/main" id="{6E0CACCC-F270-0B26-433A-3590CB77AB6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>
                      <a:extLst>
                        <a:ext uri="{FF2B5EF4-FFF2-40B4-BE49-F238E27FC236}">
                          <a16:creationId xmlns:a16="http://schemas.microsoft.com/office/drawing/2014/main" id="{6E0CACCC-F270-0B26-433A-3590CB77AB6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879" b="11978"/>
                    <a:stretch/>
                  </pic:blipFill>
                  <pic:spPr bwMode="auto">
                    <a:xfrm>
                      <a:off x="0" y="0"/>
                      <a:ext cx="1514475" cy="15963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C970DC">
        <w:rPr>
          <w:rFonts w:ascii="BiauKai" w:eastAsia="BiauKai" w:hAnsi="BiauKai" w:cs="Calibri Light"/>
          <w:noProof/>
        </w:rPr>
        <w:drawing>
          <wp:anchor distT="0" distB="0" distL="114300" distR="114300" simplePos="0" relativeHeight="251665408" behindDoc="0" locked="0" layoutInCell="1" allowOverlap="1" wp14:anchorId="18AE3E82" wp14:editId="4BA528E0">
            <wp:simplePos x="0" y="0"/>
            <wp:positionH relativeFrom="column">
              <wp:posOffset>3047365</wp:posOffset>
            </wp:positionH>
            <wp:positionV relativeFrom="paragraph">
              <wp:posOffset>4148512</wp:posOffset>
            </wp:positionV>
            <wp:extent cx="1129665" cy="455295"/>
            <wp:effectExtent l="0" t="0" r="635" b="1905"/>
            <wp:wrapTopAndBottom/>
            <wp:docPr id="3" name="圖片 2">
              <a:extLst xmlns:a="http://schemas.openxmlformats.org/drawingml/2006/main">
                <a:ext uri="{FF2B5EF4-FFF2-40B4-BE49-F238E27FC236}">
                  <a16:creationId xmlns:a16="http://schemas.microsoft.com/office/drawing/2014/main" id="{A11C2C16-0AF0-5BFF-84B5-DF44EE30030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圖片 2">
                      <a:extLst>
                        <a:ext uri="{FF2B5EF4-FFF2-40B4-BE49-F238E27FC236}">
                          <a16:creationId xmlns:a16="http://schemas.microsoft.com/office/drawing/2014/main" id="{A11C2C16-0AF0-5BFF-84B5-DF44EE30030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29665" cy="4552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B7B70" w:rsidRPr="00C970DC">
        <w:rPr>
          <w:rFonts w:ascii="BiauKai" w:eastAsia="BiauKai" w:hAnsi="BiauKai" w:cs="Calibri Light" w:hint="eastAsia"/>
        </w:rPr>
        <w:t>將</w:t>
      </w:r>
      <w:r w:rsidR="008B7B70">
        <w:rPr>
          <w:rFonts w:ascii="BiauKai" w:eastAsia="BiauKai" w:hAnsi="BiauKai" w:cs="Calibri Light"/>
        </w:rPr>
        <w:t>CT26</w:t>
      </w:r>
      <w:r w:rsidR="008B7B70" w:rsidRPr="00C970DC">
        <w:rPr>
          <w:rFonts w:ascii="BiauKai" w:eastAsia="BiauKai" w:hAnsi="BiauKai" w:cs="Calibri Light" w:hint="eastAsia"/>
        </w:rPr>
        <w:t>染上a</w:t>
      </w:r>
      <w:r w:rsidR="008B7B70" w:rsidRPr="00C970DC">
        <w:rPr>
          <w:rFonts w:ascii="BiauKai" w:eastAsia="BiauKai" w:hAnsi="BiauKai" w:cs="Calibri Light"/>
        </w:rPr>
        <w:t>nti-CD80-PE</w:t>
      </w:r>
      <w:r w:rsidR="008B7B70" w:rsidRPr="00C970DC">
        <w:rPr>
          <w:rFonts w:ascii="BiauKai" w:eastAsia="BiauKai" w:hAnsi="BiauKai" w:cs="Calibri Light" w:hint="eastAsia"/>
        </w:rPr>
        <w:t>及a</w:t>
      </w:r>
      <w:r w:rsidR="008B7B70" w:rsidRPr="00C970DC">
        <w:rPr>
          <w:rFonts w:ascii="BiauKai" w:eastAsia="BiauKai" w:hAnsi="BiauKai" w:cs="Calibri Light"/>
        </w:rPr>
        <w:t>nti-CD86-PE</w:t>
      </w:r>
      <w:r w:rsidR="008B7B70" w:rsidRPr="00C970DC">
        <w:rPr>
          <w:rFonts w:ascii="BiauKai" w:eastAsia="BiauKai" w:hAnsi="BiauKai" w:cs="Calibri Light" w:hint="eastAsia"/>
        </w:rPr>
        <w:t>抗體，進行</w:t>
      </w:r>
      <w:r w:rsidR="00504424" w:rsidRPr="00C75E5C">
        <w:rPr>
          <w:rFonts w:ascii="BiauKai" w:eastAsia="BiauKai" w:hAnsi="BiauKai"/>
        </w:rPr>
        <w:t>flow cytometry</w:t>
      </w:r>
      <w:r w:rsidR="008B7B70">
        <w:rPr>
          <w:rFonts w:ascii="BiauKai" w:eastAsia="BiauKai" w:hAnsi="BiauKai" w:cs="Calibri Light" w:hint="eastAsia"/>
        </w:rPr>
        <w:t>。相較於沒有染色的細胞，染上抗體的</w:t>
      </w:r>
      <w:r w:rsidR="008B7B70">
        <w:rPr>
          <w:rFonts w:ascii="BiauKai" w:eastAsia="BiauKai" w:hAnsi="BiauKai" w:cs="Calibri Light"/>
        </w:rPr>
        <w:t>CT26</w:t>
      </w:r>
      <w:r w:rsidR="008B7B70" w:rsidRPr="008B7B70">
        <w:rPr>
          <w:rFonts w:ascii="BiauKai" w:eastAsia="BiauKai" w:hAnsi="BiauKai" w:cs="Calibri Light" w:hint="eastAsia"/>
        </w:rPr>
        <w:t>螢光分佈曲線有向右偏移</w:t>
      </w:r>
      <w:r>
        <w:rPr>
          <w:rFonts w:ascii="BiauKai" w:eastAsia="BiauKai" w:hAnsi="BiauKai" w:cs="Calibri Light" w:hint="eastAsia"/>
        </w:rPr>
        <w:t>（螢光數值變強）</w:t>
      </w:r>
      <w:r w:rsidR="008B7B70" w:rsidRPr="008B7B70">
        <w:rPr>
          <w:rFonts w:ascii="BiauKai" w:eastAsia="BiauKai" w:hAnsi="BiauKai" w:cs="Calibri Light" w:hint="eastAsia"/>
        </w:rPr>
        <w:t>，表示螢光抗體有結合到細胞上的</w:t>
      </w:r>
      <w:r w:rsidR="008B7B70" w:rsidRPr="008B7B70">
        <w:rPr>
          <w:rFonts w:ascii="BiauKai" w:eastAsia="BiauKai" w:hAnsi="BiauKai" w:cs="Calibri Light"/>
        </w:rPr>
        <w:t>CD80/CD86</w:t>
      </w:r>
      <w:r>
        <w:rPr>
          <w:rFonts w:ascii="BiauKai" w:eastAsia="BiauKai" w:hAnsi="BiauKai" w:cs="Calibri Light" w:hint="eastAsia"/>
        </w:rPr>
        <w:t>。從圖</w:t>
      </w:r>
      <w:r w:rsidR="008B7B70" w:rsidRPr="00C970DC">
        <w:rPr>
          <w:rFonts w:ascii="BiauKai" w:eastAsia="BiauKai" w:hAnsi="BiauKai" w:cs="Calibri Light" w:hint="eastAsia"/>
        </w:rPr>
        <w:t>看出</w:t>
      </w:r>
      <w:r w:rsidR="008B7B70">
        <w:rPr>
          <w:rFonts w:ascii="BiauKai" w:eastAsia="BiauKai" w:hAnsi="BiauKai" w:cs="Calibri Light"/>
        </w:rPr>
        <w:t>CT26</w:t>
      </w:r>
      <w:r w:rsidR="008B7B70" w:rsidRPr="00C970DC">
        <w:rPr>
          <w:rFonts w:ascii="BiauKai" w:eastAsia="BiauKai" w:hAnsi="BiauKai" w:cs="Calibri Light" w:hint="eastAsia"/>
        </w:rPr>
        <w:t>會同時表達</w:t>
      </w:r>
      <w:r w:rsidR="008B7B70" w:rsidRPr="00C970DC">
        <w:rPr>
          <w:rFonts w:ascii="BiauKai" w:eastAsia="BiauKai" w:hAnsi="BiauKai" w:cs="Calibri Light"/>
        </w:rPr>
        <w:t>CD80</w:t>
      </w:r>
      <w:r w:rsidR="008B7B70" w:rsidRPr="00C970DC">
        <w:rPr>
          <w:rFonts w:ascii="BiauKai" w:eastAsia="BiauKai" w:hAnsi="BiauKai" w:cs="Calibri Light" w:hint="eastAsia"/>
        </w:rPr>
        <w:t>及</w:t>
      </w:r>
      <w:r w:rsidR="008B7B70" w:rsidRPr="00C970DC">
        <w:rPr>
          <w:rFonts w:ascii="BiauKai" w:eastAsia="BiauKai" w:hAnsi="BiauKai" w:cs="Calibri Light"/>
        </w:rPr>
        <w:t>CD86</w:t>
      </w:r>
      <w:r w:rsidR="008B7B70">
        <w:rPr>
          <w:rFonts w:ascii="BiauKai" w:eastAsia="BiauKai" w:hAnsi="BiauKai" w:cs="Calibri Light" w:hint="eastAsia"/>
        </w:rPr>
        <w:t>，而</w:t>
      </w:r>
      <w:r w:rsidR="005B5527" w:rsidRPr="00D16934">
        <w:rPr>
          <w:rFonts w:ascii="BiauKai" w:eastAsia="BiauKai" w:hAnsi="BiauKai" w:cs="Calibri Light"/>
        </w:rPr>
        <w:t>CD80</w:t>
      </w:r>
      <w:r>
        <w:rPr>
          <w:rFonts w:ascii="BiauKai" w:eastAsia="BiauKai" w:hAnsi="BiauKai" w:cs="Calibri Light" w:hint="eastAsia"/>
        </w:rPr>
        <w:t>螢光</w:t>
      </w:r>
      <w:r w:rsidR="005B5527" w:rsidRPr="00D16934">
        <w:rPr>
          <w:rFonts w:ascii="BiauKai" w:eastAsia="BiauKai" w:hAnsi="BiauKai" w:cs="Calibri Light" w:hint="eastAsia"/>
        </w:rPr>
        <w:t>表達</w:t>
      </w:r>
      <w:r w:rsidR="00A25106">
        <w:rPr>
          <w:rFonts w:ascii="BiauKai" w:eastAsia="BiauKai" w:hAnsi="BiauKai" w:cs="Calibri Light" w:hint="eastAsia"/>
        </w:rPr>
        <w:t>強度的</w:t>
      </w:r>
      <w:r w:rsidR="005B5527" w:rsidRPr="00D16934">
        <w:rPr>
          <w:rFonts w:ascii="BiauKai" w:eastAsia="BiauKai" w:hAnsi="BiauKai" w:cs="Calibri Light" w:hint="eastAsia"/>
        </w:rPr>
        <w:t>分佈範圍</w:t>
      </w:r>
      <w:r w:rsidR="00A25106">
        <w:rPr>
          <w:rFonts w:ascii="BiauKai" w:eastAsia="BiauKai" w:hAnsi="BiauKai" w:cs="Calibri Light" w:hint="eastAsia"/>
        </w:rPr>
        <w:t>較</w:t>
      </w:r>
      <w:r w:rsidR="00504424">
        <w:rPr>
          <w:rFonts w:ascii="BiauKai" w:eastAsia="BiauKai" w:hAnsi="BiauKai" w:cs="Calibri Light"/>
        </w:rPr>
        <w:t>CD86</w:t>
      </w:r>
      <w:r w:rsidR="005B5527" w:rsidRPr="00D16934">
        <w:rPr>
          <w:rFonts w:ascii="BiauKai" w:eastAsia="BiauKai" w:hAnsi="BiauKai" w:cs="Calibri Light" w:hint="eastAsia"/>
        </w:rPr>
        <w:t>廣</w:t>
      </w:r>
      <w:r w:rsidR="00504424">
        <w:rPr>
          <w:rFonts w:ascii="BiauKai" w:eastAsia="BiauKai" w:hAnsi="BiauKai" w:cs="Calibri Light" w:hint="eastAsia"/>
        </w:rPr>
        <w:t>，且有部分細胞的</w:t>
      </w:r>
      <w:r w:rsidR="00504424">
        <w:rPr>
          <w:rFonts w:ascii="BiauKai" w:eastAsia="BiauKai" w:hAnsi="BiauKai" w:cs="Calibri Light"/>
        </w:rPr>
        <w:t>CD80</w:t>
      </w:r>
      <w:r w:rsidR="00B816D6">
        <w:rPr>
          <w:rFonts w:ascii="BiauKai" w:eastAsia="BiauKai" w:hAnsi="BiauKai" w:cs="Calibri Light" w:hint="eastAsia"/>
        </w:rPr>
        <w:t>螢光表達強度</w:t>
      </w:r>
      <w:r w:rsidR="00504424">
        <w:rPr>
          <w:rFonts w:ascii="BiauKai" w:eastAsia="BiauKai" w:hAnsi="BiauKai" w:cs="Calibri Light" w:hint="eastAsia"/>
        </w:rPr>
        <w:t>較高</w:t>
      </w:r>
      <w:r w:rsidR="00B816D6">
        <w:rPr>
          <w:rFonts w:ascii="BiauKai" w:eastAsia="BiauKai" w:hAnsi="BiauKai" w:cs="Calibri Light" w:hint="eastAsia"/>
        </w:rPr>
        <w:t>。整體而言，</w:t>
      </w:r>
      <w:r w:rsidR="00B816D6">
        <w:rPr>
          <w:rFonts w:ascii="BiauKai" w:eastAsia="BiauKai" w:hAnsi="BiauKai" w:cs="Calibri Light"/>
        </w:rPr>
        <w:t>CT26</w:t>
      </w:r>
      <w:r w:rsidR="00B816D6">
        <w:rPr>
          <w:rFonts w:ascii="BiauKai" w:eastAsia="BiauKai" w:hAnsi="BiauKai" w:cs="Calibri Light" w:hint="eastAsia"/>
        </w:rPr>
        <w:t>的</w:t>
      </w:r>
      <w:r w:rsidR="00B816D6">
        <w:rPr>
          <w:rFonts w:ascii="BiauKai" w:eastAsia="BiauKai" w:hAnsi="BiauKai" w:cs="Calibri Light"/>
        </w:rPr>
        <w:t>CD80</w:t>
      </w:r>
      <w:r>
        <w:rPr>
          <w:rFonts w:ascii="BiauKai" w:eastAsia="BiauKai" w:hAnsi="BiauKai" w:cs="Calibri Light" w:hint="eastAsia"/>
        </w:rPr>
        <w:t>表現量</w:t>
      </w:r>
      <w:r w:rsidR="00B816D6">
        <w:rPr>
          <w:rFonts w:ascii="BiauKai" w:eastAsia="BiauKai" w:hAnsi="BiauKai" w:cs="Calibri Light" w:hint="eastAsia"/>
        </w:rPr>
        <w:t>較</w:t>
      </w:r>
      <w:r w:rsidR="00B816D6">
        <w:rPr>
          <w:rFonts w:ascii="BiauKai" w:eastAsia="BiauKai" w:hAnsi="BiauKai" w:cs="Calibri Light"/>
        </w:rPr>
        <w:t>CD86</w:t>
      </w:r>
      <w:r w:rsidR="00B816D6">
        <w:rPr>
          <w:rFonts w:ascii="BiauKai" w:eastAsia="BiauKai" w:hAnsi="BiauKai" w:cs="Calibri Light" w:hint="eastAsia"/>
        </w:rPr>
        <w:t>高，約為</w:t>
      </w:r>
      <w:r w:rsidR="00B816D6">
        <w:rPr>
          <w:rFonts w:ascii="BiauKai" w:eastAsia="BiauKai" w:hAnsi="BiauKai" w:cs="Calibri Light"/>
        </w:rPr>
        <w:t>3.4</w:t>
      </w:r>
      <w:r w:rsidR="00B816D6">
        <w:rPr>
          <w:rFonts w:ascii="BiauKai" w:eastAsia="BiauKai" w:hAnsi="BiauKai" w:cs="Calibri Light" w:hint="eastAsia"/>
        </w:rPr>
        <w:t>倍。</w:t>
      </w:r>
    </w:p>
    <w:p w14:paraId="6474B8BC" w14:textId="68A7C4D8" w:rsidR="004778EC" w:rsidRPr="00C970DC" w:rsidRDefault="00206DD7" w:rsidP="003C5C14">
      <w:pPr>
        <w:pStyle w:val="2"/>
        <w:rPr>
          <w:rFonts w:ascii="BiauKai" w:hAnsi="BiauKai" w:cs="Times New Roman"/>
        </w:rPr>
      </w:pPr>
      <w:bookmarkStart w:id="17" w:name="_Toc115899914"/>
      <w:r w:rsidRPr="00C970DC">
        <w:rPr>
          <w:rFonts w:ascii="BiauKai" w:hAnsi="BiauKai" w:cs="Times New Roman"/>
        </w:rPr>
        <w:lastRenderedPageBreak/>
        <w:t>4</w:t>
      </w:r>
      <w:r w:rsidR="004778EC" w:rsidRPr="00C970DC">
        <w:rPr>
          <w:rFonts w:ascii="BiauKai" w:hAnsi="BiauKai" w:cs="Times New Roman"/>
        </w:rPr>
        <w:t>.2 Cell growth</w:t>
      </w:r>
      <w:r w:rsidR="00D3795D" w:rsidRPr="00C970DC">
        <w:rPr>
          <w:rFonts w:ascii="BiauKai" w:hAnsi="BiauKai" w:cs="Times New Roman"/>
        </w:rPr>
        <w:t xml:space="preserve"> rate</w:t>
      </w:r>
      <w:bookmarkEnd w:id="17"/>
    </w:p>
    <w:p w14:paraId="41307979" w14:textId="35552DB2" w:rsidR="00CE6426" w:rsidRDefault="00072EE7" w:rsidP="00CE6426">
      <w:pPr>
        <w:spacing w:line="360" w:lineRule="auto"/>
        <w:ind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 w:hint="eastAsia"/>
        </w:rPr>
        <w:t>為了解</w:t>
      </w:r>
      <w:r w:rsidR="009E3704" w:rsidRPr="00C970DC">
        <w:rPr>
          <w:rFonts w:ascii="BiauKai" w:eastAsia="BiauKai" w:hAnsi="BiauKai" w:cs="Times New Roman"/>
        </w:rPr>
        <w:t>CTLA-4Ig</w:t>
      </w:r>
      <w:r w:rsidRPr="00C970DC">
        <w:rPr>
          <w:rFonts w:ascii="BiauKai" w:eastAsia="BiauKai" w:hAnsi="BiauKai" w:hint="eastAsia"/>
        </w:rPr>
        <w:t>是否會影響</w:t>
      </w:r>
      <w:r w:rsidRPr="00C970DC">
        <w:rPr>
          <w:rFonts w:ascii="BiauKai" w:eastAsia="BiauKai" w:hAnsi="BiauKai" w:cs="Times New Roman"/>
        </w:rPr>
        <w:t>Renca</w:t>
      </w:r>
      <w:r w:rsidRPr="00C970DC">
        <w:rPr>
          <w:rFonts w:ascii="BiauKai" w:eastAsia="BiauKai" w:hAnsi="BiauKai" w:hint="eastAsia"/>
        </w:rPr>
        <w:t>、</w:t>
      </w:r>
      <w:r w:rsidRPr="00C970DC">
        <w:rPr>
          <w:rFonts w:ascii="BiauKai" w:eastAsia="BiauKai" w:hAnsi="BiauKai" w:cs="Times New Roman"/>
        </w:rPr>
        <w:t>CT26</w:t>
      </w:r>
      <w:r w:rsidRPr="00C970DC">
        <w:rPr>
          <w:rFonts w:ascii="BiauKai" w:eastAsia="BiauKai" w:hAnsi="BiauKai" w:hint="eastAsia"/>
        </w:rPr>
        <w:t>癌細胞生長</w:t>
      </w:r>
      <w:r w:rsidR="00326658" w:rsidRPr="00C970DC">
        <w:rPr>
          <w:rFonts w:ascii="BiauKai" w:eastAsia="BiauKai" w:hAnsi="BiauKai" w:hint="eastAsia"/>
        </w:rPr>
        <w:t>速度</w:t>
      </w:r>
      <w:r w:rsidRPr="00C970DC">
        <w:rPr>
          <w:rFonts w:ascii="BiauKai" w:eastAsia="BiauKai" w:hAnsi="BiauKai" w:hint="eastAsia"/>
        </w:rPr>
        <w:t>，我們利用</w:t>
      </w:r>
      <w:r w:rsidRPr="00C970DC">
        <w:rPr>
          <w:rFonts w:ascii="BiauKai" w:eastAsia="BiauKai" w:hAnsi="BiauKai" w:cs="Times New Roman"/>
        </w:rPr>
        <w:t>cell counting</w:t>
      </w:r>
      <w:r w:rsidRPr="00C970DC">
        <w:rPr>
          <w:rFonts w:ascii="BiauKai" w:eastAsia="BiauKai" w:hAnsi="BiauKai" w:hint="eastAsia"/>
        </w:rPr>
        <w:t>、</w:t>
      </w:r>
      <w:r w:rsidRPr="00C970DC">
        <w:rPr>
          <w:rFonts w:ascii="BiauKai" w:eastAsia="BiauKai" w:hAnsi="BiauKai" w:cs="Times New Roman"/>
        </w:rPr>
        <w:t xml:space="preserve">MTS </w:t>
      </w:r>
      <w:r w:rsidR="004621D1" w:rsidRPr="00C970DC">
        <w:rPr>
          <w:rFonts w:ascii="BiauKai" w:eastAsia="BiauKai" w:hAnsi="BiauKai" w:cs="Times New Roman"/>
        </w:rPr>
        <w:t>a</w:t>
      </w:r>
      <w:r w:rsidRPr="00C970DC">
        <w:rPr>
          <w:rFonts w:ascii="BiauKai" w:eastAsia="BiauKai" w:hAnsi="BiauKai" w:cs="Times New Roman"/>
        </w:rPr>
        <w:t>ssay</w:t>
      </w:r>
      <w:r w:rsidRPr="00C970DC">
        <w:rPr>
          <w:rFonts w:ascii="BiauKai" w:eastAsia="BiauKai" w:hAnsi="BiauKai" w:hint="eastAsia"/>
        </w:rPr>
        <w:t>、</w:t>
      </w:r>
      <w:r w:rsidRPr="00C970DC">
        <w:rPr>
          <w:rFonts w:ascii="BiauKai" w:eastAsia="BiauKai" w:hAnsi="BiauKai" w:cs="Times New Roman" w:hint="eastAsia"/>
        </w:rPr>
        <w:t>C</w:t>
      </w:r>
      <w:r w:rsidRPr="00C970DC">
        <w:rPr>
          <w:rFonts w:ascii="BiauKai" w:eastAsia="BiauKai" w:hAnsi="BiauKai" w:cs="Times New Roman"/>
        </w:rPr>
        <w:t>CK8</w:t>
      </w:r>
      <w:r w:rsidR="00326658" w:rsidRPr="00C970DC">
        <w:rPr>
          <w:rFonts w:ascii="BiauKai" w:eastAsia="BiauKai" w:hAnsi="BiauKai" w:hint="eastAsia"/>
        </w:rPr>
        <w:t>方式進行實驗。</w:t>
      </w:r>
    </w:p>
    <w:p w14:paraId="56930E92" w14:textId="020104E2" w:rsidR="004E141F" w:rsidRPr="00C970DC" w:rsidRDefault="004E141F" w:rsidP="005A0946">
      <w:pPr>
        <w:spacing w:line="360" w:lineRule="auto"/>
        <w:jc w:val="both"/>
        <w:rPr>
          <w:rFonts w:ascii="BiauKai" w:eastAsia="BiauKai" w:hAnsi="BiauKai"/>
        </w:rPr>
      </w:pPr>
    </w:p>
    <w:p w14:paraId="48836E56" w14:textId="098C4471" w:rsidR="00326658" w:rsidRPr="00C970DC" w:rsidRDefault="00206DD7" w:rsidP="003C5C14">
      <w:pPr>
        <w:pStyle w:val="3"/>
        <w:rPr>
          <w:rFonts w:ascii="BiauKai" w:hAnsi="BiauKai" w:cs="Times New Roman"/>
        </w:rPr>
      </w:pPr>
      <w:bookmarkStart w:id="18" w:name="_Toc115899915"/>
      <w:r w:rsidRPr="00C970DC">
        <w:rPr>
          <w:rFonts w:ascii="BiauKai" w:hAnsi="BiauKai" w:cs="Times New Roman"/>
        </w:rPr>
        <w:t>4</w:t>
      </w:r>
      <w:r w:rsidR="004778EC" w:rsidRPr="00C970DC">
        <w:rPr>
          <w:rFonts w:ascii="BiauKai" w:hAnsi="BiauKai" w:cs="Times New Roman"/>
        </w:rPr>
        <w:t>.2.1 Cell counting</w:t>
      </w:r>
      <w:bookmarkEnd w:id="18"/>
    </w:p>
    <w:p w14:paraId="429A5E1E" w14:textId="2B342711" w:rsidR="00206DD7" w:rsidRPr="00C970DC" w:rsidRDefault="001619E0" w:rsidP="005A0946">
      <w:pPr>
        <w:spacing w:line="360" w:lineRule="auto"/>
        <w:ind w:leftChars="50" w:left="120" w:firstLine="360"/>
        <w:jc w:val="both"/>
        <w:rPr>
          <w:rFonts w:ascii="BiauKai" w:eastAsia="BiauKai" w:hAnsi="BiauKai"/>
        </w:rPr>
      </w:pPr>
      <w:r w:rsidRPr="001619E0">
        <w:rPr>
          <w:rFonts w:ascii="BiauKai" w:eastAsia="BiauKai" w:hAnsi="BiauKai"/>
          <w:noProof/>
        </w:rPr>
        <w:drawing>
          <wp:anchor distT="0" distB="0" distL="114300" distR="114300" simplePos="0" relativeHeight="251705344" behindDoc="0" locked="0" layoutInCell="1" allowOverlap="1" wp14:anchorId="4618BC6F" wp14:editId="3BBE6447">
            <wp:simplePos x="0" y="0"/>
            <wp:positionH relativeFrom="column">
              <wp:posOffset>1371231</wp:posOffset>
            </wp:positionH>
            <wp:positionV relativeFrom="paragraph">
              <wp:posOffset>1470025</wp:posOffset>
            </wp:positionV>
            <wp:extent cx="2538000" cy="1782000"/>
            <wp:effectExtent l="0" t="0" r="0" b="0"/>
            <wp:wrapTopAndBottom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8000" cy="1782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7427C" w:rsidRPr="00C970DC">
        <w:rPr>
          <w:rFonts w:ascii="BiauKai" w:eastAsia="BiauKai" w:hAnsi="BiauKai" w:hint="eastAsia"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171327E" wp14:editId="18163D0E">
                <wp:simplePos x="0" y="0"/>
                <wp:positionH relativeFrom="column">
                  <wp:posOffset>-1126490</wp:posOffset>
                </wp:positionH>
                <wp:positionV relativeFrom="paragraph">
                  <wp:posOffset>3399790</wp:posOffset>
                </wp:positionV>
                <wp:extent cx="7279005" cy="245110"/>
                <wp:effectExtent l="0" t="0" r="0" b="0"/>
                <wp:wrapTopAndBottom/>
                <wp:docPr id="15" name="文字方塊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279005" cy="24511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C629D38" w14:textId="79602124" w:rsidR="006C329F" w:rsidRPr="006C329F" w:rsidRDefault="006C329F" w:rsidP="006C329F">
                            <w:pPr>
                              <w:pStyle w:val="ad"/>
                              <w:jc w:val="center"/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</w:pPr>
                            <w:r w:rsidRPr="006C329F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t>圖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instrText>SEQ 圖 \* CHINESENUM3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A028CC">
                              <w:rPr>
                                <w:rFonts w:ascii="BiauKai" w:eastAsia="BiauKai" w:hAnsi="BiauKai" w:hint="eastAsia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  <w:t>三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6C329F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、</w:t>
                            </w:r>
                            <w:r w:rsidR="00423DE3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在含有</w:t>
                            </w:r>
                            <w:r w:rsidR="009E3704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TLA-4Ig</w:t>
                            </w:r>
                            <w:r w:rsidR="00423DE3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的培養液中的</w:t>
                            </w:r>
                            <w:r w:rsidR="00423DE3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Renca</w:t>
                            </w:r>
                            <w:r w:rsidR="00423DE3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有生長較快的趨勢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171327E" id="文字方塊 15" o:spid="_x0000_s1028" type="#_x0000_t202" style="position:absolute;left:0;text-align:left;margin-left:-88.7pt;margin-top:267.7pt;width:573.15pt;height:19.3pt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" stroked="f">
                <v:textbox inset="0,0,0,0">
                  <w:txbxContent>
                    <w:p w14:paraId="5C629D38" w14:textId="79602124" w:rsidR="006C329F" w:rsidRPr="006C329F" w:rsidRDefault="006C329F" w:rsidP="006C329F">
                      <w:pPr>
                        <w:pStyle w:val="ad"/>
                        <w:jc w:val="center"/>
                        <w:rPr>
                          <w:rFonts w:ascii="BiauKai" w:eastAsia="BiauKai" w:hAnsi="BiauKai"/>
                          <w:sz w:val="24"/>
                          <w:szCs w:val="24"/>
                        </w:rPr>
                      </w:pPr>
                      <w:r w:rsidRPr="006C329F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t>圖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begin"/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instrText>SEQ 圖 \* CHINESENUM3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separate"/>
                      </w:r>
                      <w:r w:rsidR="00A028CC">
                        <w:rPr>
                          <w:rFonts w:ascii="BiauKai" w:eastAsia="BiauKai" w:hAnsi="BiauKai" w:hint="eastAsia"/>
                          <w:b/>
                          <w:bCs/>
                          <w:noProof/>
                          <w:sz w:val="24"/>
                          <w:szCs w:val="24"/>
                        </w:rPr>
                        <w:t>三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end"/>
                      </w:r>
                      <w:r w:rsidRPr="006C329F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、</w:t>
                      </w:r>
                      <w:r w:rsidR="00423DE3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在含有</w:t>
                      </w:r>
                      <w:r w:rsidR="009E3704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TLA-4Ig</w:t>
                      </w:r>
                      <w:r w:rsidR="00423DE3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的培養液中的</w:t>
                      </w:r>
                      <w:r w:rsidR="00423DE3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Renca</w:t>
                      </w:r>
                      <w:r w:rsidR="00423DE3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有生長較快的趨勢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326658" w:rsidRPr="00C970DC">
        <w:rPr>
          <w:rFonts w:ascii="BiauKai" w:eastAsia="BiauKai" w:hAnsi="BiauKai" w:hint="eastAsia"/>
        </w:rPr>
        <w:t>我們</w:t>
      </w:r>
      <w:r w:rsidR="00770EBB">
        <w:rPr>
          <w:rFonts w:ascii="BiauKai" w:eastAsia="BiauKai" w:hAnsi="BiauKai" w:hint="eastAsia"/>
        </w:rPr>
        <w:t>在加藥前一天</w:t>
      </w:r>
      <w:r w:rsidR="00326658" w:rsidRPr="00C970DC">
        <w:rPr>
          <w:rFonts w:ascii="BiauKai" w:eastAsia="BiauKai" w:hAnsi="BiauKai" w:hint="eastAsia"/>
        </w:rPr>
        <w:t>種植</w:t>
      </w:r>
      <w:r w:rsidR="0053531A" w:rsidRPr="00C970DC">
        <w:rPr>
          <w:rFonts w:ascii="BiauKai" w:eastAsia="BiauKai" w:hAnsi="BiauKai"/>
        </w:rPr>
        <w:t>5000</w:t>
      </w:r>
      <w:r w:rsidR="0053531A" w:rsidRPr="00C970DC">
        <w:rPr>
          <w:rFonts w:ascii="BiauKai" w:eastAsia="BiauKai" w:hAnsi="BiauKai" w:hint="eastAsia"/>
        </w:rPr>
        <w:t>顆</w:t>
      </w:r>
      <w:r w:rsidR="00326658" w:rsidRPr="00C970DC">
        <w:rPr>
          <w:rFonts w:ascii="BiauKai" w:eastAsia="BiauKai" w:hAnsi="BiauKai" w:cs="Times New Roman" w:hint="eastAsia"/>
        </w:rPr>
        <w:t>R</w:t>
      </w:r>
      <w:r w:rsidR="00326658" w:rsidRPr="00C970DC">
        <w:rPr>
          <w:rFonts w:ascii="BiauKai" w:eastAsia="BiauKai" w:hAnsi="BiauKai" w:cs="Times New Roman"/>
        </w:rPr>
        <w:t>enca</w:t>
      </w:r>
      <w:r w:rsidR="00326658" w:rsidRPr="00C970DC">
        <w:rPr>
          <w:rFonts w:ascii="BiauKai" w:eastAsia="BiauKai" w:hAnsi="BiauKai" w:hint="eastAsia"/>
        </w:rPr>
        <w:t>細胞</w:t>
      </w:r>
      <w:r w:rsidR="00DD23B9">
        <w:rPr>
          <w:rFonts w:ascii="BiauKai" w:eastAsia="BiauKai" w:hAnsi="BiauKai" w:hint="eastAsia"/>
        </w:rPr>
        <w:t>於</w:t>
      </w:r>
      <w:r w:rsidR="00326658" w:rsidRPr="00C970DC">
        <w:rPr>
          <w:rFonts w:ascii="BiauKai" w:eastAsia="BiauKai" w:hAnsi="BiauKai" w:cs="Times New Roman"/>
        </w:rPr>
        <w:t>24 well plate</w:t>
      </w:r>
      <w:r w:rsidR="00326658" w:rsidRPr="00C970DC">
        <w:rPr>
          <w:rFonts w:ascii="BiauKai" w:eastAsia="BiauKai" w:hAnsi="BiauKai" w:hint="eastAsia"/>
        </w:rPr>
        <w:t>中，</w:t>
      </w:r>
      <w:r w:rsidR="00770EBB">
        <w:rPr>
          <w:rFonts w:ascii="BiauKai" w:eastAsia="BiauKai" w:hAnsi="BiauKai" w:hint="eastAsia"/>
        </w:rPr>
        <w:t>隔天</w:t>
      </w:r>
      <w:r w:rsidR="00E66065" w:rsidRPr="00C970DC">
        <w:rPr>
          <w:rFonts w:ascii="BiauKai" w:eastAsia="BiauKai" w:hAnsi="BiauKai" w:hint="eastAsia"/>
        </w:rPr>
        <w:t>將</w:t>
      </w:r>
      <w:r w:rsidR="00C541A9">
        <w:rPr>
          <w:rFonts w:ascii="BiauKai" w:eastAsia="BiauKai" w:hAnsi="BiauKai" w:hint="eastAsia"/>
        </w:rPr>
        <w:t>細胞培養液</w:t>
      </w:r>
      <w:r w:rsidR="00E66065" w:rsidRPr="00C970DC">
        <w:rPr>
          <w:rFonts w:ascii="BiauKai" w:eastAsia="BiauKai" w:hAnsi="BiauKai" w:hint="eastAsia"/>
        </w:rPr>
        <w:t>更換為</w:t>
      </w:r>
      <w:r w:rsidR="00326658" w:rsidRPr="00C970DC">
        <w:rPr>
          <w:rFonts w:ascii="BiauKai" w:eastAsia="BiauKai" w:hAnsi="BiauKai" w:hint="eastAsia"/>
        </w:rPr>
        <w:t>含有</w:t>
      </w:r>
      <w:r w:rsidR="00E66065" w:rsidRPr="00C970DC">
        <w:rPr>
          <w:rFonts w:ascii="BiauKai" w:eastAsia="BiauKai" w:hAnsi="BiauKai" w:cs="Times New Roman"/>
        </w:rPr>
        <w:t>IgG</w:t>
      </w:r>
      <w:r w:rsidR="00E66065" w:rsidRPr="00C970DC">
        <w:rPr>
          <w:rFonts w:ascii="BiauKai" w:eastAsia="BiauKai" w:hAnsi="BiauKai" w:hint="eastAsia"/>
        </w:rPr>
        <w:t>以及</w:t>
      </w:r>
      <w:r w:rsidR="009E3704" w:rsidRPr="00C970DC">
        <w:rPr>
          <w:rFonts w:ascii="BiauKai" w:eastAsia="BiauKai" w:hAnsi="BiauKai" w:cs="Times New Roman"/>
        </w:rPr>
        <w:t>CTLA-4Ig</w:t>
      </w:r>
      <w:r w:rsidR="00326658" w:rsidRPr="00C970DC">
        <w:rPr>
          <w:rFonts w:ascii="BiauKai" w:eastAsia="BiauKai" w:hAnsi="BiauKai" w:hint="eastAsia"/>
        </w:rPr>
        <w:t>的</w:t>
      </w:r>
      <w:r w:rsidR="00E66065" w:rsidRPr="00C970DC">
        <w:rPr>
          <w:rFonts w:ascii="BiauKai" w:eastAsia="BiauKai" w:hAnsi="BiauKai" w:hint="eastAsia"/>
        </w:rPr>
        <w:t>培養液，</w:t>
      </w:r>
      <w:r w:rsidR="005A0946">
        <w:rPr>
          <w:rFonts w:ascii="BiauKai" w:eastAsia="BiauKai" w:hAnsi="BiauKai"/>
        </w:rPr>
        <w:t>d</w:t>
      </w:r>
      <w:r w:rsidR="00D16934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E9525C">
        <w:rPr>
          <w:rFonts w:ascii="BiauKai" w:eastAsia="BiauKai" w:hAnsi="BiauKai"/>
        </w:rPr>
        <w:t>7</w:t>
      </w:r>
      <w:r w:rsidR="009411DE" w:rsidRPr="00C970DC">
        <w:rPr>
          <w:rFonts w:ascii="BiauKai" w:eastAsia="BiauKai" w:hAnsi="BiauKai" w:hint="eastAsia"/>
        </w:rPr>
        <w:t>將細胞</w:t>
      </w:r>
      <w:r w:rsidR="002C4792">
        <w:rPr>
          <w:rFonts w:ascii="BiauKai" w:eastAsia="BiauKai" w:hAnsi="BiauKai" w:hint="eastAsia"/>
        </w:rPr>
        <w:t>從</w:t>
      </w:r>
      <w:r w:rsidR="002C4792">
        <w:rPr>
          <w:rFonts w:ascii="BiauKai" w:eastAsia="BiauKai" w:hAnsi="BiauKai"/>
        </w:rPr>
        <w:t>well plate</w:t>
      </w:r>
      <w:r w:rsidR="002C4792">
        <w:rPr>
          <w:rFonts w:ascii="BiauKai" w:eastAsia="BiauKai" w:hAnsi="BiauKai" w:hint="eastAsia"/>
        </w:rPr>
        <w:t>上分離</w:t>
      </w:r>
      <w:r w:rsidR="009411DE" w:rsidRPr="00C970DC">
        <w:rPr>
          <w:rFonts w:ascii="BiauKai" w:eastAsia="BiauKai" w:hAnsi="BiauKai" w:hint="eastAsia"/>
        </w:rPr>
        <w:t>下</w:t>
      </w:r>
      <w:r w:rsidR="002C4792">
        <w:rPr>
          <w:rFonts w:ascii="BiauKai" w:eastAsia="BiauKai" w:hAnsi="BiauKai" w:hint="eastAsia"/>
        </w:rPr>
        <w:t>來</w:t>
      </w:r>
      <w:r w:rsidR="009411DE" w:rsidRPr="00C970DC">
        <w:rPr>
          <w:rFonts w:ascii="BiauKai" w:eastAsia="BiauKai" w:hAnsi="BiauKai" w:hint="eastAsia"/>
        </w:rPr>
        <w:t>，利用細胞計數器計算細胞數量</w:t>
      </w:r>
      <w:r w:rsidR="00150A47">
        <w:rPr>
          <w:rFonts w:ascii="BiauKai" w:eastAsia="BiauKai" w:hAnsi="BiauKai" w:hint="eastAsia"/>
        </w:rPr>
        <w:t>，</w:t>
      </w:r>
      <w:r w:rsidR="00E66065" w:rsidRPr="00C970DC">
        <w:rPr>
          <w:rFonts w:ascii="BiauKai" w:eastAsia="BiauKai" w:hAnsi="BiauKai" w:hint="eastAsia"/>
        </w:rPr>
        <w:t>發現在培養液中添加</w:t>
      </w:r>
      <w:r w:rsidR="009E3704" w:rsidRPr="00C970DC">
        <w:rPr>
          <w:rFonts w:ascii="BiauKai" w:eastAsia="BiauKai" w:hAnsi="BiauKai" w:cs="Times New Roman" w:hint="eastAsia"/>
        </w:rPr>
        <w:t>CTLA-4Ig</w:t>
      </w:r>
      <w:r w:rsidR="00C952BE" w:rsidRPr="00C970DC">
        <w:rPr>
          <w:rFonts w:ascii="BiauKai" w:eastAsia="BiauKai" w:hAnsi="BiauKai" w:hint="eastAsia"/>
        </w:rPr>
        <w:t>會使</w:t>
      </w:r>
      <w:r w:rsidR="00C952BE" w:rsidRPr="00C970DC">
        <w:rPr>
          <w:rFonts w:ascii="BiauKai" w:eastAsia="BiauKai" w:hAnsi="BiauKai" w:cs="Times New Roman"/>
        </w:rPr>
        <w:t>Renca</w:t>
      </w:r>
      <w:r w:rsidR="00C952BE" w:rsidRPr="00C970DC">
        <w:rPr>
          <w:rFonts w:ascii="BiauKai" w:eastAsia="BiauKai" w:hAnsi="BiauKai" w:hint="eastAsia"/>
        </w:rPr>
        <w:t>生長</w:t>
      </w:r>
      <w:r w:rsidR="00150A47">
        <w:rPr>
          <w:rFonts w:ascii="BiauKai" w:eastAsia="BiauKai" w:hAnsi="BiauKai" w:hint="eastAsia"/>
        </w:rPr>
        <w:t>相較於加入</w:t>
      </w:r>
      <w:r w:rsidR="00150A47">
        <w:rPr>
          <w:rFonts w:ascii="BiauKai" w:eastAsia="BiauKai" w:hAnsi="BiauKai"/>
        </w:rPr>
        <w:t>IgG</w:t>
      </w:r>
      <w:r w:rsidR="00150A47">
        <w:rPr>
          <w:rFonts w:ascii="BiauKai" w:eastAsia="BiauKai" w:hAnsi="BiauKai" w:hint="eastAsia"/>
        </w:rPr>
        <w:t>的組別細胞數</w:t>
      </w:r>
      <w:r w:rsidR="003865C2">
        <w:rPr>
          <w:rFonts w:ascii="BiauKai" w:eastAsia="BiauKai" w:hAnsi="BiauKai" w:hint="eastAsia"/>
        </w:rPr>
        <w:t>淨</w:t>
      </w:r>
      <w:r w:rsidR="00150A47">
        <w:rPr>
          <w:rFonts w:ascii="BiauKai" w:eastAsia="BiauKai" w:hAnsi="BiauKai" w:hint="eastAsia"/>
        </w:rPr>
        <w:t>增加</w:t>
      </w:r>
      <w:r w:rsidR="00150A47">
        <w:rPr>
          <w:rFonts w:ascii="BiauKai" w:eastAsia="BiauKai" w:hAnsi="BiauKai"/>
        </w:rPr>
        <w:t>101.25%</w:t>
      </w:r>
      <w:r w:rsidR="00150A47">
        <w:rPr>
          <w:rFonts w:ascii="BiauKai" w:eastAsia="BiauKai" w:hAnsi="BiauKai" w:hint="eastAsia"/>
        </w:rPr>
        <w:t>，有加速生長的趨勢</w:t>
      </w:r>
      <w:r w:rsidR="00C952BE" w:rsidRPr="00C970DC">
        <w:rPr>
          <w:rFonts w:ascii="BiauKai" w:eastAsia="BiauKai" w:hAnsi="BiauKai" w:hint="eastAsia"/>
        </w:rPr>
        <w:t>。</w:t>
      </w:r>
    </w:p>
    <w:p w14:paraId="23CEE11C" w14:textId="756A42C8" w:rsidR="00150A47" w:rsidRDefault="00150A47" w:rsidP="002D3D01">
      <w:pPr>
        <w:spacing w:line="360" w:lineRule="auto"/>
        <w:ind w:firstLine="480"/>
        <w:jc w:val="both"/>
        <w:rPr>
          <w:rFonts w:ascii="BiauKai" w:eastAsia="BiauKai" w:hAnsi="BiauKai"/>
        </w:rPr>
      </w:pPr>
    </w:p>
    <w:p w14:paraId="3340034E" w14:textId="33C5DCE1" w:rsidR="001C3A41" w:rsidRDefault="00BC5017" w:rsidP="002D3D01">
      <w:pPr>
        <w:spacing w:line="360" w:lineRule="auto"/>
        <w:ind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 w:hint="eastAsia"/>
        </w:rPr>
        <w:t>在</w:t>
      </w:r>
      <w:r w:rsidR="005A0946">
        <w:rPr>
          <w:rFonts w:ascii="BiauKai" w:eastAsia="BiauKai" w:hAnsi="BiauKai" w:hint="eastAsia"/>
        </w:rPr>
        <w:t>加藥前一天</w:t>
      </w:r>
      <w:r w:rsidRPr="00C970DC">
        <w:rPr>
          <w:rFonts w:ascii="BiauKai" w:eastAsia="BiauKai" w:hAnsi="BiauKai" w:hint="eastAsia"/>
        </w:rPr>
        <w:t>種植</w:t>
      </w:r>
      <w:r w:rsidR="00BB39F3" w:rsidRPr="00C970DC">
        <w:rPr>
          <w:rFonts w:ascii="BiauKai" w:eastAsia="BiauKai" w:hAnsi="BiauKai" w:cs="Times New Roman"/>
        </w:rPr>
        <w:t>CT26</w:t>
      </w:r>
      <w:r w:rsidRPr="00C970DC">
        <w:rPr>
          <w:rFonts w:ascii="BiauKai" w:eastAsia="BiauKai" w:hAnsi="BiauKai" w:hint="eastAsia"/>
        </w:rPr>
        <w:t>細胞</w:t>
      </w:r>
      <w:r w:rsidR="00DD23B9">
        <w:rPr>
          <w:rFonts w:ascii="BiauKai" w:eastAsia="BiauKai" w:hAnsi="BiauKai" w:hint="eastAsia"/>
        </w:rPr>
        <w:t>於</w:t>
      </w:r>
      <w:r w:rsidRPr="00C970DC">
        <w:rPr>
          <w:rFonts w:ascii="BiauKai" w:eastAsia="BiauKai" w:hAnsi="BiauKai" w:cs="Times New Roman"/>
        </w:rPr>
        <w:t>24 well plate</w:t>
      </w:r>
      <w:r w:rsidRPr="00C970DC">
        <w:rPr>
          <w:rFonts w:ascii="BiauKai" w:eastAsia="BiauKai" w:hAnsi="BiauKai" w:hint="eastAsia"/>
        </w:rPr>
        <w:t>中，</w:t>
      </w:r>
      <w:r w:rsidR="00F85E73">
        <w:rPr>
          <w:rFonts w:ascii="BiauKai" w:eastAsia="BiauKai" w:hAnsi="BiauKai" w:hint="eastAsia"/>
        </w:rPr>
        <w:t>隔天</w:t>
      </w:r>
      <w:r w:rsidRPr="00C970DC">
        <w:rPr>
          <w:rFonts w:ascii="BiauKai" w:eastAsia="BiauKai" w:hAnsi="BiauKai" w:hint="eastAsia"/>
        </w:rPr>
        <w:t>將</w:t>
      </w:r>
      <w:r w:rsidR="00593DE5">
        <w:rPr>
          <w:rFonts w:ascii="BiauKai" w:eastAsia="BiauKai" w:hAnsi="BiauKai" w:cs="Times New Roman" w:hint="eastAsia"/>
        </w:rPr>
        <w:t>細胞培養液</w:t>
      </w:r>
      <w:r w:rsidRPr="00C970DC">
        <w:rPr>
          <w:rFonts w:ascii="BiauKai" w:eastAsia="BiauKai" w:hAnsi="BiauKai" w:hint="eastAsia"/>
        </w:rPr>
        <w:t>更換為含有</w:t>
      </w:r>
      <w:r w:rsidRPr="00C970DC">
        <w:rPr>
          <w:rFonts w:ascii="BiauKai" w:eastAsia="BiauKai" w:hAnsi="BiauKai" w:cs="Times New Roman"/>
        </w:rPr>
        <w:t>IgG</w:t>
      </w:r>
      <w:r w:rsidRPr="00C970DC">
        <w:rPr>
          <w:rFonts w:ascii="BiauKai" w:eastAsia="BiauKai" w:hAnsi="BiauKai" w:hint="eastAsia"/>
        </w:rPr>
        <w:t>以及</w:t>
      </w:r>
      <w:r w:rsidR="009E3704" w:rsidRPr="00C970DC">
        <w:rPr>
          <w:rFonts w:ascii="BiauKai" w:eastAsia="BiauKai" w:hAnsi="BiauKai" w:cs="Times New Roman"/>
        </w:rPr>
        <w:t>CTLA-4Ig</w:t>
      </w:r>
      <w:r w:rsidRPr="00C970DC">
        <w:rPr>
          <w:rFonts w:ascii="BiauKai" w:eastAsia="BiauKai" w:hAnsi="BiauKai" w:hint="eastAsia"/>
        </w:rPr>
        <w:t>的培養液，</w:t>
      </w:r>
      <w:r w:rsidR="005A0946">
        <w:rPr>
          <w:rFonts w:ascii="BiauKai" w:eastAsia="BiauKai" w:hAnsi="BiauKai" w:hint="eastAsia"/>
        </w:rPr>
        <w:t>d</w:t>
      </w:r>
      <w:r w:rsidR="00BB39F3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BB39F3" w:rsidRPr="00C970DC">
        <w:rPr>
          <w:rFonts w:ascii="BiauKai" w:eastAsia="BiauKai" w:hAnsi="BiauKai"/>
        </w:rPr>
        <w:t>3</w:t>
      </w:r>
      <w:r w:rsidR="00BB39F3" w:rsidRPr="00C970DC">
        <w:rPr>
          <w:rFonts w:ascii="BiauKai" w:eastAsia="BiauKai" w:hAnsi="BiauKai" w:hint="eastAsia"/>
        </w:rPr>
        <w:t>時</w:t>
      </w:r>
      <w:r w:rsidR="002C4792" w:rsidRPr="00C970DC">
        <w:rPr>
          <w:rFonts w:ascii="BiauKai" w:eastAsia="BiauKai" w:hAnsi="BiauKai" w:hint="eastAsia"/>
        </w:rPr>
        <w:t>將細胞</w:t>
      </w:r>
      <w:r w:rsidR="002C4792">
        <w:rPr>
          <w:rFonts w:ascii="BiauKai" w:eastAsia="BiauKai" w:hAnsi="BiauKai" w:hint="eastAsia"/>
        </w:rPr>
        <w:t>從</w:t>
      </w:r>
      <w:r w:rsidR="002C4792">
        <w:rPr>
          <w:rFonts w:ascii="BiauKai" w:eastAsia="BiauKai" w:hAnsi="BiauKai"/>
        </w:rPr>
        <w:t>well plate</w:t>
      </w:r>
      <w:r w:rsidR="002C4792">
        <w:rPr>
          <w:rFonts w:ascii="BiauKai" w:eastAsia="BiauKai" w:hAnsi="BiauKai" w:hint="eastAsia"/>
        </w:rPr>
        <w:t>上分離</w:t>
      </w:r>
      <w:r w:rsidR="002C4792" w:rsidRPr="00C970DC">
        <w:rPr>
          <w:rFonts w:ascii="BiauKai" w:eastAsia="BiauKai" w:hAnsi="BiauKai" w:hint="eastAsia"/>
        </w:rPr>
        <w:t>下</w:t>
      </w:r>
      <w:r w:rsidR="002C4792">
        <w:rPr>
          <w:rFonts w:ascii="BiauKai" w:eastAsia="BiauKai" w:hAnsi="BiauKai" w:hint="eastAsia"/>
        </w:rPr>
        <w:t>來</w:t>
      </w:r>
      <w:r w:rsidR="00645C4B" w:rsidRPr="00C970DC">
        <w:rPr>
          <w:rFonts w:ascii="BiauKai" w:eastAsia="BiauKai" w:hAnsi="BiauKai" w:hint="eastAsia"/>
        </w:rPr>
        <w:t>計算細胞數量，並</w:t>
      </w:r>
      <w:r w:rsidR="00BB39F3" w:rsidRPr="00C970DC">
        <w:rPr>
          <w:rFonts w:ascii="BiauKai" w:eastAsia="BiauKai" w:hAnsi="BiauKai" w:hint="eastAsia"/>
        </w:rPr>
        <w:t>回種</w:t>
      </w:r>
      <w:r w:rsidR="00EE3440" w:rsidRPr="00C970DC">
        <w:rPr>
          <w:rFonts w:ascii="BiauKai" w:eastAsia="BiauKai" w:hAnsi="BiauKai" w:hint="eastAsia"/>
        </w:rPr>
        <w:t>1</w:t>
      </w:r>
      <w:r w:rsidR="00EE3440" w:rsidRPr="00C970DC">
        <w:rPr>
          <w:rFonts w:ascii="BiauKai" w:eastAsia="BiauKai" w:hAnsi="BiauKai"/>
        </w:rPr>
        <w:t>/5</w:t>
      </w:r>
      <w:r w:rsidR="00EE3440" w:rsidRPr="00C970DC">
        <w:rPr>
          <w:rFonts w:ascii="BiauKai" w:eastAsia="BiauKai" w:hAnsi="BiauKai" w:hint="eastAsia"/>
        </w:rPr>
        <w:t>的細胞數繼續培養</w:t>
      </w:r>
      <w:r w:rsidR="00C541A9">
        <w:rPr>
          <w:rFonts w:ascii="BiauKai" w:eastAsia="BiauKai" w:hAnsi="BiauKai" w:hint="eastAsia"/>
        </w:rPr>
        <w:t>，</w:t>
      </w:r>
      <w:r w:rsidR="005A0946">
        <w:rPr>
          <w:rFonts w:ascii="BiauKai" w:eastAsia="BiauKai" w:hAnsi="BiauKai"/>
        </w:rPr>
        <w:t>d</w:t>
      </w:r>
      <w:r w:rsidR="00645C4B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CC201E">
        <w:rPr>
          <w:rFonts w:ascii="BiauKai" w:eastAsia="BiauKai" w:hAnsi="BiauKai"/>
        </w:rPr>
        <w:t>6</w:t>
      </w:r>
      <w:r w:rsidR="00645C4B" w:rsidRPr="00C970DC">
        <w:rPr>
          <w:rFonts w:ascii="BiauKai" w:eastAsia="BiauKai" w:hAnsi="BiauKai" w:hint="eastAsia"/>
        </w:rPr>
        <w:t>時將細胞全數</w:t>
      </w:r>
      <w:r w:rsidR="002C4792">
        <w:rPr>
          <w:rFonts w:ascii="BiauKai" w:eastAsia="BiauKai" w:hAnsi="BiauKai" w:hint="eastAsia"/>
        </w:rPr>
        <w:t>分離</w:t>
      </w:r>
      <w:r w:rsidR="002C4792" w:rsidRPr="00C970DC">
        <w:rPr>
          <w:rFonts w:ascii="BiauKai" w:eastAsia="BiauKai" w:hAnsi="BiauKai" w:hint="eastAsia"/>
        </w:rPr>
        <w:t>下</w:t>
      </w:r>
      <w:r w:rsidR="002C4792">
        <w:rPr>
          <w:rFonts w:ascii="BiauKai" w:eastAsia="BiauKai" w:hAnsi="BiauKai" w:hint="eastAsia"/>
        </w:rPr>
        <w:t>來</w:t>
      </w:r>
      <w:r w:rsidR="00645C4B" w:rsidRPr="00C970DC">
        <w:rPr>
          <w:rFonts w:ascii="BiauKai" w:eastAsia="BiauKai" w:hAnsi="BiauKai" w:hint="eastAsia"/>
        </w:rPr>
        <w:t>計算</w:t>
      </w:r>
      <w:r w:rsidR="00645C4B" w:rsidRPr="00C970DC">
        <w:rPr>
          <w:rFonts w:ascii="BiauKai" w:eastAsia="BiauKai" w:hAnsi="BiauKai"/>
        </w:rPr>
        <w:t>24 well plate</w:t>
      </w:r>
      <w:r w:rsidR="00645C4B" w:rsidRPr="00C970DC">
        <w:rPr>
          <w:rFonts w:ascii="BiauKai" w:eastAsia="BiauKai" w:hAnsi="BiauKai" w:hint="eastAsia"/>
        </w:rPr>
        <w:t>中細胞數量</w:t>
      </w:r>
      <w:r w:rsidR="00C541A9">
        <w:rPr>
          <w:rFonts w:ascii="BiauKai" w:eastAsia="BiauKai" w:hAnsi="BiauKai" w:hint="eastAsia"/>
        </w:rPr>
        <w:t>，</w:t>
      </w:r>
      <w:r w:rsidR="005A0946">
        <w:rPr>
          <w:rFonts w:ascii="BiauKai" w:eastAsia="BiauKai" w:hAnsi="BiauKai"/>
        </w:rPr>
        <w:t>d</w:t>
      </w:r>
      <w:r w:rsidR="00645C4B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CC201E">
        <w:rPr>
          <w:rFonts w:ascii="BiauKai" w:eastAsia="BiauKai" w:hAnsi="BiauKai"/>
        </w:rPr>
        <w:t>6</w:t>
      </w:r>
      <w:r w:rsidR="00645C4B" w:rsidRPr="00C970DC">
        <w:rPr>
          <w:rFonts w:ascii="BiauKai" w:eastAsia="BiauKai" w:hAnsi="BiauKai" w:hint="eastAsia"/>
        </w:rPr>
        <w:t>的細胞</w:t>
      </w:r>
      <w:r w:rsidR="00DF5A1D" w:rsidRPr="00C970DC">
        <w:rPr>
          <w:rFonts w:ascii="BiauKai" w:eastAsia="BiauKai" w:hAnsi="BiauKai" w:hint="eastAsia"/>
        </w:rPr>
        <w:t>總數量計算為</w:t>
      </w:r>
      <w:r w:rsidR="005A0946">
        <w:rPr>
          <w:rFonts w:ascii="BiauKai" w:eastAsia="BiauKai" w:hAnsi="BiauKai"/>
        </w:rPr>
        <w:t>d</w:t>
      </w:r>
      <w:r w:rsidR="00DF5A1D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CC201E">
        <w:rPr>
          <w:rFonts w:ascii="BiauKai" w:eastAsia="BiauKai" w:hAnsi="BiauKai"/>
        </w:rPr>
        <w:t>6</w:t>
      </w:r>
      <w:r w:rsidR="00DF5A1D" w:rsidRPr="00C970DC">
        <w:rPr>
          <w:rFonts w:ascii="BiauKai" w:eastAsia="BiauKai" w:hAnsi="BiauKai" w:hint="eastAsia"/>
        </w:rPr>
        <w:t>時</w:t>
      </w:r>
      <w:r w:rsidR="00DF5A1D" w:rsidRPr="00C970DC">
        <w:rPr>
          <w:rFonts w:ascii="BiauKai" w:eastAsia="BiauKai" w:hAnsi="BiauKai"/>
        </w:rPr>
        <w:t>24 well plate</w:t>
      </w:r>
      <w:r w:rsidR="00DF5A1D" w:rsidRPr="00C970DC">
        <w:rPr>
          <w:rFonts w:ascii="BiauKai" w:eastAsia="BiauKai" w:hAnsi="BiauKai" w:hint="eastAsia"/>
        </w:rPr>
        <w:t>中</w:t>
      </w:r>
      <w:r w:rsidR="00E5371A">
        <w:rPr>
          <w:rFonts w:ascii="BiauKai" w:eastAsia="BiauKai" w:hAnsi="BiauKai" w:hint="eastAsia"/>
        </w:rPr>
        <w:t>的</w:t>
      </w:r>
      <w:r w:rsidR="00DF5A1D" w:rsidRPr="00C970DC">
        <w:rPr>
          <w:rFonts w:ascii="BiauKai" w:eastAsia="BiauKai" w:hAnsi="BiauKai" w:hint="eastAsia"/>
        </w:rPr>
        <w:t>細胞數乘</w:t>
      </w:r>
      <w:r w:rsidR="00DF5A1D" w:rsidRPr="00C970DC">
        <w:rPr>
          <w:rFonts w:ascii="BiauKai" w:eastAsia="BiauKai" w:hAnsi="BiauKai"/>
        </w:rPr>
        <w:t>5</w:t>
      </w:r>
      <w:r w:rsidR="007E20BB">
        <w:rPr>
          <w:rFonts w:ascii="BiauKai" w:eastAsia="BiauKai" w:hAnsi="BiauKai"/>
        </w:rPr>
        <w:t xml:space="preserve"> </w:t>
      </w:r>
      <w:r w:rsidR="00C541A9">
        <w:rPr>
          <w:rFonts w:ascii="BiauKai" w:eastAsia="BiauKai" w:hAnsi="BiauKai" w:hint="eastAsia"/>
        </w:rPr>
        <w:t>（因只</w:t>
      </w:r>
      <w:r w:rsidR="00BD5408">
        <w:rPr>
          <w:rFonts w:ascii="BiauKai" w:eastAsia="BiauKai" w:hAnsi="BiauKai" w:hint="eastAsia"/>
        </w:rPr>
        <w:t>種回</w:t>
      </w:r>
      <w:r w:rsidR="00C541A9">
        <w:rPr>
          <w:rFonts w:ascii="BiauKai" w:eastAsia="BiauKai" w:hAnsi="BiauKai" w:hint="eastAsia"/>
        </w:rPr>
        <w:t>1</w:t>
      </w:r>
      <w:r w:rsidR="00C541A9">
        <w:rPr>
          <w:rFonts w:ascii="BiauKai" w:eastAsia="BiauKai" w:hAnsi="BiauKai"/>
        </w:rPr>
        <w:t>/5</w:t>
      </w:r>
      <w:r w:rsidR="00C541A9">
        <w:rPr>
          <w:rFonts w:ascii="BiauKai" w:eastAsia="BiauKai" w:hAnsi="BiauKai" w:hint="eastAsia"/>
        </w:rPr>
        <w:t>）</w:t>
      </w:r>
      <w:r w:rsidR="00DF5A1D" w:rsidRPr="00C970DC">
        <w:rPr>
          <w:rFonts w:ascii="BiauKai" w:eastAsia="BiauKai" w:hAnsi="BiauKai" w:hint="eastAsia"/>
        </w:rPr>
        <w:t>。實驗</w:t>
      </w:r>
      <w:r w:rsidR="00150A47" w:rsidRPr="00C970DC">
        <w:rPr>
          <w:rFonts w:ascii="BiauKai" w:eastAsia="BiauKai" w:hAnsi="BiauKai" w:hint="eastAsia"/>
        </w:rPr>
        <w:t>發現在培養液中添加</w:t>
      </w:r>
      <w:r w:rsidR="00150A47" w:rsidRPr="00C970DC">
        <w:rPr>
          <w:rFonts w:ascii="BiauKai" w:eastAsia="BiauKai" w:hAnsi="BiauKai" w:cs="Times New Roman" w:hint="eastAsia"/>
        </w:rPr>
        <w:t>CTLA-4Ig</w:t>
      </w:r>
      <w:r w:rsidR="00150A47" w:rsidRPr="00C970DC">
        <w:rPr>
          <w:rFonts w:ascii="BiauKai" w:eastAsia="BiauKai" w:hAnsi="BiauKai" w:hint="eastAsia"/>
        </w:rPr>
        <w:t>會使</w:t>
      </w:r>
      <w:r w:rsidR="00150A47">
        <w:rPr>
          <w:rFonts w:ascii="BiauKai" w:eastAsia="BiauKai" w:hAnsi="BiauKai" w:cs="Times New Roman"/>
        </w:rPr>
        <w:t>CT26</w:t>
      </w:r>
      <w:r w:rsidR="00150A47" w:rsidRPr="00C970DC">
        <w:rPr>
          <w:rFonts w:ascii="BiauKai" w:eastAsia="BiauKai" w:hAnsi="BiauKai" w:hint="eastAsia"/>
        </w:rPr>
        <w:t>生長</w:t>
      </w:r>
      <w:r w:rsidR="00150A47">
        <w:rPr>
          <w:rFonts w:ascii="BiauKai" w:eastAsia="BiauKai" w:hAnsi="BiauKai" w:hint="eastAsia"/>
        </w:rPr>
        <w:t>相較於加入</w:t>
      </w:r>
      <w:r w:rsidR="00150A47">
        <w:rPr>
          <w:rFonts w:ascii="BiauKai" w:eastAsia="BiauKai" w:hAnsi="BiauKai"/>
        </w:rPr>
        <w:t>IgG</w:t>
      </w:r>
      <w:r w:rsidR="00150A47">
        <w:rPr>
          <w:rFonts w:ascii="BiauKai" w:eastAsia="BiauKai" w:hAnsi="BiauKai" w:hint="eastAsia"/>
        </w:rPr>
        <w:t>的組別細胞數</w:t>
      </w:r>
      <w:r w:rsidR="003865C2">
        <w:rPr>
          <w:rFonts w:ascii="BiauKai" w:eastAsia="BiauKai" w:hAnsi="BiauKai" w:hint="eastAsia"/>
        </w:rPr>
        <w:t>淨</w:t>
      </w:r>
      <w:r w:rsidR="00150A47">
        <w:rPr>
          <w:rFonts w:ascii="BiauKai" w:eastAsia="BiauKai" w:hAnsi="BiauKai" w:hint="eastAsia"/>
        </w:rPr>
        <w:t>增加</w:t>
      </w:r>
      <w:r w:rsidR="00150A47">
        <w:rPr>
          <w:rFonts w:ascii="BiauKai" w:eastAsia="BiauKai" w:hAnsi="BiauKai"/>
        </w:rPr>
        <w:t>38.18%</w:t>
      </w:r>
      <w:r w:rsidR="00150A47">
        <w:rPr>
          <w:rFonts w:ascii="BiauKai" w:eastAsia="BiauKai" w:hAnsi="BiauKai" w:hint="eastAsia"/>
        </w:rPr>
        <w:t>，有</w:t>
      </w:r>
      <w:r w:rsidR="003865C2">
        <w:rPr>
          <w:rFonts w:ascii="BiauKai" w:eastAsia="BiauKai" w:hAnsi="BiauKai" w:hint="eastAsia"/>
        </w:rPr>
        <w:t>促進腫瘤</w:t>
      </w:r>
      <w:r w:rsidR="00150A47">
        <w:rPr>
          <w:rFonts w:ascii="BiauKai" w:eastAsia="BiauKai" w:hAnsi="BiauKai" w:hint="eastAsia"/>
        </w:rPr>
        <w:t>生長的</w:t>
      </w:r>
      <w:r w:rsidR="003865C2">
        <w:rPr>
          <w:rFonts w:ascii="BiauKai" w:eastAsia="BiauKai" w:hAnsi="BiauKai" w:hint="eastAsia"/>
        </w:rPr>
        <w:t>效果</w:t>
      </w:r>
      <w:r w:rsidR="00150A47" w:rsidRPr="00C970DC">
        <w:rPr>
          <w:rFonts w:ascii="BiauKai" w:eastAsia="BiauKai" w:hAnsi="BiauKai" w:hint="eastAsia"/>
        </w:rPr>
        <w:t>。</w:t>
      </w:r>
    </w:p>
    <w:p w14:paraId="2EACFFBD" w14:textId="486AD7D1" w:rsidR="004E141F" w:rsidRDefault="00F972B5" w:rsidP="007342D4">
      <w:pPr>
        <w:jc w:val="both"/>
        <w:rPr>
          <w:rFonts w:ascii="BiauKai" w:eastAsia="BiauKai" w:hAnsi="BiauKai"/>
        </w:rPr>
      </w:pPr>
      <w:r w:rsidRPr="00C970DC">
        <w:rPr>
          <w:rFonts w:ascii="BiauKai" w:hAnsi="BiauKai" w:hint="eastAsia"/>
          <w:noProof/>
        </w:rPr>
        <w:lastRenderedPageBreak/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A201519" wp14:editId="5DFC743D">
                <wp:simplePos x="0" y="0"/>
                <wp:positionH relativeFrom="column">
                  <wp:posOffset>466725</wp:posOffset>
                </wp:positionH>
                <wp:positionV relativeFrom="page">
                  <wp:posOffset>2739913</wp:posOffset>
                </wp:positionV>
                <wp:extent cx="4344670" cy="229870"/>
                <wp:effectExtent l="0" t="0" r="0" b="0"/>
                <wp:wrapTopAndBottom/>
                <wp:docPr id="16" name="文字方塊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44670" cy="22987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17B6C92" w14:textId="7B2A79B0" w:rsidR="00DF5A1D" w:rsidRPr="00DF5A1D" w:rsidRDefault="00DF5A1D" w:rsidP="00DF5A1D">
                            <w:pPr>
                              <w:pStyle w:val="ad"/>
                              <w:jc w:val="center"/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</w:pPr>
                            <w:r w:rsidRPr="00DF5A1D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t>圖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instrText>SEQ 圖 \* CHINESENUM3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A028CC">
                              <w:rPr>
                                <w:rFonts w:ascii="BiauKai" w:eastAsia="BiauKai" w:hAnsi="BiauKai" w:hint="eastAsia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  <w:t>四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end"/>
                            </w:r>
                            <w:r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、</w:t>
                            </w:r>
                            <w:r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在含有</w:t>
                            </w:r>
                            <w:r w:rsidR="009E3704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TLA-4Ig</w:t>
                            </w:r>
                            <w:r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的培養液中的</w:t>
                            </w:r>
                            <w:r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T26</w:t>
                            </w:r>
                            <w:r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有生長較快的趨勢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1A201519" id="文字方塊 16" o:spid="_x0000_s1029" type="#_x0000_t202" style="position:absolute;left:0;text-align:left;margin-left:36.75pt;margin-top:215.75pt;width:342.1pt;height:18.1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" stroked="f">
                <v:textbox style="mso-fit-shape-to-text:t" inset="0,0,0,0">
                  <w:txbxContent>
                    <w:p w14:paraId="617B6C92" w14:textId="7B2A79B0" w:rsidR="00DF5A1D" w:rsidRPr="00DF5A1D" w:rsidRDefault="00DF5A1D" w:rsidP="00DF5A1D">
                      <w:pPr>
                        <w:pStyle w:val="ad"/>
                        <w:jc w:val="center"/>
                        <w:rPr>
                          <w:rFonts w:ascii="BiauKai" w:eastAsia="BiauKai" w:hAnsi="BiauKai"/>
                          <w:sz w:val="24"/>
                          <w:szCs w:val="24"/>
                        </w:rPr>
                      </w:pPr>
                      <w:r w:rsidRPr="00DF5A1D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t>圖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begin"/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instrText>SEQ 圖 \* CHINESENUM3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separate"/>
                      </w:r>
                      <w:r w:rsidR="00A028CC">
                        <w:rPr>
                          <w:rFonts w:ascii="BiauKai" w:eastAsia="BiauKai" w:hAnsi="BiauKai" w:hint="eastAsia"/>
                          <w:b/>
                          <w:bCs/>
                          <w:noProof/>
                          <w:sz w:val="24"/>
                          <w:szCs w:val="24"/>
                        </w:rPr>
                        <w:t>四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end"/>
                      </w:r>
                      <w:r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、</w:t>
                      </w:r>
                      <w:r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在含有</w:t>
                      </w:r>
                      <w:r w:rsidR="009E3704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TLA-4Ig</w:t>
                      </w:r>
                      <w:r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的培養液中的</w:t>
                      </w:r>
                      <w:r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T26</w:t>
                      </w:r>
                      <w:r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有生長較快的趨勢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="001619E0" w:rsidRPr="001619E0">
        <w:rPr>
          <w:rFonts w:ascii="BiauKai" w:eastAsia="BiauKai" w:hAnsi="BiauKai"/>
          <w:noProof/>
        </w:rPr>
        <w:drawing>
          <wp:anchor distT="0" distB="0" distL="114300" distR="114300" simplePos="0" relativeHeight="251706368" behindDoc="0" locked="0" layoutInCell="1" allowOverlap="1" wp14:anchorId="4BF632DF" wp14:editId="6DBD4AEF">
            <wp:simplePos x="0" y="0"/>
            <wp:positionH relativeFrom="column">
              <wp:posOffset>1289154</wp:posOffset>
            </wp:positionH>
            <wp:positionV relativeFrom="paragraph">
              <wp:posOffset>0</wp:posOffset>
            </wp:positionV>
            <wp:extent cx="2653200" cy="1782000"/>
            <wp:effectExtent l="0" t="0" r="0" b="0"/>
            <wp:wrapTopAndBottom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53200" cy="1782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137ACDE" w14:textId="40198917" w:rsidR="00150A47" w:rsidRDefault="00150A47" w:rsidP="007342D4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t>但</w:t>
      </w:r>
      <w:r w:rsidR="00A7427C">
        <w:rPr>
          <w:rFonts w:ascii="BiauKai" w:eastAsia="BiauKai" w:hAnsi="BiauKai" w:hint="eastAsia"/>
        </w:rPr>
        <w:t>使用細胞計數可能</w:t>
      </w:r>
      <w:r w:rsidR="00BE0C37">
        <w:rPr>
          <w:rFonts w:ascii="BiauKai" w:eastAsia="BiauKai" w:hAnsi="BiauKai" w:hint="eastAsia"/>
        </w:rPr>
        <w:t>會</w:t>
      </w:r>
      <w:r w:rsidR="00A7427C">
        <w:rPr>
          <w:rFonts w:ascii="BiauKai" w:eastAsia="BiauKai" w:hAnsi="BiauKai" w:hint="eastAsia"/>
        </w:rPr>
        <w:t>因為操作技術、取的細胞數是否平均等多種原因而產生計算上的誤差，因此我們決定使用更為精確的方式來判斷細胞生長的情形。</w:t>
      </w:r>
    </w:p>
    <w:p w14:paraId="50D91708" w14:textId="77777777" w:rsidR="004E141F" w:rsidRPr="004E141F" w:rsidRDefault="004E141F" w:rsidP="004E141F">
      <w:pPr>
        <w:spacing w:line="360" w:lineRule="auto"/>
        <w:jc w:val="both"/>
        <w:rPr>
          <w:rFonts w:ascii="BiauKai" w:eastAsia="BiauKai" w:hAnsi="BiauKai"/>
        </w:rPr>
      </w:pPr>
    </w:p>
    <w:p w14:paraId="7D39F0E7" w14:textId="2107BC7B" w:rsidR="00150A47" w:rsidRPr="00A7427C" w:rsidRDefault="00206DD7" w:rsidP="00A7427C">
      <w:pPr>
        <w:pStyle w:val="3"/>
        <w:rPr>
          <w:rFonts w:ascii="BiauKai" w:hAnsi="BiauKai"/>
        </w:rPr>
      </w:pPr>
      <w:bookmarkStart w:id="19" w:name="_Toc115899916"/>
      <w:r w:rsidRPr="00A7427C">
        <w:rPr>
          <w:rFonts w:ascii="BiauKai" w:hAnsi="BiauKai"/>
        </w:rPr>
        <w:t>4</w:t>
      </w:r>
      <w:r w:rsidR="001C3A41" w:rsidRPr="00A7427C">
        <w:rPr>
          <w:rFonts w:ascii="BiauKai" w:hAnsi="BiauKai"/>
        </w:rPr>
        <w:t>.2.2</w:t>
      </w:r>
      <w:r w:rsidR="008F23E4" w:rsidRPr="00A7427C">
        <w:rPr>
          <w:rFonts w:ascii="BiauKai" w:hAnsi="BiauKai"/>
        </w:rPr>
        <w:t xml:space="preserve"> MTS </w:t>
      </w:r>
      <w:r w:rsidR="004621D1" w:rsidRPr="00A7427C">
        <w:rPr>
          <w:rFonts w:ascii="BiauKai" w:hAnsi="BiauKai"/>
        </w:rPr>
        <w:t>a</w:t>
      </w:r>
      <w:r w:rsidR="008F23E4" w:rsidRPr="00A7427C">
        <w:rPr>
          <w:rFonts w:ascii="BiauKai" w:hAnsi="BiauKai"/>
        </w:rPr>
        <w:t>ssay</w:t>
      </w:r>
      <w:bookmarkEnd w:id="19"/>
    </w:p>
    <w:p w14:paraId="18B2F9FA" w14:textId="2D5BB06F" w:rsidR="007C75AB" w:rsidRPr="00C970DC" w:rsidRDefault="00194AFA" w:rsidP="002D3D01">
      <w:pPr>
        <w:spacing w:line="360" w:lineRule="auto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/>
        </w:rPr>
        <w:tab/>
      </w:r>
      <w:r w:rsidR="003A6801" w:rsidRPr="00C970DC">
        <w:rPr>
          <w:rFonts w:ascii="BiauKai" w:eastAsia="BiauKai" w:hAnsi="BiauKai" w:hint="eastAsia"/>
        </w:rPr>
        <w:t>為了</w:t>
      </w:r>
      <w:r w:rsidR="00F146A8" w:rsidRPr="00C970DC">
        <w:rPr>
          <w:rFonts w:ascii="BiauKai" w:eastAsia="BiauKai" w:hAnsi="BiauKai" w:hint="eastAsia"/>
        </w:rPr>
        <w:t>印證</w:t>
      </w:r>
      <w:r w:rsidR="003A6801" w:rsidRPr="00C970DC">
        <w:rPr>
          <w:rFonts w:ascii="BiauKai" w:eastAsia="BiauKai" w:hAnsi="BiauKai"/>
        </w:rPr>
        <w:t>cell counting</w:t>
      </w:r>
      <w:r w:rsidR="003A6801" w:rsidRPr="00C970DC">
        <w:rPr>
          <w:rFonts w:ascii="BiauKai" w:eastAsia="BiauKai" w:hAnsi="BiauKai" w:hint="eastAsia"/>
        </w:rPr>
        <w:t>實驗的結果，我們運用</w:t>
      </w:r>
      <w:r w:rsidR="003A6801" w:rsidRPr="00C970DC">
        <w:rPr>
          <w:rFonts w:ascii="BiauKai" w:eastAsia="BiauKai" w:hAnsi="BiauKai"/>
        </w:rPr>
        <w:t xml:space="preserve">MTS </w:t>
      </w:r>
      <w:r w:rsidR="004621D1" w:rsidRPr="00C970DC">
        <w:rPr>
          <w:rFonts w:ascii="BiauKai" w:eastAsia="BiauKai" w:hAnsi="BiauKai"/>
        </w:rPr>
        <w:t>a</w:t>
      </w:r>
      <w:r w:rsidR="003A6801" w:rsidRPr="00C970DC">
        <w:rPr>
          <w:rFonts w:ascii="BiauKai" w:eastAsia="BiauKai" w:hAnsi="BiauKai"/>
        </w:rPr>
        <w:t>ssay</w:t>
      </w:r>
      <w:r w:rsidR="00CD05EC" w:rsidRPr="00C970DC">
        <w:rPr>
          <w:rFonts w:ascii="BiauKai" w:eastAsia="BiauKai" w:hAnsi="BiauKai" w:hint="eastAsia"/>
        </w:rPr>
        <w:t>測量</w:t>
      </w:r>
      <w:r w:rsidR="00081F5E" w:rsidRPr="00C970DC">
        <w:rPr>
          <w:rFonts w:ascii="BiauKai" w:eastAsia="BiauKai" w:hAnsi="BiauKai" w:hint="eastAsia"/>
        </w:rPr>
        <w:t>R</w:t>
      </w:r>
      <w:r w:rsidR="00081F5E" w:rsidRPr="00C970DC">
        <w:rPr>
          <w:rFonts w:ascii="BiauKai" w:eastAsia="BiauKai" w:hAnsi="BiauKai"/>
        </w:rPr>
        <w:t>enca</w:t>
      </w:r>
      <w:r w:rsidR="00CD05EC" w:rsidRPr="00C970DC">
        <w:rPr>
          <w:rFonts w:ascii="BiauKai" w:eastAsia="BiauKai" w:hAnsi="BiauKai" w:hint="eastAsia"/>
        </w:rPr>
        <w:t>細胞</w:t>
      </w:r>
      <w:r w:rsidR="00081F5E" w:rsidRPr="00C970DC">
        <w:rPr>
          <w:rFonts w:ascii="BiauKai" w:eastAsia="BiauKai" w:hAnsi="BiauKai" w:hint="eastAsia"/>
        </w:rPr>
        <w:t>及</w:t>
      </w:r>
      <w:r w:rsidR="00081F5E" w:rsidRPr="00C970DC">
        <w:rPr>
          <w:rFonts w:ascii="BiauKai" w:eastAsia="BiauKai" w:hAnsi="BiauKai"/>
        </w:rPr>
        <w:t>CT26</w:t>
      </w:r>
      <w:r w:rsidR="00081F5E" w:rsidRPr="00C970DC">
        <w:rPr>
          <w:rFonts w:ascii="BiauKai" w:eastAsia="BiauKai" w:hAnsi="BiauKai" w:hint="eastAsia"/>
        </w:rPr>
        <w:t>的</w:t>
      </w:r>
      <w:r w:rsidR="00BE0C37">
        <w:rPr>
          <w:rFonts w:ascii="BiauKai" w:eastAsia="BiauKai" w:hAnsi="BiauKai" w:hint="eastAsia"/>
        </w:rPr>
        <w:t>增生</w:t>
      </w:r>
      <w:r w:rsidR="00CD05EC" w:rsidRPr="00C970DC">
        <w:rPr>
          <w:rFonts w:ascii="BiauKai" w:eastAsia="BiauKai" w:hAnsi="BiauKai" w:hint="eastAsia"/>
        </w:rPr>
        <w:t>。</w:t>
      </w:r>
    </w:p>
    <w:p w14:paraId="14755793" w14:textId="7D5B4B44" w:rsidR="00BD6D99" w:rsidRPr="00C970DC" w:rsidRDefault="006C37B8" w:rsidP="002D3D01">
      <w:pPr>
        <w:spacing w:line="360" w:lineRule="auto"/>
        <w:ind w:firstLine="480"/>
        <w:jc w:val="both"/>
        <w:rPr>
          <w:rFonts w:ascii="BiauKai" w:eastAsia="BiauKai" w:hAnsi="BiauKai"/>
        </w:rPr>
      </w:pPr>
      <w:r w:rsidRPr="006C37B8">
        <w:rPr>
          <w:rFonts w:ascii="BiauKai" w:eastAsia="BiauKai" w:hAnsi="BiauKai"/>
          <w:noProof/>
        </w:rPr>
        <w:drawing>
          <wp:anchor distT="0" distB="0" distL="114300" distR="114300" simplePos="0" relativeHeight="251707392" behindDoc="0" locked="0" layoutInCell="1" allowOverlap="1" wp14:anchorId="22E7A5D9" wp14:editId="7780DCE6">
            <wp:simplePos x="0" y="0"/>
            <wp:positionH relativeFrom="column">
              <wp:posOffset>1291590</wp:posOffset>
            </wp:positionH>
            <wp:positionV relativeFrom="paragraph">
              <wp:posOffset>1655482</wp:posOffset>
            </wp:positionV>
            <wp:extent cx="2491200" cy="2192400"/>
            <wp:effectExtent l="0" t="0" r="0" b="5080"/>
            <wp:wrapTopAndBottom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1200" cy="2192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A0946">
        <w:rPr>
          <w:rFonts w:ascii="BiauKai" w:eastAsia="BiauKai" w:hAnsi="BiauKai" w:hint="eastAsia"/>
        </w:rPr>
        <w:t>加藥前一天</w:t>
      </w:r>
      <w:r w:rsidR="00F01642" w:rsidRPr="00C970DC">
        <w:rPr>
          <w:rFonts w:ascii="BiauKai" w:eastAsia="BiauKai" w:hAnsi="BiauKai" w:hint="eastAsia"/>
        </w:rPr>
        <w:t>在</w:t>
      </w:r>
      <w:r w:rsidR="00F01642" w:rsidRPr="00C970DC">
        <w:rPr>
          <w:rFonts w:ascii="BiauKai" w:eastAsia="BiauKai" w:hAnsi="BiauKai"/>
        </w:rPr>
        <w:t>24 well plate</w:t>
      </w:r>
      <w:r w:rsidR="00F01642" w:rsidRPr="00C970DC">
        <w:rPr>
          <w:rFonts w:ascii="BiauKai" w:eastAsia="BiauKai" w:hAnsi="BiauKai" w:hint="eastAsia"/>
        </w:rPr>
        <w:t>中種植</w:t>
      </w:r>
      <w:r w:rsidR="00F01642" w:rsidRPr="00C970DC">
        <w:rPr>
          <w:rFonts w:ascii="BiauKai" w:eastAsia="BiauKai" w:hAnsi="BiauKai"/>
        </w:rPr>
        <w:t>5000</w:t>
      </w:r>
      <w:r w:rsidR="00F01642" w:rsidRPr="00C970DC">
        <w:rPr>
          <w:rFonts w:ascii="BiauKai" w:eastAsia="BiauKai" w:hAnsi="BiauKai" w:hint="eastAsia"/>
        </w:rPr>
        <w:t>顆</w:t>
      </w:r>
      <w:r w:rsidR="00022BF5" w:rsidRPr="00C970DC">
        <w:rPr>
          <w:rFonts w:ascii="BiauKai" w:eastAsia="BiauKai" w:hAnsi="BiauKai"/>
        </w:rPr>
        <w:t>Renca</w:t>
      </w:r>
      <w:r w:rsidR="00F01642" w:rsidRPr="00C970DC">
        <w:rPr>
          <w:rFonts w:ascii="BiauKai" w:eastAsia="BiauKai" w:hAnsi="BiauKai" w:hint="eastAsia"/>
        </w:rPr>
        <w:t>細胞，</w:t>
      </w:r>
      <w:r w:rsidR="00E5371A">
        <w:rPr>
          <w:rFonts w:ascii="BiauKai" w:eastAsia="BiauKai" w:hAnsi="BiauKai" w:hint="eastAsia"/>
        </w:rPr>
        <w:t>隔天</w:t>
      </w:r>
      <w:r w:rsidR="00F01642" w:rsidRPr="00C970DC">
        <w:rPr>
          <w:rFonts w:ascii="BiauKai" w:eastAsia="BiauKai" w:hAnsi="BiauKai" w:hint="eastAsia"/>
        </w:rPr>
        <w:t>將細胞培養液換成含有</w:t>
      </w:r>
      <w:r w:rsidR="00F01642" w:rsidRPr="00C970DC">
        <w:rPr>
          <w:rFonts w:ascii="BiauKai" w:eastAsia="BiauKai" w:hAnsi="BiauKai"/>
        </w:rPr>
        <w:t>IgG</w:t>
      </w:r>
      <w:r w:rsidR="00F01642" w:rsidRPr="00C970DC">
        <w:rPr>
          <w:rFonts w:ascii="BiauKai" w:eastAsia="BiauKai" w:hAnsi="BiauKai" w:hint="eastAsia"/>
        </w:rPr>
        <w:t>或</w:t>
      </w:r>
      <w:r w:rsidR="009E3704" w:rsidRPr="00C970DC">
        <w:rPr>
          <w:rFonts w:ascii="BiauKai" w:eastAsia="BiauKai" w:hAnsi="BiauKai"/>
        </w:rPr>
        <w:t>CTLA-4Ig</w:t>
      </w:r>
      <w:r w:rsidR="00F01642" w:rsidRPr="00C970DC">
        <w:rPr>
          <w:rFonts w:ascii="BiauKai" w:eastAsia="BiauKai" w:hAnsi="BiauKai" w:hint="eastAsia"/>
        </w:rPr>
        <w:t>的</w:t>
      </w:r>
      <w:r w:rsidR="00C55D09">
        <w:rPr>
          <w:rFonts w:ascii="BiauKai" w:eastAsia="BiauKai" w:hAnsi="BiauKai" w:hint="eastAsia"/>
        </w:rPr>
        <w:t>培養液</w:t>
      </w:r>
      <w:r w:rsidR="00022BF5" w:rsidRPr="00C970DC">
        <w:rPr>
          <w:rFonts w:ascii="BiauKai" w:eastAsia="BiauKai" w:hAnsi="BiauKai" w:hint="eastAsia"/>
        </w:rPr>
        <w:t>並持續培養6天，在</w:t>
      </w:r>
      <w:r w:rsidR="005A0946">
        <w:rPr>
          <w:rFonts w:ascii="BiauKai" w:eastAsia="BiauKai" w:hAnsi="BiauKai"/>
        </w:rPr>
        <w:t>d</w:t>
      </w:r>
      <w:r w:rsidR="00022BF5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022BF5" w:rsidRPr="00C970DC">
        <w:rPr>
          <w:rFonts w:ascii="BiauKai" w:eastAsia="BiauKai" w:hAnsi="BiauKai"/>
        </w:rPr>
        <w:t>6</w:t>
      </w:r>
      <w:r w:rsidR="00022BF5" w:rsidRPr="00C970DC">
        <w:rPr>
          <w:rFonts w:ascii="BiauKai" w:eastAsia="BiauKai" w:hAnsi="BiauKai" w:hint="eastAsia"/>
        </w:rPr>
        <w:t>時加入</w:t>
      </w:r>
      <w:r w:rsidR="00022BF5" w:rsidRPr="00C970DC">
        <w:rPr>
          <w:rFonts w:ascii="BiauKai" w:eastAsia="BiauKai" w:hAnsi="BiauKai"/>
        </w:rPr>
        <w:t>MTS assay</w:t>
      </w:r>
      <w:r w:rsidR="00D50431" w:rsidRPr="00C970DC">
        <w:rPr>
          <w:rFonts w:ascii="BiauKai" w:eastAsia="BiauKai" w:hAnsi="BiauKai" w:hint="eastAsia"/>
        </w:rPr>
        <w:t>，</w:t>
      </w:r>
      <w:r w:rsidR="00D50431" w:rsidRPr="00C970DC">
        <w:rPr>
          <w:rFonts w:ascii="BiauKai" w:eastAsia="BiauKai" w:hAnsi="BiauKai"/>
        </w:rPr>
        <w:t>incubate</w:t>
      </w:r>
      <w:r w:rsidR="00D50431" w:rsidRPr="00C970DC">
        <w:rPr>
          <w:rFonts w:ascii="BiauKai" w:eastAsia="BiauKai" w:hAnsi="BiauKai" w:hint="eastAsia"/>
        </w:rPr>
        <w:t>一小時後</w:t>
      </w:r>
      <w:r w:rsidR="00022BF5" w:rsidRPr="00C970DC">
        <w:rPr>
          <w:rFonts w:ascii="BiauKai" w:eastAsia="BiauKai" w:hAnsi="BiauKai" w:hint="eastAsia"/>
        </w:rPr>
        <w:t>測量</w:t>
      </w:r>
      <w:r w:rsidR="00D50431" w:rsidRPr="00C970DC">
        <w:rPr>
          <w:rFonts w:ascii="BiauKai" w:eastAsia="BiauKai" w:hAnsi="BiauKai" w:hint="eastAsia"/>
        </w:rPr>
        <w:t>吸光</w:t>
      </w:r>
      <w:r w:rsidR="00E80362" w:rsidRPr="00C970DC">
        <w:rPr>
          <w:rFonts w:ascii="BiauKai" w:eastAsia="BiauKai" w:hAnsi="BiauKai" w:hint="eastAsia"/>
        </w:rPr>
        <w:t>值</w:t>
      </w:r>
      <w:r w:rsidR="00E80362" w:rsidRPr="00C970DC">
        <w:rPr>
          <w:rFonts w:ascii="BiauKai" w:eastAsia="BiauKai" w:hAnsi="BiauKai"/>
        </w:rPr>
        <w:t>OD</w:t>
      </w:r>
      <w:r w:rsidR="00E80362" w:rsidRPr="00593DE5">
        <w:rPr>
          <w:rFonts w:ascii="BiauKai" w:eastAsia="BiauKai" w:hAnsi="BiauKai"/>
          <w:vertAlign w:val="subscript"/>
        </w:rPr>
        <w:t>490 nm</w:t>
      </w:r>
      <w:r w:rsidR="00D50431" w:rsidRPr="00C970DC">
        <w:rPr>
          <w:rFonts w:ascii="BiauKai" w:eastAsia="BiauKai" w:hAnsi="BiauKai" w:hint="eastAsia"/>
        </w:rPr>
        <w:t>，藉由吸光值判斷細胞多寡。根據</w:t>
      </w:r>
      <w:r w:rsidR="001D5F18" w:rsidRPr="00C970DC">
        <w:rPr>
          <w:rFonts w:ascii="BiauKai" w:eastAsia="BiauKai" w:hAnsi="BiauKai" w:hint="eastAsia"/>
        </w:rPr>
        <w:t>實驗結果可以看出加入</w:t>
      </w:r>
      <w:r w:rsidR="009E3704" w:rsidRPr="00C970DC">
        <w:rPr>
          <w:rFonts w:ascii="BiauKai" w:eastAsia="BiauKai" w:hAnsi="BiauKai"/>
        </w:rPr>
        <w:t>CTLA-4Ig</w:t>
      </w:r>
      <w:r w:rsidR="00A5713B" w:rsidRPr="00C970DC">
        <w:rPr>
          <w:rFonts w:ascii="BiauKai" w:eastAsia="BiauKai" w:hAnsi="BiauKai" w:hint="eastAsia"/>
        </w:rPr>
        <w:t>吸光值</w:t>
      </w:r>
      <w:r w:rsidR="00181C70">
        <w:rPr>
          <w:rFonts w:ascii="BiauKai" w:eastAsia="BiauKai" w:hAnsi="BiauKai" w:hint="eastAsia"/>
        </w:rPr>
        <w:t>淨</w:t>
      </w:r>
      <w:r w:rsidR="00A5713B" w:rsidRPr="00C970DC">
        <w:rPr>
          <w:rFonts w:ascii="BiauKai" w:eastAsia="BiauKai" w:hAnsi="BiauKai" w:hint="eastAsia"/>
        </w:rPr>
        <w:t>增加1</w:t>
      </w:r>
      <w:r w:rsidR="00A5713B" w:rsidRPr="00C970DC">
        <w:rPr>
          <w:rFonts w:ascii="BiauKai" w:eastAsia="BiauKai" w:hAnsi="BiauKai"/>
        </w:rPr>
        <w:t>1.54%</w:t>
      </w:r>
      <w:r w:rsidR="00A5713B" w:rsidRPr="00C970DC">
        <w:rPr>
          <w:rFonts w:ascii="BiauKai" w:eastAsia="BiauKai" w:hAnsi="BiauKai" w:hint="eastAsia"/>
        </w:rPr>
        <w:t>，表示</w:t>
      </w:r>
      <w:r w:rsidR="00DD1EEB">
        <w:rPr>
          <w:rFonts w:ascii="BiauKai" w:eastAsia="BiauKai" w:hAnsi="BiauKai"/>
        </w:rPr>
        <w:t>CTLA-4Ig</w:t>
      </w:r>
      <w:r w:rsidR="001D5F18" w:rsidRPr="00C970DC">
        <w:rPr>
          <w:rFonts w:ascii="BiauKai" w:eastAsia="BiauKai" w:hAnsi="BiauKai" w:hint="eastAsia"/>
        </w:rPr>
        <w:t>會提升</w:t>
      </w:r>
      <w:r w:rsidR="001D5F18" w:rsidRPr="00C970DC">
        <w:rPr>
          <w:rFonts w:ascii="BiauKai" w:eastAsia="BiauKai" w:hAnsi="BiauKai"/>
        </w:rPr>
        <w:t>Renca</w:t>
      </w:r>
      <w:r w:rsidR="001D5F18" w:rsidRPr="00C970DC">
        <w:rPr>
          <w:rFonts w:ascii="BiauKai" w:eastAsia="BiauKai" w:hAnsi="BiauKai" w:hint="eastAsia"/>
        </w:rPr>
        <w:t>細胞生長速度。</w:t>
      </w:r>
    </w:p>
    <w:p w14:paraId="79DA13CE" w14:textId="3F7B1FDC" w:rsidR="000037B3" w:rsidRPr="00C970DC" w:rsidRDefault="00C55D09" w:rsidP="000037B3">
      <w:pPr>
        <w:rPr>
          <w:rFonts w:ascii="BiauKai" w:eastAsia="BiauKai" w:hAnsi="BiauKai"/>
        </w:rPr>
      </w:pPr>
      <w:r w:rsidRPr="00C970DC">
        <w:rPr>
          <w:rFonts w:ascii="BiauKai" w:eastAsia="BiauKai" w:hAnsi="BiauKai"/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52F612AA" wp14:editId="73B662F6">
                <wp:simplePos x="0" y="0"/>
                <wp:positionH relativeFrom="column">
                  <wp:posOffset>504190</wp:posOffset>
                </wp:positionH>
                <wp:positionV relativeFrom="page">
                  <wp:posOffset>9434195</wp:posOffset>
                </wp:positionV>
                <wp:extent cx="4312285" cy="228600"/>
                <wp:effectExtent l="0" t="0" r="5715" b="0"/>
                <wp:wrapSquare wrapText="bothSides"/>
                <wp:docPr id="28" name="文字方塊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12285" cy="2286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AEBDFC9" w14:textId="6E739AE1" w:rsidR="00932A12" w:rsidRPr="00932A12" w:rsidRDefault="00932A12" w:rsidP="00932A12">
                            <w:pPr>
                              <w:pStyle w:val="ad"/>
                              <w:jc w:val="center"/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</w:pPr>
                            <w:r w:rsidRPr="001D5F18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t>圖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instrText>SEQ 圖 \* CHINESENUM3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A028CC">
                              <w:rPr>
                                <w:rFonts w:ascii="BiauKai" w:eastAsia="BiauKai" w:hAnsi="BiauKai" w:hint="eastAsia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  <w:t>五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end"/>
                            </w:r>
                            <w:r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、</w:t>
                            </w:r>
                            <w:r w:rsidR="001601E9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加入</w:t>
                            </w:r>
                            <w:r w:rsidR="001601E9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TLA-4Ig</w:t>
                            </w:r>
                            <w:r w:rsidR="001601E9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的</w:t>
                            </w:r>
                            <w:r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Renca</w:t>
                            </w:r>
                            <w:r w:rsidR="00EE1D0E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在</w:t>
                            </w:r>
                            <w:r w:rsidR="00EE1D0E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day</w:t>
                            </w:r>
                            <w:r w:rsidR="00E90B7A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EE1D0E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 xml:space="preserve">6 </w:t>
                            </w:r>
                            <w:r w:rsidR="00017ACC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MTS assay</w:t>
                            </w:r>
                            <w:r w:rsidR="001601E9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吸光值較高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F612AA" id="文字方塊 28" o:spid="_x0000_s1030" type="#_x0000_t202" style="position:absolute;margin-left:39.7pt;margin-top:742.85pt;width:339.55pt;height:18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" stroked="f">
                <v:textbox style="mso-fit-shape-to-text:t" inset="0,0,0,0">
                  <w:txbxContent>
                    <w:p w14:paraId="6AEBDFC9" w14:textId="6E739AE1" w:rsidR="00932A12" w:rsidRPr="00932A12" w:rsidRDefault="00932A12" w:rsidP="00932A12">
                      <w:pPr>
                        <w:pStyle w:val="ad"/>
                        <w:jc w:val="center"/>
                        <w:rPr>
                          <w:rFonts w:ascii="BiauKai" w:eastAsia="BiauKai" w:hAnsi="BiauKai"/>
                          <w:sz w:val="24"/>
                          <w:szCs w:val="24"/>
                        </w:rPr>
                      </w:pPr>
                      <w:r w:rsidRPr="001D5F18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t>圖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begin"/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instrText>SEQ 圖 \* CHINESENUM3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separate"/>
                      </w:r>
                      <w:r w:rsidR="00A028CC">
                        <w:rPr>
                          <w:rFonts w:ascii="BiauKai" w:eastAsia="BiauKai" w:hAnsi="BiauKai" w:hint="eastAsia"/>
                          <w:b/>
                          <w:bCs/>
                          <w:noProof/>
                          <w:sz w:val="24"/>
                          <w:szCs w:val="24"/>
                        </w:rPr>
                        <w:t>五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end"/>
                      </w:r>
                      <w:r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、</w:t>
                      </w:r>
                      <w:r w:rsidR="001601E9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加入</w:t>
                      </w:r>
                      <w:r w:rsidR="001601E9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TLA-4Ig</w:t>
                      </w:r>
                      <w:r w:rsidR="001601E9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的</w:t>
                      </w:r>
                      <w:r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Renca</w:t>
                      </w:r>
                      <w:r w:rsidR="00EE1D0E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在</w:t>
                      </w:r>
                      <w:r w:rsidR="00EE1D0E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day</w:t>
                      </w:r>
                      <w:r w:rsidR="00E90B7A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 xml:space="preserve"> </w:t>
                      </w:r>
                      <w:r w:rsidR="00EE1D0E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 xml:space="preserve">6 </w:t>
                      </w:r>
                      <w:r w:rsidR="00017ACC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MTS assay</w:t>
                      </w:r>
                      <w:r w:rsidR="001601E9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吸光值較高</w:t>
                      </w:r>
                    </w:p>
                  </w:txbxContent>
                </v:textbox>
                <w10:wrap type="square" anchory="page"/>
              </v:shape>
            </w:pict>
          </mc:Fallback>
        </mc:AlternateContent>
      </w:r>
    </w:p>
    <w:p w14:paraId="5F5F3CD6" w14:textId="60BB8366" w:rsidR="007342D4" w:rsidRDefault="006C37B8" w:rsidP="007342D4">
      <w:pPr>
        <w:spacing w:line="360" w:lineRule="auto"/>
        <w:ind w:firstLine="480"/>
        <w:jc w:val="both"/>
        <w:rPr>
          <w:rFonts w:ascii="BiauKai" w:eastAsia="BiauKai" w:hAnsi="BiauKai"/>
        </w:rPr>
      </w:pPr>
      <w:r w:rsidRPr="006C37B8">
        <w:rPr>
          <w:rFonts w:ascii="BiauKai" w:eastAsia="BiauKai" w:hAnsi="BiauKai"/>
          <w:noProof/>
        </w:rPr>
        <w:lastRenderedPageBreak/>
        <w:drawing>
          <wp:anchor distT="0" distB="0" distL="114300" distR="114300" simplePos="0" relativeHeight="251708416" behindDoc="0" locked="0" layoutInCell="1" allowOverlap="1" wp14:anchorId="3CEBE8EE" wp14:editId="0C7DF6A2">
            <wp:simplePos x="0" y="0"/>
            <wp:positionH relativeFrom="column">
              <wp:posOffset>1264920</wp:posOffset>
            </wp:positionH>
            <wp:positionV relativeFrom="paragraph">
              <wp:posOffset>1763993</wp:posOffset>
            </wp:positionV>
            <wp:extent cx="2473200" cy="2332800"/>
            <wp:effectExtent l="0" t="0" r="3810" b="0"/>
            <wp:wrapTopAndBottom/>
            <wp:docPr id="11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3200" cy="2332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342D4" w:rsidRPr="00C970DC">
        <w:rPr>
          <w:rFonts w:ascii="BiauKai" w:hAnsi="BiauKai"/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7EB48ABB" wp14:editId="670038BE">
                <wp:simplePos x="0" y="0"/>
                <wp:positionH relativeFrom="column">
                  <wp:posOffset>515620</wp:posOffset>
                </wp:positionH>
                <wp:positionV relativeFrom="page">
                  <wp:posOffset>5146040</wp:posOffset>
                </wp:positionV>
                <wp:extent cx="4301490" cy="229870"/>
                <wp:effectExtent l="0" t="0" r="3810" b="0"/>
                <wp:wrapTopAndBottom/>
                <wp:docPr id="30" name="文字方塊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01490" cy="22987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F3D888D" w14:textId="1F799323" w:rsidR="00035A4A" w:rsidRPr="00035A4A" w:rsidRDefault="00035A4A" w:rsidP="003C4C0A">
                            <w:pPr>
                              <w:pStyle w:val="ad"/>
                              <w:jc w:val="center"/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</w:pPr>
                            <w:r w:rsidRPr="003C4C0A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t>圖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instrText>SEQ 圖 \* CHINESENUM3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A028CC">
                              <w:rPr>
                                <w:rFonts w:ascii="BiauKai" w:eastAsia="BiauKai" w:hAnsi="BiauKai" w:hint="eastAsia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  <w:t>六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end"/>
                            </w:r>
                            <w:r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、</w:t>
                            </w:r>
                            <w:r w:rsidR="001601E9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加入</w:t>
                            </w:r>
                            <w:r w:rsidR="001601E9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TLA-4Ig</w:t>
                            </w:r>
                            <w:r w:rsidR="001601E9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的</w:t>
                            </w:r>
                            <w:r w:rsidR="001601E9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T26</w:t>
                            </w:r>
                            <w:r w:rsidR="00EE1D0E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在</w:t>
                            </w:r>
                            <w:r w:rsidR="00EE1D0E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day</w:t>
                            </w:r>
                            <w:r w:rsidR="00E90B7A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EE1D0E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6</w:t>
                            </w:r>
                            <w:r w:rsidR="00EE1D0E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017ACC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MTS assay</w:t>
                            </w:r>
                            <w:r w:rsidR="001601E9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吸光值較高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EB48ABB" id="文字方塊 30" o:spid="_x0000_s1031" type="#_x0000_t202" style="position:absolute;left:0;text-align:left;margin-left:40.6pt;margin-top:405.2pt;width:338.7pt;height:18.1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" stroked="f">
                <v:textbox style="mso-fit-shape-to-text:t" inset="0,0,0,0">
                  <w:txbxContent>
                    <w:p w14:paraId="2F3D888D" w14:textId="1F799323" w:rsidR="00035A4A" w:rsidRPr="00035A4A" w:rsidRDefault="00035A4A" w:rsidP="003C4C0A">
                      <w:pPr>
                        <w:pStyle w:val="ad"/>
                        <w:jc w:val="center"/>
                        <w:rPr>
                          <w:rFonts w:ascii="BiauKai" w:eastAsia="BiauKai" w:hAnsi="BiauKai"/>
                          <w:sz w:val="24"/>
                          <w:szCs w:val="24"/>
                        </w:rPr>
                      </w:pPr>
                      <w:r w:rsidRPr="003C4C0A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t>圖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begin"/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instrText>SEQ 圖 \* CHINESENUM3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separate"/>
                      </w:r>
                      <w:r w:rsidR="00A028CC">
                        <w:rPr>
                          <w:rFonts w:ascii="BiauKai" w:eastAsia="BiauKai" w:hAnsi="BiauKai" w:hint="eastAsia"/>
                          <w:b/>
                          <w:bCs/>
                          <w:noProof/>
                          <w:sz w:val="24"/>
                          <w:szCs w:val="24"/>
                        </w:rPr>
                        <w:t>六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end"/>
                      </w:r>
                      <w:r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、</w:t>
                      </w:r>
                      <w:r w:rsidR="001601E9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加入</w:t>
                      </w:r>
                      <w:r w:rsidR="001601E9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TLA-4Ig</w:t>
                      </w:r>
                      <w:r w:rsidR="001601E9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的</w:t>
                      </w:r>
                      <w:r w:rsidR="001601E9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T26</w:t>
                      </w:r>
                      <w:r w:rsidR="00EE1D0E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在</w:t>
                      </w:r>
                      <w:r w:rsidR="00EE1D0E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day</w:t>
                      </w:r>
                      <w:r w:rsidR="00E90B7A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 xml:space="preserve"> </w:t>
                      </w:r>
                      <w:r w:rsidR="00EE1D0E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6</w:t>
                      </w:r>
                      <w:r w:rsidR="00EE1D0E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 xml:space="preserve"> </w:t>
                      </w:r>
                      <w:r w:rsidR="00017ACC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MTS assay</w:t>
                      </w:r>
                      <w:r w:rsidR="001601E9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吸光值較高</w:t>
                      </w:r>
                    </w:p>
                  </w:txbxContent>
                </v:textbox>
                <w10:wrap type="topAndBottom" anchory="page"/>
              </v:shape>
            </w:pict>
          </mc:Fallback>
        </mc:AlternateContent>
      </w:r>
      <w:r w:rsidR="009F6385" w:rsidRPr="00C970DC">
        <w:rPr>
          <w:rFonts w:ascii="BiauKai" w:eastAsia="BiauKai" w:hAnsi="BiauKai" w:hint="eastAsia"/>
        </w:rPr>
        <w:t>同樣</w:t>
      </w:r>
      <w:r w:rsidR="005A0946">
        <w:rPr>
          <w:rFonts w:ascii="BiauKai" w:eastAsia="BiauKai" w:hAnsi="BiauKai" w:hint="eastAsia"/>
        </w:rPr>
        <w:t>在加藥前一天</w:t>
      </w:r>
      <w:r w:rsidR="0060240D">
        <w:rPr>
          <w:rFonts w:ascii="BiauKai" w:eastAsia="BiauKai" w:hAnsi="BiauKai" w:hint="eastAsia"/>
        </w:rPr>
        <w:t>於</w:t>
      </w:r>
      <w:r w:rsidR="008B681B" w:rsidRPr="00C970DC">
        <w:rPr>
          <w:rFonts w:ascii="BiauKai" w:eastAsia="BiauKai" w:hAnsi="BiauKai"/>
        </w:rPr>
        <w:t>24 well plate</w:t>
      </w:r>
      <w:r w:rsidR="008B681B" w:rsidRPr="00C970DC">
        <w:rPr>
          <w:rFonts w:ascii="BiauKai" w:eastAsia="BiauKai" w:hAnsi="BiauKai" w:hint="eastAsia"/>
        </w:rPr>
        <w:t>中種植</w:t>
      </w:r>
      <w:r w:rsidR="008B681B" w:rsidRPr="00C970DC">
        <w:rPr>
          <w:rFonts w:ascii="BiauKai" w:eastAsia="BiauKai" w:hAnsi="BiauKai"/>
        </w:rPr>
        <w:t>5000</w:t>
      </w:r>
      <w:r w:rsidR="008B681B" w:rsidRPr="00C970DC">
        <w:rPr>
          <w:rFonts w:ascii="BiauKai" w:eastAsia="BiauKai" w:hAnsi="BiauKai" w:hint="eastAsia"/>
        </w:rPr>
        <w:t>顆</w:t>
      </w:r>
      <w:r w:rsidR="009F6385" w:rsidRPr="00C970DC">
        <w:rPr>
          <w:rFonts w:ascii="BiauKai" w:eastAsia="BiauKai" w:hAnsi="BiauKai"/>
        </w:rPr>
        <w:t>CT26</w:t>
      </w:r>
      <w:r w:rsidR="008B681B" w:rsidRPr="00C970DC">
        <w:rPr>
          <w:rFonts w:ascii="BiauKai" w:eastAsia="BiauKai" w:hAnsi="BiauKai" w:hint="eastAsia"/>
        </w:rPr>
        <w:t>細胞，</w:t>
      </w:r>
      <w:r w:rsidR="00E5371A">
        <w:rPr>
          <w:rFonts w:ascii="BiauKai" w:eastAsia="BiauKai" w:hAnsi="BiauKai" w:hint="eastAsia"/>
        </w:rPr>
        <w:t>隔天</w:t>
      </w:r>
      <w:r w:rsidR="008B681B" w:rsidRPr="00C970DC">
        <w:rPr>
          <w:rFonts w:ascii="BiauKai" w:eastAsia="BiauKai" w:hAnsi="BiauKai" w:hint="eastAsia"/>
        </w:rPr>
        <w:t>將細胞培養液換成含有</w:t>
      </w:r>
      <w:r w:rsidR="008B681B" w:rsidRPr="00C970DC">
        <w:rPr>
          <w:rFonts w:ascii="BiauKai" w:eastAsia="BiauKai" w:hAnsi="BiauKai"/>
        </w:rPr>
        <w:t>IgG</w:t>
      </w:r>
      <w:r w:rsidR="008B681B" w:rsidRPr="00C970DC">
        <w:rPr>
          <w:rFonts w:ascii="BiauKai" w:eastAsia="BiauKai" w:hAnsi="BiauKai" w:hint="eastAsia"/>
        </w:rPr>
        <w:t>或</w:t>
      </w:r>
      <w:r w:rsidR="009E3704" w:rsidRPr="00C970DC">
        <w:rPr>
          <w:rFonts w:ascii="BiauKai" w:eastAsia="BiauKai" w:hAnsi="BiauKai"/>
        </w:rPr>
        <w:t>CTLA-4Ig</w:t>
      </w:r>
      <w:r w:rsidR="008B681B" w:rsidRPr="00C970DC">
        <w:rPr>
          <w:rFonts w:ascii="BiauKai" w:eastAsia="BiauKai" w:hAnsi="BiauKai" w:hint="eastAsia"/>
        </w:rPr>
        <w:t>的</w:t>
      </w:r>
      <w:r w:rsidR="004E4E56">
        <w:rPr>
          <w:rFonts w:ascii="BiauKai" w:eastAsia="BiauKai" w:hAnsi="BiauKai" w:hint="eastAsia"/>
        </w:rPr>
        <w:t>培養液</w:t>
      </w:r>
      <w:r w:rsidR="008B681B" w:rsidRPr="00C970DC">
        <w:rPr>
          <w:rFonts w:ascii="BiauKai" w:eastAsia="BiauKai" w:hAnsi="BiauKai" w:hint="eastAsia"/>
        </w:rPr>
        <w:t>並持續培養6天</w:t>
      </w:r>
      <w:r w:rsidR="00593DE5">
        <w:rPr>
          <w:rFonts w:ascii="BiauKai" w:eastAsia="BiauKai" w:hAnsi="BiauKai" w:hint="eastAsia"/>
        </w:rPr>
        <w:t>，</w:t>
      </w:r>
      <w:r w:rsidR="005A0946">
        <w:rPr>
          <w:rFonts w:ascii="BiauKai" w:eastAsia="BiauKai" w:hAnsi="BiauKai"/>
        </w:rPr>
        <w:t>d</w:t>
      </w:r>
      <w:r w:rsidR="009F6385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9F6385" w:rsidRPr="00C970DC">
        <w:rPr>
          <w:rFonts w:ascii="BiauKai" w:eastAsia="BiauKai" w:hAnsi="BiauKai"/>
        </w:rPr>
        <w:t>3</w:t>
      </w:r>
      <w:r w:rsidR="009F6385" w:rsidRPr="00C970DC">
        <w:rPr>
          <w:rFonts w:ascii="BiauKai" w:eastAsia="BiauKai" w:hAnsi="BiauKai" w:hint="eastAsia"/>
        </w:rPr>
        <w:t>時將細胞</w:t>
      </w:r>
      <w:r w:rsidR="00B22DC1">
        <w:rPr>
          <w:rFonts w:ascii="BiauKai" w:eastAsia="BiauKai" w:hAnsi="BiauKai" w:hint="eastAsia"/>
        </w:rPr>
        <w:t>從</w:t>
      </w:r>
      <w:r w:rsidR="00B22DC1">
        <w:rPr>
          <w:rFonts w:ascii="BiauKai" w:eastAsia="BiauKai" w:hAnsi="BiauKai"/>
        </w:rPr>
        <w:t>well plate</w:t>
      </w:r>
      <w:r w:rsidR="00B22DC1">
        <w:rPr>
          <w:rFonts w:ascii="BiauKai" w:eastAsia="BiauKai" w:hAnsi="BiauKai" w:hint="eastAsia"/>
        </w:rPr>
        <w:t>上分離下來</w:t>
      </w:r>
      <w:r w:rsidR="009F6385" w:rsidRPr="00C970DC">
        <w:rPr>
          <w:rFonts w:ascii="BiauKai" w:eastAsia="BiauKai" w:hAnsi="BiauKai" w:hint="eastAsia"/>
        </w:rPr>
        <w:t>並回種1</w:t>
      </w:r>
      <w:r w:rsidR="009F6385" w:rsidRPr="00C970DC">
        <w:rPr>
          <w:rFonts w:ascii="BiauKai" w:eastAsia="BiauKai" w:hAnsi="BiauKai"/>
        </w:rPr>
        <w:t>/5</w:t>
      </w:r>
      <w:r w:rsidR="009F6385" w:rsidRPr="00C970DC">
        <w:rPr>
          <w:rFonts w:ascii="BiauKai" w:eastAsia="BiauKai" w:hAnsi="BiauKai" w:hint="eastAsia"/>
        </w:rPr>
        <w:t>的細胞數繼續培養</w:t>
      </w:r>
      <w:r w:rsidR="008F5A5A">
        <w:rPr>
          <w:rFonts w:ascii="BiauKai" w:eastAsia="BiauKai" w:hAnsi="BiauKai" w:hint="eastAsia"/>
        </w:rPr>
        <w:t>，</w:t>
      </w:r>
      <w:r w:rsidR="008B681B" w:rsidRPr="00C970DC">
        <w:rPr>
          <w:rFonts w:ascii="BiauKai" w:eastAsia="BiauKai" w:hAnsi="BiauKai" w:hint="eastAsia"/>
        </w:rPr>
        <w:t>在</w:t>
      </w:r>
      <w:r w:rsidR="005A0946">
        <w:rPr>
          <w:rFonts w:ascii="BiauKai" w:eastAsia="BiauKai" w:hAnsi="BiauKai"/>
        </w:rPr>
        <w:t>d</w:t>
      </w:r>
      <w:r w:rsidR="008B681B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8B681B" w:rsidRPr="00C970DC">
        <w:rPr>
          <w:rFonts w:ascii="BiauKai" w:eastAsia="BiauKai" w:hAnsi="BiauKai"/>
        </w:rPr>
        <w:t>6</w:t>
      </w:r>
      <w:r w:rsidR="008B681B" w:rsidRPr="00C970DC">
        <w:rPr>
          <w:rFonts w:ascii="BiauKai" w:eastAsia="BiauKai" w:hAnsi="BiauKai" w:hint="eastAsia"/>
        </w:rPr>
        <w:t>時加入</w:t>
      </w:r>
      <w:r w:rsidR="008B681B" w:rsidRPr="00C970DC">
        <w:rPr>
          <w:rFonts w:ascii="BiauKai" w:eastAsia="BiauKai" w:hAnsi="BiauKai"/>
        </w:rPr>
        <w:t>MTS assay</w:t>
      </w:r>
      <w:r w:rsidR="008B681B" w:rsidRPr="00C970DC">
        <w:rPr>
          <w:rFonts w:ascii="BiauKai" w:eastAsia="BiauKai" w:hAnsi="BiauKai" w:hint="eastAsia"/>
        </w:rPr>
        <w:t>，</w:t>
      </w:r>
      <w:r w:rsidR="008B681B" w:rsidRPr="00C970DC">
        <w:rPr>
          <w:rFonts w:ascii="BiauKai" w:eastAsia="BiauKai" w:hAnsi="BiauKai"/>
        </w:rPr>
        <w:t>incubate</w:t>
      </w:r>
      <w:r w:rsidR="008B681B" w:rsidRPr="00C970DC">
        <w:rPr>
          <w:rFonts w:ascii="BiauKai" w:eastAsia="BiauKai" w:hAnsi="BiauKai" w:hint="eastAsia"/>
        </w:rPr>
        <w:t>一小時後測量吸光值</w:t>
      </w:r>
      <w:r w:rsidR="008F5A5A" w:rsidRPr="00C970DC">
        <w:rPr>
          <w:rFonts w:ascii="BiauKai" w:eastAsia="BiauKai" w:hAnsi="BiauKai"/>
        </w:rPr>
        <w:t>OD</w:t>
      </w:r>
      <w:r w:rsidR="008F5A5A" w:rsidRPr="00593DE5">
        <w:rPr>
          <w:rFonts w:ascii="BiauKai" w:eastAsia="BiauKai" w:hAnsi="BiauKai"/>
          <w:vertAlign w:val="subscript"/>
        </w:rPr>
        <w:t>490 nm</w:t>
      </w:r>
      <w:r w:rsidR="008B681B" w:rsidRPr="00C970DC">
        <w:rPr>
          <w:rFonts w:ascii="BiauKai" w:eastAsia="BiauKai" w:hAnsi="BiauKai" w:hint="eastAsia"/>
        </w:rPr>
        <w:t>。根據實驗結果可以看出加入</w:t>
      </w:r>
      <w:r w:rsidR="009E3704" w:rsidRPr="00C970DC">
        <w:rPr>
          <w:rFonts w:ascii="BiauKai" w:eastAsia="BiauKai" w:hAnsi="BiauKai"/>
        </w:rPr>
        <w:t>CTLA-4Ig</w:t>
      </w:r>
      <w:r w:rsidR="00A5713B" w:rsidRPr="00C970DC">
        <w:rPr>
          <w:rFonts w:ascii="BiauKai" w:eastAsia="BiauKai" w:hAnsi="BiauKai" w:hint="eastAsia"/>
        </w:rPr>
        <w:t>後吸光值</w:t>
      </w:r>
      <w:r w:rsidR="00181C70">
        <w:rPr>
          <w:rFonts w:ascii="BiauKai" w:eastAsia="BiauKai" w:hAnsi="BiauKai" w:hint="eastAsia"/>
        </w:rPr>
        <w:t>淨</w:t>
      </w:r>
      <w:r w:rsidR="00A5713B" w:rsidRPr="00C970DC">
        <w:rPr>
          <w:rFonts w:ascii="BiauKai" w:eastAsia="BiauKai" w:hAnsi="BiauKai" w:hint="eastAsia"/>
        </w:rPr>
        <w:t>增加</w:t>
      </w:r>
      <w:r w:rsidR="00A5713B" w:rsidRPr="00C970DC">
        <w:rPr>
          <w:rFonts w:ascii="BiauKai" w:eastAsia="BiauKai" w:hAnsi="BiauKai"/>
        </w:rPr>
        <w:t>37.89%</w:t>
      </w:r>
      <w:r w:rsidR="00A5713B" w:rsidRPr="00C970DC">
        <w:rPr>
          <w:rFonts w:ascii="BiauKai" w:eastAsia="BiauKai" w:hAnsi="BiauKai" w:hint="eastAsia"/>
        </w:rPr>
        <w:t>，表示</w:t>
      </w:r>
      <w:r w:rsidR="009E3704" w:rsidRPr="00C970DC">
        <w:rPr>
          <w:rFonts w:ascii="BiauKai" w:eastAsia="BiauKai" w:hAnsi="BiauKai"/>
        </w:rPr>
        <w:t>CTLA-4Ig</w:t>
      </w:r>
      <w:r w:rsidR="009F6385" w:rsidRPr="00C970DC">
        <w:rPr>
          <w:rFonts w:ascii="BiauKai" w:eastAsia="BiauKai" w:hAnsi="BiauKai" w:hint="eastAsia"/>
        </w:rPr>
        <w:t>亦</w:t>
      </w:r>
      <w:r w:rsidR="008B681B" w:rsidRPr="00C970DC">
        <w:rPr>
          <w:rFonts w:ascii="BiauKai" w:eastAsia="BiauKai" w:hAnsi="BiauKai" w:hint="eastAsia"/>
        </w:rPr>
        <w:t>會</w:t>
      </w:r>
      <w:r w:rsidR="00A5713B" w:rsidRPr="00C970DC">
        <w:rPr>
          <w:rFonts w:ascii="BiauKai" w:eastAsia="BiauKai" w:hAnsi="BiauKai" w:hint="eastAsia"/>
        </w:rPr>
        <w:t>促進</w:t>
      </w:r>
      <w:r w:rsidR="009F6385" w:rsidRPr="00C970DC">
        <w:rPr>
          <w:rFonts w:ascii="BiauKai" w:eastAsia="BiauKai" w:hAnsi="BiauKai"/>
        </w:rPr>
        <w:t>CT26</w:t>
      </w:r>
      <w:r w:rsidR="009F6385" w:rsidRPr="00C970DC">
        <w:rPr>
          <w:rFonts w:ascii="BiauKai" w:eastAsia="BiauKai" w:hAnsi="BiauKai" w:hint="eastAsia"/>
        </w:rPr>
        <w:t>的</w:t>
      </w:r>
      <w:r w:rsidR="008B681B" w:rsidRPr="00C970DC">
        <w:rPr>
          <w:rFonts w:ascii="BiauKai" w:eastAsia="BiauKai" w:hAnsi="BiauKai" w:hint="eastAsia"/>
        </w:rPr>
        <w:t>生長。</w:t>
      </w:r>
    </w:p>
    <w:p w14:paraId="5FDEB01A" w14:textId="5EBE5044" w:rsidR="007342D4" w:rsidRPr="007342D4" w:rsidRDefault="007342D4" w:rsidP="007342D4">
      <w:pPr>
        <w:spacing w:line="360" w:lineRule="auto"/>
        <w:ind w:firstLine="480"/>
        <w:jc w:val="both"/>
        <w:rPr>
          <w:rFonts w:ascii="BiauKai" w:eastAsia="BiauKai" w:hAnsi="BiauKai"/>
        </w:rPr>
      </w:pPr>
    </w:p>
    <w:p w14:paraId="086C0B51" w14:textId="2F4DC894" w:rsidR="003C4C0A" w:rsidRPr="00C970DC" w:rsidRDefault="00036C14" w:rsidP="00036C14">
      <w:pPr>
        <w:pStyle w:val="3"/>
        <w:rPr>
          <w:rFonts w:ascii="BiauKai" w:hAnsi="BiauKai"/>
        </w:rPr>
      </w:pPr>
      <w:bookmarkStart w:id="20" w:name="_Toc115899917"/>
      <w:r w:rsidRPr="00C970DC">
        <w:rPr>
          <w:rFonts w:ascii="BiauKai" w:hAnsi="BiauKai"/>
        </w:rPr>
        <w:t>4.2.3 CCK8</w:t>
      </w:r>
      <w:bookmarkEnd w:id="20"/>
    </w:p>
    <w:p w14:paraId="037593AB" w14:textId="1BB7D286" w:rsidR="00310B45" w:rsidRPr="00C970DC" w:rsidRDefault="00310B45" w:rsidP="002D3D01">
      <w:pPr>
        <w:spacing w:line="360" w:lineRule="auto"/>
        <w:ind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 w:hint="eastAsia"/>
        </w:rPr>
        <w:t>再用另外一種方式測試</w:t>
      </w:r>
      <w:r w:rsidR="009E3704" w:rsidRPr="00C970DC">
        <w:rPr>
          <w:rFonts w:ascii="BiauKai" w:eastAsia="BiauKai" w:hAnsi="BiauKai"/>
        </w:rPr>
        <w:t>CTLA-4Ig</w:t>
      </w:r>
      <w:r w:rsidRPr="00C970DC">
        <w:rPr>
          <w:rFonts w:ascii="BiauKai" w:eastAsia="BiauKai" w:hAnsi="BiauKai" w:hint="eastAsia"/>
        </w:rPr>
        <w:t>對於</w:t>
      </w:r>
      <w:r w:rsidRPr="00C970DC">
        <w:rPr>
          <w:rFonts w:ascii="BiauKai" w:eastAsia="BiauKai" w:hAnsi="BiauKai"/>
        </w:rPr>
        <w:t>Renca</w:t>
      </w:r>
      <w:r w:rsidRPr="00C970DC">
        <w:rPr>
          <w:rFonts w:ascii="BiauKai" w:eastAsia="BiauKai" w:hAnsi="BiauKai" w:hint="eastAsia"/>
        </w:rPr>
        <w:t>及</w:t>
      </w:r>
      <w:r w:rsidRPr="00C970DC">
        <w:rPr>
          <w:rFonts w:ascii="BiauKai" w:eastAsia="BiauKai" w:hAnsi="BiauKai"/>
        </w:rPr>
        <w:t>CT26</w:t>
      </w:r>
      <w:r w:rsidRPr="00C970DC">
        <w:rPr>
          <w:rFonts w:ascii="BiauKai" w:eastAsia="BiauKai" w:hAnsi="BiauKai" w:hint="eastAsia"/>
        </w:rPr>
        <w:t>細胞生長速度的影響，我們運用了</w:t>
      </w:r>
      <w:r w:rsidRPr="00C970DC">
        <w:rPr>
          <w:rFonts w:ascii="BiauKai" w:eastAsia="BiauKai" w:hAnsi="BiauKai"/>
        </w:rPr>
        <w:t>CCK8 (</w:t>
      </w:r>
      <w:r w:rsidR="00436E6E">
        <w:rPr>
          <w:rFonts w:ascii="BiauKai" w:eastAsia="BiauKai" w:hAnsi="BiauKai"/>
        </w:rPr>
        <w:t>c</w:t>
      </w:r>
      <w:r w:rsidRPr="00C970DC">
        <w:rPr>
          <w:rFonts w:ascii="BiauKai" w:eastAsia="BiauKai" w:hAnsi="BiauKai"/>
        </w:rPr>
        <w:t>ell counting kit-8)</w:t>
      </w:r>
      <w:r w:rsidRPr="00C970DC">
        <w:rPr>
          <w:rFonts w:ascii="BiauKai" w:eastAsia="BiauKai" w:hAnsi="BiauKai" w:hint="eastAsia"/>
        </w:rPr>
        <w:t xml:space="preserve"> 進行實驗。</w:t>
      </w:r>
    </w:p>
    <w:p w14:paraId="706A0095" w14:textId="7FD84170" w:rsidR="00C60661" w:rsidRPr="00C970DC" w:rsidRDefault="00C60661" w:rsidP="002D3D01">
      <w:pPr>
        <w:spacing w:line="360" w:lineRule="auto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/>
        </w:rPr>
        <w:tab/>
      </w:r>
      <w:r w:rsidRPr="00C970DC">
        <w:rPr>
          <w:rFonts w:ascii="BiauKai" w:eastAsia="BiauKai" w:hAnsi="BiauKai" w:hint="eastAsia"/>
        </w:rPr>
        <w:t>首先，將</w:t>
      </w:r>
      <w:r w:rsidRPr="00C970DC">
        <w:rPr>
          <w:rFonts w:ascii="BiauKai" w:eastAsia="BiauKai" w:hAnsi="BiauKai"/>
        </w:rPr>
        <w:t>5000</w:t>
      </w:r>
      <w:r w:rsidRPr="00C970DC">
        <w:rPr>
          <w:rFonts w:ascii="BiauKai" w:eastAsia="BiauKai" w:hAnsi="BiauKai" w:hint="eastAsia"/>
        </w:rPr>
        <w:t>顆</w:t>
      </w:r>
      <w:r w:rsidRPr="00C970DC">
        <w:rPr>
          <w:rFonts w:ascii="BiauKai" w:eastAsia="BiauKai" w:hAnsi="BiauKai"/>
        </w:rPr>
        <w:t>Renca</w:t>
      </w:r>
      <w:r w:rsidR="00E80362" w:rsidRPr="00C970DC">
        <w:rPr>
          <w:rFonts w:ascii="BiauKai" w:eastAsia="BiauKai" w:hAnsi="BiauKai" w:hint="eastAsia"/>
        </w:rPr>
        <w:t>種在</w:t>
      </w:r>
      <w:r w:rsidR="00E80362" w:rsidRPr="00C970DC">
        <w:rPr>
          <w:rFonts w:ascii="BiauKai" w:eastAsia="BiauKai" w:hAnsi="BiauKai"/>
        </w:rPr>
        <w:t>24 well plate</w:t>
      </w:r>
      <w:r w:rsidR="00E80362" w:rsidRPr="00C970DC">
        <w:rPr>
          <w:rFonts w:ascii="BiauKai" w:eastAsia="BiauKai" w:hAnsi="BiauKai" w:hint="eastAsia"/>
        </w:rPr>
        <w:t>中，</w:t>
      </w:r>
      <w:r w:rsidR="00E5371A">
        <w:rPr>
          <w:rFonts w:ascii="BiauKai" w:eastAsia="BiauKai" w:hAnsi="BiauKai" w:hint="eastAsia"/>
        </w:rPr>
        <w:t>隔天</w:t>
      </w:r>
      <w:r w:rsidR="00E80362" w:rsidRPr="00C970DC">
        <w:rPr>
          <w:rFonts w:ascii="BiauKai" w:eastAsia="BiauKai" w:hAnsi="BiauKai" w:hint="eastAsia"/>
        </w:rPr>
        <w:t>將細胞培養液換成含有</w:t>
      </w:r>
      <w:r w:rsidR="00E80362" w:rsidRPr="00C970DC">
        <w:rPr>
          <w:rFonts w:ascii="BiauKai" w:eastAsia="BiauKai" w:hAnsi="BiauKai"/>
        </w:rPr>
        <w:t>IgG</w:t>
      </w:r>
      <w:r w:rsidR="00E80362" w:rsidRPr="00C970DC">
        <w:rPr>
          <w:rFonts w:ascii="BiauKai" w:eastAsia="BiauKai" w:hAnsi="BiauKai" w:hint="eastAsia"/>
        </w:rPr>
        <w:t>或</w:t>
      </w:r>
      <w:r w:rsidR="009E3704" w:rsidRPr="00C970DC">
        <w:rPr>
          <w:rFonts w:ascii="BiauKai" w:eastAsia="BiauKai" w:hAnsi="BiauKai"/>
        </w:rPr>
        <w:t>CTLA-4Ig</w:t>
      </w:r>
      <w:r w:rsidR="00E80362" w:rsidRPr="00C970DC">
        <w:rPr>
          <w:rFonts w:ascii="BiauKai" w:eastAsia="BiauKai" w:hAnsi="BiauKai" w:hint="eastAsia"/>
        </w:rPr>
        <w:t>的</w:t>
      </w:r>
      <w:r w:rsidR="008F5A5A">
        <w:rPr>
          <w:rFonts w:ascii="BiauKai" w:eastAsia="BiauKai" w:hAnsi="BiauKai" w:hint="eastAsia"/>
        </w:rPr>
        <w:t>培養液</w:t>
      </w:r>
      <w:r w:rsidR="00E80362" w:rsidRPr="00C970DC">
        <w:rPr>
          <w:rFonts w:ascii="BiauKai" w:eastAsia="BiauKai" w:hAnsi="BiauKai" w:hint="eastAsia"/>
        </w:rPr>
        <w:t>並持續培養6天，在</w:t>
      </w:r>
      <w:r w:rsidR="005A0946">
        <w:rPr>
          <w:rFonts w:ascii="BiauKai" w:eastAsia="BiauKai" w:hAnsi="BiauKai"/>
        </w:rPr>
        <w:t>d</w:t>
      </w:r>
      <w:r w:rsidR="00E80362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E80362" w:rsidRPr="00C970DC">
        <w:rPr>
          <w:rFonts w:ascii="BiauKai" w:eastAsia="BiauKai" w:hAnsi="BiauKai"/>
        </w:rPr>
        <w:t>6</w:t>
      </w:r>
      <w:r w:rsidR="00E80362" w:rsidRPr="00C970DC">
        <w:rPr>
          <w:rFonts w:ascii="BiauKai" w:eastAsia="BiauKai" w:hAnsi="BiauKai" w:hint="eastAsia"/>
        </w:rPr>
        <w:t>時加入</w:t>
      </w:r>
      <w:r w:rsidR="00E80362" w:rsidRPr="00C970DC">
        <w:rPr>
          <w:rFonts w:ascii="BiauKai" w:eastAsia="BiauKai" w:hAnsi="BiauKai"/>
        </w:rPr>
        <w:t>CCK8</w:t>
      </w:r>
      <w:r w:rsidR="00E80362" w:rsidRPr="00C970DC">
        <w:rPr>
          <w:rFonts w:ascii="BiauKai" w:eastAsia="BiauKai" w:hAnsi="BiauKai" w:hint="eastAsia"/>
        </w:rPr>
        <w:t>，</w:t>
      </w:r>
      <w:r w:rsidR="00E80362" w:rsidRPr="00C970DC">
        <w:rPr>
          <w:rFonts w:ascii="BiauKai" w:eastAsia="BiauKai" w:hAnsi="BiauKai"/>
        </w:rPr>
        <w:t>incubate</w:t>
      </w:r>
      <w:r w:rsidR="00E80362" w:rsidRPr="00C970DC">
        <w:rPr>
          <w:rFonts w:ascii="BiauKai" w:eastAsia="BiauKai" w:hAnsi="BiauKai" w:hint="eastAsia"/>
        </w:rPr>
        <w:t>一小時後測量吸光值</w:t>
      </w:r>
      <w:r w:rsidR="00E80362" w:rsidRPr="00C970DC">
        <w:rPr>
          <w:rFonts w:ascii="BiauKai" w:eastAsia="BiauKai" w:hAnsi="BiauKai"/>
        </w:rPr>
        <w:t>OD</w:t>
      </w:r>
      <w:r w:rsidR="00E80362" w:rsidRPr="008F5A5A">
        <w:rPr>
          <w:rFonts w:ascii="BiauKai" w:eastAsia="BiauKai" w:hAnsi="BiauKai"/>
          <w:vertAlign w:val="subscript"/>
        </w:rPr>
        <w:t>450 nm</w:t>
      </w:r>
      <w:r w:rsidR="00E80362" w:rsidRPr="00C970DC">
        <w:rPr>
          <w:rFonts w:ascii="BiauKai" w:eastAsia="BiauKai" w:hAnsi="BiauKai" w:hint="eastAsia"/>
        </w:rPr>
        <w:t>。</w:t>
      </w:r>
      <w:r w:rsidR="0015553C" w:rsidRPr="00C970DC">
        <w:rPr>
          <w:rFonts w:ascii="BiauKai" w:eastAsia="BiauKai" w:hAnsi="BiauKai" w:hint="eastAsia"/>
        </w:rPr>
        <w:t>實驗發現在</w:t>
      </w:r>
      <w:r w:rsidR="005A0946">
        <w:rPr>
          <w:rFonts w:ascii="BiauKai" w:eastAsia="BiauKai" w:hAnsi="BiauKai"/>
        </w:rPr>
        <w:t>d</w:t>
      </w:r>
      <w:r w:rsidR="0015553C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15553C" w:rsidRPr="00C970DC">
        <w:rPr>
          <w:rFonts w:ascii="BiauKai" w:eastAsia="BiauKai" w:hAnsi="BiauKai"/>
        </w:rPr>
        <w:t>6</w:t>
      </w:r>
      <w:r w:rsidR="0015553C" w:rsidRPr="00C970DC">
        <w:rPr>
          <w:rFonts w:ascii="BiauKai" w:eastAsia="BiauKai" w:hAnsi="BiauKai" w:hint="eastAsia"/>
        </w:rPr>
        <w:t>加入</w:t>
      </w:r>
      <w:r w:rsidR="0015553C" w:rsidRPr="00C970DC">
        <w:rPr>
          <w:rFonts w:ascii="BiauKai" w:eastAsia="BiauKai" w:hAnsi="BiauKai"/>
        </w:rPr>
        <w:t>CCK8</w:t>
      </w:r>
      <w:r w:rsidR="0015553C" w:rsidRPr="00C970DC">
        <w:rPr>
          <w:rFonts w:ascii="BiauKai" w:eastAsia="BiauKai" w:hAnsi="BiauKai" w:hint="eastAsia"/>
        </w:rPr>
        <w:t>進行測試，控制組和加藥組的吸光值幾乎沒有差異，推測已達</w:t>
      </w:r>
      <w:r w:rsidR="00C55D09">
        <w:rPr>
          <w:rFonts w:ascii="BiauKai" w:eastAsia="BiauKai" w:hAnsi="BiauKai"/>
        </w:rPr>
        <w:t>CCK8</w:t>
      </w:r>
      <w:r w:rsidR="00C55D09">
        <w:rPr>
          <w:rFonts w:ascii="BiauKai" w:eastAsia="BiauKai" w:hAnsi="BiauKai" w:hint="eastAsia"/>
        </w:rPr>
        <w:t>讀值的</w:t>
      </w:r>
      <w:r w:rsidR="004F7039">
        <w:rPr>
          <w:rFonts w:ascii="BiauKai" w:eastAsia="BiauKai" w:hAnsi="BiauKai" w:hint="eastAsia"/>
        </w:rPr>
        <w:t>平原值</w:t>
      </w:r>
      <w:r w:rsidR="0015553C" w:rsidRPr="00C970DC">
        <w:rPr>
          <w:rFonts w:ascii="BiauKai" w:eastAsia="BiauKai" w:hAnsi="BiauKai" w:hint="eastAsia"/>
        </w:rPr>
        <w:t>。</w:t>
      </w:r>
    </w:p>
    <w:p w14:paraId="360F2730" w14:textId="2E6030F5" w:rsidR="00C60661" w:rsidRPr="00C970DC" w:rsidRDefault="006C37B8" w:rsidP="000037B3">
      <w:pPr>
        <w:rPr>
          <w:rFonts w:ascii="BiauKai" w:eastAsia="BiauKai" w:hAnsi="BiauKai"/>
        </w:rPr>
      </w:pPr>
      <w:r w:rsidRPr="006C37B8">
        <w:rPr>
          <w:rFonts w:ascii="BiauKai" w:eastAsia="BiauKai" w:hAnsi="BiauKai"/>
          <w:noProof/>
        </w:rPr>
        <w:lastRenderedPageBreak/>
        <w:drawing>
          <wp:anchor distT="0" distB="0" distL="114300" distR="114300" simplePos="0" relativeHeight="251709440" behindDoc="0" locked="0" layoutInCell="1" allowOverlap="1" wp14:anchorId="702A799B" wp14:editId="26080377">
            <wp:simplePos x="0" y="0"/>
            <wp:positionH relativeFrom="column">
              <wp:posOffset>1321435</wp:posOffset>
            </wp:positionH>
            <wp:positionV relativeFrom="paragraph">
              <wp:posOffset>0</wp:posOffset>
            </wp:positionV>
            <wp:extent cx="2475230" cy="2231390"/>
            <wp:effectExtent l="0" t="0" r="0" b="3810"/>
            <wp:wrapTopAndBottom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5230" cy="22313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01C96" w:rsidRPr="00C970DC">
        <w:rPr>
          <w:rFonts w:ascii="BiauKai" w:eastAsia="BiauKai" w:hAnsi="BiauKai"/>
          <w:noProof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2ADC8EBA" wp14:editId="7E5D7C9C">
                <wp:simplePos x="0" y="0"/>
                <wp:positionH relativeFrom="column">
                  <wp:posOffset>643225</wp:posOffset>
                </wp:positionH>
                <wp:positionV relativeFrom="paragraph">
                  <wp:posOffset>2340491</wp:posOffset>
                </wp:positionV>
                <wp:extent cx="3975735" cy="635"/>
                <wp:effectExtent l="0" t="0" r="0" b="0"/>
                <wp:wrapTopAndBottom/>
                <wp:docPr id="34" name="文字方塊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757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35A5B90" w14:textId="69B5F303" w:rsidR="0015553C" w:rsidRPr="0015553C" w:rsidRDefault="0015553C" w:rsidP="00017ACC">
                            <w:pPr>
                              <w:pStyle w:val="ad"/>
                              <w:jc w:val="center"/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</w:pPr>
                            <w:r w:rsidRPr="0015553C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t>圖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instrText>SEQ 圖 \* CHINESENUM3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A028CC">
                              <w:rPr>
                                <w:rFonts w:ascii="BiauKai" w:eastAsia="BiauKai" w:hAnsi="BiauKai" w:hint="eastAsia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  <w:t>七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="00B019F5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、</w:t>
                            </w:r>
                            <w:r w:rsidR="00B019F5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017ACC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Renca</w:t>
                            </w:r>
                            <w:r w:rsidR="00017ACC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在</w:t>
                            </w:r>
                            <w:r w:rsidR="00E9525C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d</w:t>
                            </w:r>
                            <w:r w:rsidR="00017ACC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ay</w:t>
                            </w:r>
                            <w:r w:rsidR="00E90B7A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017ACC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6 CCK8</w:t>
                            </w:r>
                            <w:r w:rsidR="00017ACC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吸光值</w:t>
                            </w:r>
                            <w:r w:rsidR="00B019F5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推測已達</w:t>
                            </w:r>
                            <w:r w:rsidR="00B019F5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plateau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2ADC8EBA" id="文字方塊 34" o:spid="_x0000_s1032" type="#_x0000_t202" style="position:absolute;margin-left:50.65pt;margin-top:184.3pt;width:313.05pt;height:.05pt;z-index:2516920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" stroked="f">
                <v:textbox style="mso-fit-shape-to-text:t" inset="0,0,0,0">
                  <w:txbxContent>
                    <w:p w14:paraId="235A5B90" w14:textId="69B5F303" w:rsidR="0015553C" w:rsidRPr="0015553C" w:rsidRDefault="0015553C" w:rsidP="00017ACC">
                      <w:pPr>
                        <w:pStyle w:val="ad"/>
                        <w:jc w:val="center"/>
                        <w:rPr>
                          <w:rFonts w:ascii="BiauKai" w:eastAsia="BiauKai" w:hAnsi="BiauKai"/>
                          <w:sz w:val="24"/>
                          <w:szCs w:val="24"/>
                        </w:rPr>
                      </w:pPr>
                      <w:r w:rsidRPr="0015553C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t>圖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begin"/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instrText>SEQ 圖 \* CHINESENUM3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separate"/>
                      </w:r>
                      <w:r w:rsidR="00A028CC">
                        <w:rPr>
                          <w:rFonts w:ascii="BiauKai" w:eastAsia="BiauKai" w:hAnsi="BiauKai" w:hint="eastAsia"/>
                          <w:b/>
                          <w:bCs/>
                          <w:noProof/>
                          <w:sz w:val="24"/>
                          <w:szCs w:val="24"/>
                        </w:rPr>
                        <w:t>七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end"/>
                      </w:r>
                      <w:r w:rsidR="00B019F5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、</w:t>
                      </w:r>
                      <w:r w:rsidR="00B019F5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 xml:space="preserve"> </w:t>
                      </w:r>
                      <w:r w:rsidR="00017ACC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Renca</w:t>
                      </w:r>
                      <w:r w:rsidR="00017ACC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在</w:t>
                      </w:r>
                      <w:r w:rsidR="00E9525C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d</w:t>
                      </w:r>
                      <w:r w:rsidR="00017ACC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ay</w:t>
                      </w:r>
                      <w:r w:rsidR="00E90B7A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 xml:space="preserve"> </w:t>
                      </w:r>
                      <w:r w:rsidR="00017ACC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6 CCK8</w:t>
                      </w:r>
                      <w:r w:rsidR="00017ACC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吸光值</w:t>
                      </w:r>
                      <w:r w:rsidR="00B019F5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推測已達</w:t>
                      </w:r>
                      <w:r w:rsidR="00B019F5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plateau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2FB1A926" w14:textId="1219CB98" w:rsidR="00E65E8B" w:rsidRPr="00C970DC" w:rsidRDefault="006C37B8" w:rsidP="002D3D01">
      <w:pPr>
        <w:spacing w:line="360" w:lineRule="auto"/>
        <w:jc w:val="both"/>
        <w:rPr>
          <w:rFonts w:ascii="BiauKai" w:eastAsia="BiauKai" w:hAnsi="BiauKai"/>
        </w:rPr>
      </w:pPr>
      <w:r w:rsidRPr="006C37B8">
        <w:rPr>
          <w:rFonts w:ascii="BiauKai" w:eastAsia="BiauKai" w:hAnsi="BiauKai"/>
          <w:noProof/>
        </w:rPr>
        <w:drawing>
          <wp:anchor distT="0" distB="0" distL="114300" distR="114300" simplePos="0" relativeHeight="251710464" behindDoc="0" locked="0" layoutInCell="1" allowOverlap="1" wp14:anchorId="692B0BA8" wp14:editId="1BCBA013">
            <wp:simplePos x="0" y="0"/>
            <wp:positionH relativeFrom="column">
              <wp:posOffset>1252220</wp:posOffset>
            </wp:positionH>
            <wp:positionV relativeFrom="paragraph">
              <wp:posOffset>1818235</wp:posOffset>
            </wp:positionV>
            <wp:extent cx="2484000" cy="2250000"/>
            <wp:effectExtent l="0" t="0" r="0" b="0"/>
            <wp:wrapTopAndBottom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4000" cy="225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01C96" w:rsidRPr="00C970DC">
        <w:rPr>
          <w:rFonts w:ascii="BiauKai" w:eastAsia="BiauKai" w:hAnsi="BiauKai"/>
          <w:noProof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5221D9BE" wp14:editId="708CD5E3">
                <wp:simplePos x="0" y="0"/>
                <wp:positionH relativeFrom="column">
                  <wp:posOffset>665208</wp:posOffset>
                </wp:positionH>
                <wp:positionV relativeFrom="paragraph">
                  <wp:posOffset>4268561</wp:posOffset>
                </wp:positionV>
                <wp:extent cx="3903345" cy="635"/>
                <wp:effectExtent l="0" t="0" r="0" b="0"/>
                <wp:wrapTopAndBottom/>
                <wp:docPr id="35" name="文字方塊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33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50ACA4B" w14:textId="693E11BC" w:rsidR="00AD596F" w:rsidRPr="00AD596F" w:rsidRDefault="00AD596F" w:rsidP="00017ACC">
                            <w:pPr>
                              <w:pStyle w:val="ad"/>
                              <w:jc w:val="center"/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</w:pPr>
                            <w:r w:rsidRPr="00AD596F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t>圖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instrText>SEQ 圖 \* CHINESENUM3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A028CC">
                              <w:rPr>
                                <w:rFonts w:ascii="BiauKai" w:eastAsia="BiauKai" w:hAnsi="BiauKai" w:hint="eastAsia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  <w:t>八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end"/>
                            </w:r>
                            <w:r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、</w:t>
                            </w:r>
                            <w:r w:rsidR="00017ACC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T26</w:t>
                            </w:r>
                            <w:r w:rsidR="00017ACC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在</w:t>
                            </w:r>
                            <w:r w:rsidR="00EE1D0E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d</w:t>
                            </w:r>
                            <w:r w:rsidR="00017ACC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ay</w:t>
                            </w:r>
                            <w:r w:rsidR="00E90B7A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017ACC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6 CCK8</w:t>
                            </w:r>
                            <w:r w:rsidR="00017ACC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吸光值</w:t>
                            </w:r>
                            <w:r w:rsidR="00B019F5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推測已達</w:t>
                            </w:r>
                            <w:r w:rsidR="00B019F5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plateau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221D9BE" id="文字方塊 35" o:spid="_x0000_s1033" type="#_x0000_t202" style="position:absolute;left:0;text-align:left;margin-left:52.4pt;margin-top:336.1pt;width:307.35pt;height:.05pt;z-index:2516940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" stroked="f">
                <v:textbox style="mso-fit-shape-to-text:t" inset="0,0,0,0">
                  <w:txbxContent>
                    <w:p w14:paraId="150ACA4B" w14:textId="693E11BC" w:rsidR="00AD596F" w:rsidRPr="00AD596F" w:rsidRDefault="00AD596F" w:rsidP="00017ACC">
                      <w:pPr>
                        <w:pStyle w:val="ad"/>
                        <w:jc w:val="center"/>
                        <w:rPr>
                          <w:rFonts w:ascii="BiauKai" w:eastAsia="BiauKai" w:hAnsi="BiauKai"/>
                          <w:sz w:val="24"/>
                          <w:szCs w:val="24"/>
                        </w:rPr>
                      </w:pPr>
                      <w:r w:rsidRPr="00AD596F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t>圖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begin"/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instrText>SEQ 圖 \* CHINESENUM3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separate"/>
                      </w:r>
                      <w:r w:rsidR="00A028CC">
                        <w:rPr>
                          <w:rFonts w:ascii="BiauKai" w:eastAsia="BiauKai" w:hAnsi="BiauKai" w:hint="eastAsia"/>
                          <w:b/>
                          <w:bCs/>
                          <w:noProof/>
                          <w:sz w:val="24"/>
                          <w:szCs w:val="24"/>
                        </w:rPr>
                        <w:t>八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end"/>
                      </w:r>
                      <w:r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、</w:t>
                      </w:r>
                      <w:r w:rsidR="00017ACC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T26</w:t>
                      </w:r>
                      <w:r w:rsidR="00017ACC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在</w:t>
                      </w:r>
                      <w:r w:rsidR="00EE1D0E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d</w:t>
                      </w:r>
                      <w:r w:rsidR="00017ACC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ay</w:t>
                      </w:r>
                      <w:r w:rsidR="00E90B7A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 xml:space="preserve"> </w:t>
                      </w:r>
                      <w:r w:rsidR="00017ACC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6 CCK8</w:t>
                      </w:r>
                      <w:r w:rsidR="00017ACC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吸光值</w:t>
                      </w:r>
                      <w:r w:rsidR="00B019F5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推測已達</w:t>
                      </w:r>
                      <w:r w:rsidR="00B019F5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plateau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25148A" w:rsidRPr="00C970DC">
        <w:rPr>
          <w:rFonts w:ascii="BiauKai" w:eastAsia="BiauKai" w:hAnsi="BiauKai"/>
        </w:rPr>
        <w:tab/>
      </w:r>
      <w:r w:rsidR="0025148A" w:rsidRPr="00C970DC">
        <w:rPr>
          <w:rFonts w:ascii="BiauKai" w:eastAsia="BiauKai" w:hAnsi="BiauKai" w:hint="eastAsia"/>
        </w:rPr>
        <w:t>另外，將</w:t>
      </w:r>
      <w:r w:rsidR="0025148A" w:rsidRPr="00C970DC">
        <w:rPr>
          <w:rFonts w:ascii="BiauKai" w:eastAsia="BiauKai" w:hAnsi="BiauKai"/>
        </w:rPr>
        <w:t>5000</w:t>
      </w:r>
      <w:r w:rsidR="0025148A" w:rsidRPr="00C970DC">
        <w:rPr>
          <w:rFonts w:ascii="BiauKai" w:eastAsia="BiauKai" w:hAnsi="BiauKai" w:hint="eastAsia"/>
        </w:rPr>
        <w:t>顆C</w:t>
      </w:r>
      <w:r w:rsidR="0025148A" w:rsidRPr="00C970DC">
        <w:rPr>
          <w:rFonts w:ascii="BiauKai" w:eastAsia="BiauKai" w:hAnsi="BiauKai"/>
        </w:rPr>
        <w:t>T26</w:t>
      </w:r>
      <w:r w:rsidR="0025148A" w:rsidRPr="00C970DC">
        <w:rPr>
          <w:rFonts w:ascii="BiauKai" w:eastAsia="BiauKai" w:hAnsi="BiauKai" w:hint="eastAsia"/>
        </w:rPr>
        <w:t>種</w:t>
      </w:r>
      <w:r w:rsidR="00245F03" w:rsidRPr="00C970DC">
        <w:rPr>
          <w:rFonts w:ascii="BiauKai" w:eastAsia="BiauKai" w:hAnsi="BiauKai" w:hint="eastAsia"/>
        </w:rPr>
        <w:t>在</w:t>
      </w:r>
      <w:r w:rsidR="00245F03" w:rsidRPr="00C970DC">
        <w:rPr>
          <w:rFonts w:ascii="BiauKai" w:eastAsia="BiauKai" w:hAnsi="BiauKai"/>
        </w:rPr>
        <w:t>24 well plate</w:t>
      </w:r>
      <w:r w:rsidR="00245F03" w:rsidRPr="00C970DC">
        <w:rPr>
          <w:rFonts w:ascii="BiauKai" w:eastAsia="BiauKai" w:hAnsi="BiauKai" w:hint="eastAsia"/>
        </w:rPr>
        <w:t>中，</w:t>
      </w:r>
      <w:r w:rsidR="00E5371A">
        <w:rPr>
          <w:rFonts w:ascii="BiauKai" w:eastAsia="BiauKai" w:hAnsi="BiauKai" w:hint="eastAsia"/>
        </w:rPr>
        <w:t>隔天</w:t>
      </w:r>
      <w:r w:rsidR="00245F03" w:rsidRPr="00C970DC">
        <w:rPr>
          <w:rFonts w:ascii="BiauKai" w:eastAsia="BiauKai" w:hAnsi="BiauKai" w:hint="eastAsia"/>
        </w:rPr>
        <w:t>將細胞培養液換成含有</w:t>
      </w:r>
      <w:r w:rsidR="00245F03" w:rsidRPr="00C970DC">
        <w:rPr>
          <w:rFonts w:ascii="BiauKai" w:eastAsia="BiauKai" w:hAnsi="BiauKai"/>
        </w:rPr>
        <w:t>IgG</w:t>
      </w:r>
      <w:r w:rsidR="00245F03" w:rsidRPr="00C970DC">
        <w:rPr>
          <w:rFonts w:ascii="BiauKai" w:eastAsia="BiauKai" w:hAnsi="BiauKai" w:hint="eastAsia"/>
        </w:rPr>
        <w:t>或</w:t>
      </w:r>
      <w:r w:rsidR="009E3704" w:rsidRPr="00C970DC">
        <w:rPr>
          <w:rFonts w:ascii="BiauKai" w:eastAsia="BiauKai" w:hAnsi="BiauKai"/>
        </w:rPr>
        <w:t>CTLA-4Ig</w:t>
      </w:r>
      <w:r w:rsidR="00245F03" w:rsidRPr="00C970DC">
        <w:rPr>
          <w:rFonts w:ascii="BiauKai" w:eastAsia="BiauKai" w:hAnsi="BiauKai" w:hint="eastAsia"/>
        </w:rPr>
        <w:t>的</w:t>
      </w:r>
      <w:r w:rsidR="008F5A5A">
        <w:rPr>
          <w:rFonts w:ascii="BiauKai" w:eastAsia="BiauKai" w:hAnsi="BiauKai" w:hint="eastAsia"/>
        </w:rPr>
        <w:t>培養液</w:t>
      </w:r>
      <w:r w:rsidR="00245F03" w:rsidRPr="00C970DC">
        <w:rPr>
          <w:rFonts w:ascii="BiauKai" w:eastAsia="BiauKai" w:hAnsi="BiauKai" w:hint="eastAsia"/>
        </w:rPr>
        <w:t>並持續培養6天</w:t>
      </w:r>
      <w:r w:rsidR="00C55D09">
        <w:rPr>
          <w:rFonts w:ascii="BiauKai" w:eastAsia="BiauKai" w:hAnsi="BiauKai" w:hint="eastAsia"/>
        </w:rPr>
        <w:t>，</w:t>
      </w:r>
      <w:r w:rsidR="005A0946">
        <w:rPr>
          <w:rFonts w:ascii="BiauKai" w:eastAsia="BiauKai" w:hAnsi="BiauKai"/>
        </w:rPr>
        <w:t>d</w:t>
      </w:r>
      <w:r w:rsidR="00245F03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245F03" w:rsidRPr="00C970DC">
        <w:rPr>
          <w:rFonts w:ascii="BiauKai" w:eastAsia="BiauKai" w:hAnsi="BiauKai"/>
        </w:rPr>
        <w:t>3</w:t>
      </w:r>
      <w:r w:rsidR="00245F03" w:rsidRPr="00C970DC">
        <w:rPr>
          <w:rFonts w:ascii="BiauKai" w:eastAsia="BiauKai" w:hAnsi="BiauKai" w:hint="eastAsia"/>
        </w:rPr>
        <w:t>將細胞</w:t>
      </w:r>
      <w:r w:rsidR="00AE2F5D">
        <w:rPr>
          <w:rFonts w:ascii="BiauKai" w:eastAsia="BiauKai" w:hAnsi="BiauKai" w:hint="eastAsia"/>
        </w:rPr>
        <w:t>從</w:t>
      </w:r>
      <w:r w:rsidR="00AE2F5D">
        <w:rPr>
          <w:rFonts w:ascii="BiauKai" w:eastAsia="BiauKai" w:hAnsi="BiauKai"/>
        </w:rPr>
        <w:t>well plate</w:t>
      </w:r>
      <w:r w:rsidR="00AE2F5D">
        <w:rPr>
          <w:rFonts w:ascii="BiauKai" w:eastAsia="BiauKai" w:hAnsi="BiauKai" w:hint="eastAsia"/>
        </w:rPr>
        <w:t>上分離下來</w:t>
      </w:r>
      <w:r w:rsidR="00245F03" w:rsidRPr="00C970DC">
        <w:rPr>
          <w:rFonts w:ascii="BiauKai" w:eastAsia="BiauKai" w:hAnsi="BiauKai" w:hint="eastAsia"/>
        </w:rPr>
        <w:t>並回種1</w:t>
      </w:r>
      <w:r w:rsidR="00245F03" w:rsidRPr="00C970DC">
        <w:rPr>
          <w:rFonts w:ascii="BiauKai" w:eastAsia="BiauKai" w:hAnsi="BiauKai"/>
        </w:rPr>
        <w:t>/5</w:t>
      </w:r>
      <w:r w:rsidR="00245F03" w:rsidRPr="00C970DC">
        <w:rPr>
          <w:rFonts w:ascii="BiauKai" w:eastAsia="BiauKai" w:hAnsi="BiauKai" w:hint="eastAsia"/>
        </w:rPr>
        <w:t>的細胞數繼續培養</w:t>
      </w:r>
      <w:r w:rsidR="00C55D09">
        <w:rPr>
          <w:rFonts w:ascii="BiauKai" w:eastAsia="BiauKai" w:hAnsi="BiauKai" w:hint="eastAsia"/>
        </w:rPr>
        <w:t>，</w:t>
      </w:r>
      <w:r w:rsidR="00245F03" w:rsidRPr="00C970DC">
        <w:rPr>
          <w:rFonts w:ascii="BiauKai" w:eastAsia="BiauKai" w:hAnsi="BiauKai" w:hint="eastAsia"/>
        </w:rPr>
        <w:t>在</w:t>
      </w:r>
      <w:r w:rsidR="005A0946">
        <w:rPr>
          <w:rFonts w:ascii="BiauKai" w:eastAsia="BiauKai" w:hAnsi="BiauKai"/>
        </w:rPr>
        <w:t>d</w:t>
      </w:r>
      <w:r w:rsidR="00245F03" w:rsidRPr="00C970DC">
        <w:rPr>
          <w:rFonts w:ascii="BiauKai" w:eastAsia="BiauKai" w:hAnsi="BiauKai"/>
        </w:rPr>
        <w:t>ay</w:t>
      </w:r>
      <w:r w:rsidR="005A0946">
        <w:rPr>
          <w:rFonts w:ascii="BiauKai" w:eastAsia="BiauKai" w:hAnsi="BiauKai"/>
        </w:rPr>
        <w:t xml:space="preserve"> </w:t>
      </w:r>
      <w:r w:rsidR="00245F03" w:rsidRPr="00C970DC">
        <w:rPr>
          <w:rFonts w:ascii="BiauKai" w:eastAsia="BiauKai" w:hAnsi="BiauKai"/>
        </w:rPr>
        <w:t>6</w:t>
      </w:r>
      <w:r w:rsidR="00245F03" w:rsidRPr="00C970DC">
        <w:rPr>
          <w:rFonts w:ascii="BiauKai" w:eastAsia="BiauKai" w:hAnsi="BiauKai" w:hint="eastAsia"/>
        </w:rPr>
        <w:t>時加入</w:t>
      </w:r>
      <w:r w:rsidR="00245F03" w:rsidRPr="00C970DC">
        <w:rPr>
          <w:rFonts w:ascii="BiauKai" w:eastAsia="BiauKai" w:hAnsi="BiauKai"/>
        </w:rPr>
        <w:t>CCK8</w:t>
      </w:r>
      <w:r w:rsidR="00245F03" w:rsidRPr="00C970DC">
        <w:rPr>
          <w:rFonts w:ascii="BiauKai" w:eastAsia="BiauKai" w:hAnsi="BiauKai" w:hint="eastAsia"/>
        </w:rPr>
        <w:t>，</w:t>
      </w:r>
      <w:r w:rsidR="00245F03" w:rsidRPr="00C970DC">
        <w:rPr>
          <w:rFonts w:ascii="BiauKai" w:eastAsia="BiauKai" w:hAnsi="BiauKai"/>
        </w:rPr>
        <w:t>incubate</w:t>
      </w:r>
      <w:r w:rsidR="00245F03" w:rsidRPr="00C970DC">
        <w:rPr>
          <w:rFonts w:ascii="BiauKai" w:eastAsia="BiauKai" w:hAnsi="BiauKai" w:hint="eastAsia"/>
        </w:rPr>
        <w:t>一小時後測量吸光值</w:t>
      </w:r>
      <w:r w:rsidR="008F5A5A" w:rsidRPr="00C970DC">
        <w:rPr>
          <w:rFonts w:ascii="BiauKai" w:eastAsia="BiauKai" w:hAnsi="BiauKai"/>
        </w:rPr>
        <w:t>OD</w:t>
      </w:r>
      <w:r w:rsidR="008F5A5A" w:rsidRPr="008F5A5A">
        <w:rPr>
          <w:rFonts w:ascii="BiauKai" w:eastAsia="BiauKai" w:hAnsi="BiauKai"/>
          <w:vertAlign w:val="subscript"/>
        </w:rPr>
        <w:t>450 nm</w:t>
      </w:r>
      <w:r w:rsidR="00245F03" w:rsidRPr="00C970DC">
        <w:rPr>
          <w:rFonts w:ascii="BiauKai" w:eastAsia="BiauKai" w:hAnsi="BiauKai" w:hint="eastAsia"/>
        </w:rPr>
        <w:t>。</w:t>
      </w:r>
      <w:r w:rsidR="004F67D2" w:rsidRPr="00C970DC">
        <w:rPr>
          <w:rFonts w:ascii="BiauKai" w:eastAsia="BiauKai" w:hAnsi="BiauKai" w:hint="eastAsia"/>
        </w:rPr>
        <w:t>實驗發現在控制組和加藥組的吸光值亦沒有差異，推測同樣</w:t>
      </w:r>
      <w:r w:rsidR="00C55D09" w:rsidRPr="00C970DC">
        <w:rPr>
          <w:rFonts w:ascii="BiauKai" w:eastAsia="BiauKai" w:hAnsi="BiauKai" w:hint="eastAsia"/>
        </w:rPr>
        <w:t>已達</w:t>
      </w:r>
      <w:r w:rsidR="00C55D09">
        <w:rPr>
          <w:rFonts w:ascii="BiauKai" w:eastAsia="BiauKai" w:hAnsi="BiauKai"/>
        </w:rPr>
        <w:t>CCK8</w:t>
      </w:r>
      <w:r w:rsidR="00C55D09">
        <w:rPr>
          <w:rFonts w:ascii="BiauKai" w:eastAsia="BiauKai" w:hAnsi="BiauKai" w:hint="eastAsia"/>
        </w:rPr>
        <w:t>讀值的</w:t>
      </w:r>
      <w:r w:rsidR="009658FC">
        <w:rPr>
          <w:rFonts w:ascii="BiauKai" w:eastAsia="BiauKai" w:hAnsi="BiauKai" w:hint="eastAsia"/>
        </w:rPr>
        <w:t>平原值</w:t>
      </w:r>
      <w:r w:rsidR="004F67D2" w:rsidRPr="00C970DC">
        <w:rPr>
          <w:rFonts w:ascii="BiauKai" w:eastAsia="BiauKai" w:hAnsi="BiauKai" w:hint="eastAsia"/>
        </w:rPr>
        <w:t>。</w:t>
      </w:r>
    </w:p>
    <w:p w14:paraId="344AF2FA" w14:textId="194A5912" w:rsidR="002D3D01" w:rsidRPr="00C970DC" w:rsidRDefault="002D3D01" w:rsidP="002D3D01">
      <w:pPr>
        <w:spacing w:line="360" w:lineRule="auto"/>
        <w:ind w:firstLine="480"/>
        <w:jc w:val="both"/>
        <w:rPr>
          <w:rFonts w:ascii="BiauKai" w:eastAsia="BiauKai" w:hAnsi="BiauKai"/>
          <w:sz w:val="21"/>
          <w:szCs w:val="21"/>
        </w:rPr>
      </w:pPr>
    </w:p>
    <w:p w14:paraId="6CCB8B1B" w14:textId="176A94CD" w:rsidR="00C60661" w:rsidRPr="00C970DC" w:rsidRDefault="00E65E8B" w:rsidP="002D3D01">
      <w:pPr>
        <w:spacing w:line="360" w:lineRule="auto"/>
        <w:ind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 w:hint="eastAsia"/>
        </w:rPr>
        <w:t>因此我們決定將</w:t>
      </w:r>
      <w:r w:rsidR="00F00704" w:rsidRPr="00C970DC">
        <w:rPr>
          <w:rFonts w:ascii="BiauKai" w:eastAsia="BiauKai" w:hAnsi="BiauKai" w:hint="eastAsia"/>
        </w:rPr>
        <w:t>實驗細胞數降低，並且更換為種在</w:t>
      </w:r>
      <w:r w:rsidR="00F00704" w:rsidRPr="00C970DC">
        <w:rPr>
          <w:rFonts w:ascii="BiauKai" w:eastAsia="BiauKai" w:hAnsi="BiauKai"/>
        </w:rPr>
        <w:t>96 well plate</w:t>
      </w:r>
      <w:r w:rsidR="00F00704" w:rsidRPr="00C970DC">
        <w:rPr>
          <w:rFonts w:ascii="BiauKai" w:eastAsia="BiauKai" w:hAnsi="BiauKai" w:hint="eastAsia"/>
        </w:rPr>
        <w:t>，以避免在</w:t>
      </w:r>
      <w:r w:rsidR="00F00704" w:rsidRPr="00C970DC">
        <w:rPr>
          <w:rFonts w:ascii="BiauKai" w:eastAsia="BiauKai" w:hAnsi="BiauKai"/>
        </w:rPr>
        <w:t>24 well plate</w:t>
      </w:r>
      <w:r w:rsidR="00F00704" w:rsidRPr="00C970DC">
        <w:rPr>
          <w:rFonts w:ascii="BiauKai" w:eastAsia="BiauKai" w:hAnsi="BiauKai" w:hint="eastAsia"/>
        </w:rPr>
        <w:t>中</w:t>
      </w:r>
      <w:r w:rsidR="00C55D09">
        <w:rPr>
          <w:rFonts w:ascii="BiauKai" w:eastAsia="BiauKai" w:hAnsi="BiauKai" w:hint="eastAsia"/>
        </w:rPr>
        <w:t>因種的</w:t>
      </w:r>
      <w:r w:rsidR="00F00704" w:rsidRPr="00C970DC">
        <w:rPr>
          <w:rFonts w:ascii="BiauKai" w:eastAsia="BiauKai" w:hAnsi="BiauKai" w:hint="eastAsia"/>
        </w:rPr>
        <w:t>細胞數量過於稀少而</w:t>
      </w:r>
      <w:r w:rsidR="00C55D09">
        <w:rPr>
          <w:rFonts w:ascii="BiauKai" w:eastAsia="BiauKai" w:hAnsi="BiauKai" w:hint="eastAsia"/>
        </w:rPr>
        <w:t>使細胞</w:t>
      </w:r>
      <w:r w:rsidR="00C55D09" w:rsidRPr="00C970DC">
        <w:rPr>
          <w:rFonts w:ascii="BiauKai" w:eastAsia="BiauKai" w:hAnsi="BiauKai" w:hint="eastAsia"/>
        </w:rPr>
        <w:t>無法</w:t>
      </w:r>
      <w:r w:rsidR="00F00704" w:rsidRPr="00C970DC">
        <w:rPr>
          <w:rFonts w:ascii="BiauKai" w:eastAsia="BiauKai" w:hAnsi="BiauKai" w:hint="eastAsia"/>
        </w:rPr>
        <w:t>生長。</w:t>
      </w:r>
    </w:p>
    <w:p w14:paraId="52CD69BC" w14:textId="68E141B9" w:rsidR="00EE6534" w:rsidRPr="00C970DC" w:rsidRDefault="001E7863" w:rsidP="008F5A5A">
      <w:pPr>
        <w:spacing w:line="360" w:lineRule="auto"/>
        <w:ind w:firstLine="480"/>
        <w:jc w:val="both"/>
        <w:rPr>
          <w:rFonts w:ascii="BiauKai" w:eastAsia="BiauKai" w:hAnsi="BiauKai"/>
        </w:rPr>
      </w:pPr>
      <w:r w:rsidRPr="00C970DC">
        <w:rPr>
          <w:rFonts w:ascii="BiauKai" w:eastAsia="BiauKai" w:hAnsi="BiauKai"/>
          <w:noProof/>
        </w:rPr>
        <w:lastRenderedPageBreak/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108D1473" wp14:editId="08873150">
                <wp:simplePos x="0" y="0"/>
                <wp:positionH relativeFrom="column">
                  <wp:posOffset>626110</wp:posOffset>
                </wp:positionH>
                <wp:positionV relativeFrom="paragraph">
                  <wp:posOffset>3763988</wp:posOffset>
                </wp:positionV>
                <wp:extent cx="3985260" cy="635"/>
                <wp:effectExtent l="0" t="0" r="2540" b="0"/>
                <wp:wrapTopAndBottom/>
                <wp:docPr id="44" name="文字方塊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852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F26DE3C" w14:textId="3F79F3C8" w:rsidR="00613E62" w:rsidRPr="00613E62" w:rsidRDefault="00613E62" w:rsidP="00613E62">
                            <w:pPr>
                              <w:pStyle w:val="ad"/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</w:pPr>
                            <w:r w:rsidRPr="00613E62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t>圖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 w:hint="eastAsia"/>
                                <w:b/>
                                <w:bCs/>
                                <w:sz w:val="24"/>
                                <w:szCs w:val="24"/>
                              </w:rPr>
                              <w:instrText>SEQ 圖 \* CHINESENUM3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instrText xml:space="preserve"> </w:instrTex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A028CC">
                              <w:rPr>
                                <w:rFonts w:ascii="BiauKai" w:eastAsia="BiauKai" w:hAnsi="BiauKai" w:hint="eastAsia"/>
                                <w:b/>
                                <w:bCs/>
                                <w:noProof/>
                                <w:sz w:val="24"/>
                                <w:szCs w:val="24"/>
                              </w:rPr>
                              <w:t>九</w:t>
                            </w:r>
                            <w:r w:rsidR="008B7B70">
                              <w:rPr>
                                <w:rFonts w:ascii="BiauKai" w:eastAsia="BiauKai" w:hAnsi="BiauKai"/>
                                <w:b/>
                                <w:bCs/>
                                <w:sz w:val="24"/>
                                <w:szCs w:val="24"/>
                              </w:rPr>
                              <w:fldChar w:fldCharType="end"/>
                            </w:r>
                            <w:r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、</w:t>
                            </w:r>
                            <w:r w:rsidR="00D15CC4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加入</w:t>
                            </w:r>
                            <w:r w:rsidR="00D15CC4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CTLA-4Ig</w:t>
                            </w:r>
                            <w:r w:rsidR="00D15CC4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的</w:t>
                            </w:r>
                            <w:r w:rsidR="00D15CC4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Renca</w:t>
                            </w:r>
                            <w:r w:rsidR="00D15CC4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在</w:t>
                            </w:r>
                            <w:r w:rsidR="00EE1D0E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d</w:t>
                            </w:r>
                            <w:r w:rsidR="00D15CC4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ay</w:t>
                            </w:r>
                            <w:r w:rsidR="00E90B7A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D15CC4">
                              <w:rPr>
                                <w:rFonts w:ascii="BiauKai" w:eastAsia="BiauKai" w:hAnsi="BiauKai"/>
                                <w:sz w:val="24"/>
                                <w:szCs w:val="24"/>
                              </w:rPr>
                              <w:t>6 CCK8</w:t>
                            </w:r>
                            <w:r w:rsidR="00D15CC4">
                              <w:rPr>
                                <w:rFonts w:ascii="BiauKai" w:eastAsia="BiauKai" w:hAnsi="BiauKai" w:hint="eastAsia"/>
                                <w:sz w:val="24"/>
                                <w:szCs w:val="24"/>
                              </w:rPr>
                              <w:t>吸光值較高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8D1473" id="文字方塊 44" o:spid="_x0000_s1034" type="#_x0000_t202" style="position:absolute;left:0;text-align:left;margin-left:49.3pt;margin-top:296.4pt;width:313.8pt;height:.0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" stroked="f">
                <v:textbox style="mso-fit-shape-to-text:t" inset="0,0,0,0">
                  <w:txbxContent>
                    <w:p w14:paraId="7F26DE3C" w14:textId="3F79F3C8" w:rsidR="00613E62" w:rsidRPr="00613E62" w:rsidRDefault="00613E62" w:rsidP="00613E62">
                      <w:pPr>
                        <w:pStyle w:val="ad"/>
                        <w:rPr>
                          <w:rFonts w:ascii="BiauKai" w:eastAsia="BiauKai" w:hAnsi="BiauKai"/>
                          <w:sz w:val="24"/>
                          <w:szCs w:val="24"/>
                        </w:rPr>
                      </w:pPr>
                      <w:r w:rsidRPr="00613E62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t>圖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begin"/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 w:hint="eastAsia"/>
                          <w:b/>
                          <w:bCs/>
                          <w:sz w:val="24"/>
                          <w:szCs w:val="24"/>
                        </w:rPr>
                        <w:instrText>SEQ 圖 \* CHINESENUM3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instrText xml:space="preserve"> </w:instrTex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separate"/>
                      </w:r>
                      <w:r w:rsidR="00A028CC">
                        <w:rPr>
                          <w:rFonts w:ascii="BiauKai" w:eastAsia="BiauKai" w:hAnsi="BiauKai" w:hint="eastAsia"/>
                          <w:b/>
                          <w:bCs/>
                          <w:noProof/>
                          <w:sz w:val="24"/>
                          <w:szCs w:val="24"/>
                        </w:rPr>
                        <w:t>九</w:t>
                      </w:r>
                      <w:r w:rsidR="008B7B70">
                        <w:rPr>
                          <w:rFonts w:ascii="BiauKai" w:eastAsia="BiauKai" w:hAnsi="BiauKai"/>
                          <w:b/>
                          <w:bCs/>
                          <w:sz w:val="24"/>
                          <w:szCs w:val="24"/>
                        </w:rPr>
                        <w:fldChar w:fldCharType="end"/>
                      </w:r>
                      <w:r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、</w:t>
                      </w:r>
                      <w:r w:rsidR="00D15CC4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加入</w:t>
                      </w:r>
                      <w:r w:rsidR="00D15CC4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CTLA-4Ig</w:t>
                      </w:r>
                      <w:r w:rsidR="00D15CC4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的</w:t>
                      </w:r>
                      <w:r w:rsidR="00D15CC4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Renca</w:t>
                      </w:r>
                      <w:r w:rsidR="00D15CC4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在</w:t>
                      </w:r>
                      <w:r w:rsidR="00EE1D0E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d</w:t>
                      </w:r>
                      <w:r w:rsidR="00D15CC4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ay</w:t>
                      </w:r>
                      <w:r w:rsidR="00E90B7A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 xml:space="preserve"> </w:t>
                      </w:r>
                      <w:r w:rsidR="00D15CC4">
                        <w:rPr>
                          <w:rFonts w:ascii="BiauKai" w:eastAsia="BiauKai" w:hAnsi="BiauKai"/>
                          <w:sz w:val="24"/>
                          <w:szCs w:val="24"/>
                        </w:rPr>
                        <w:t>6 CCK8</w:t>
                      </w:r>
                      <w:r w:rsidR="00D15CC4">
                        <w:rPr>
                          <w:rFonts w:ascii="BiauKai" w:eastAsia="BiauKai" w:hAnsi="BiauKai" w:hint="eastAsia"/>
                          <w:sz w:val="24"/>
                          <w:szCs w:val="24"/>
                        </w:rPr>
                        <w:t>吸光值較高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6C37B8">
        <w:rPr>
          <w:rFonts w:ascii="BiauKai" w:eastAsia="BiauKai" w:hAnsi="BiauKai"/>
          <w:noProof/>
        </w:rPr>
        <w:drawing>
          <wp:anchor distT="0" distB="0" distL="114300" distR="114300" simplePos="0" relativeHeight="251711488" behindDoc="0" locked="0" layoutInCell="1" allowOverlap="1" wp14:anchorId="19197C57" wp14:editId="24A33B70">
            <wp:simplePos x="0" y="0"/>
            <wp:positionH relativeFrom="column">
              <wp:posOffset>1325880</wp:posOffset>
            </wp:positionH>
            <wp:positionV relativeFrom="paragraph">
              <wp:posOffset>1361829</wp:posOffset>
            </wp:positionV>
            <wp:extent cx="2465705" cy="2375535"/>
            <wp:effectExtent l="0" t="0" r="0" b="0"/>
            <wp:wrapTopAndBottom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5705" cy="23755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90BF2" w:rsidRPr="00C970DC">
        <w:rPr>
          <w:rFonts w:ascii="BiauKai" w:eastAsia="BiauKai" w:hAnsi="BiauKai" w:hint="eastAsia"/>
        </w:rPr>
        <w:t>在</w:t>
      </w:r>
      <w:r w:rsidR="00890BF2" w:rsidRPr="00C970DC">
        <w:rPr>
          <w:rFonts w:ascii="BiauKai" w:eastAsia="BiauKai" w:hAnsi="BiauKai"/>
        </w:rPr>
        <w:t>96 well plate</w:t>
      </w:r>
      <w:r w:rsidR="00890BF2" w:rsidRPr="00C970DC">
        <w:rPr>
          <w:rFonts w:ascii="BiauKai" w:eastAsia="BiauKai" w:hAnsi="BiauKai" w:hint="eastAsia"/>
        </w:rPr>
        <w:t>中種</w:t>
      </w:r>
      <w:r w:rsidR="00890BF2" w:rsidRPr="00C970DC">
        <w:rPr>
          <w:rFonts w:ascii="BiauKai" w:eastAsia="BiauKai" w:hAnsi="BiauKai"/>
        </w:rPr>
        <w:t>2000</w:t>
      </w:r>
      <w:r w:rsidR="00890BF2" w:rsidRPr="00C970DC">
        <w:rPr>
          <w:rFonts w:ascii="BiauKai" w:eastAsia="BiauKai" w:hAnsi="BiauKai" w:hint="eastAsia"/>
        </w:rPr>
        <w:t>顆</w:t>
      </w:r>
      <w:r w:rsidR="00890BF2" w:rsidRPr="00C970DC">
        <w:rPr>
          <w:rFonts w:ascii="BiauKai" w:eastAsia="BiauKai" w:hAnsi="BiauKai"/>
        </w:rPr>
        <w:t>Renca</w:t>
      </w:r>
      <w:r w:rsidR="00890BF2" w:rsidRPr="00C970DC">
        <w:rPr>
          <w:rFonts w:ascii="BiauKai" w:eastAsia="BiauKai" w:hAnsi="BiauKai" w:hint="eastAsia"/>
        </w:rPr>
        <w:t>，</w:t>
      </w:r>
      <w:r w:rsidR="00E5371A">
        <w:rPr>
          <w:rFonts w:ascii="BiauKai" w:eastAsia="BiauKai" w:hAnsi="BiauKai" w:hint="eastAsia"/>
        </w:rPr>
        <w:t>隔天</w:t>
      </w:r>
      <w:r w:rsidR="00D72D5F" w:rsidRPr="00C970DC">
        <w:rPr>
          <w:rFonts w:ascii="BiauKai" w:eastAsia="BiauKai" w:hAnsi="BiauKai" w:hint="eastAsia"/>
        </w:rPr>
        <w:t>將細胞培養液換成含有</w:t>
      </w:r>
      <w:r w:rsidR="00D72D5F" w:rsidRPr="00C970DC">
        <w:rPr>
          <w:rFonts w:ascii="BiauKai" w:eastAsia="BiauKai" w:hAnsi="BiauKai"/>
        </w:rPr>
        <w:t>IgG</w:t>
      </w:r>
      <w:r w:rsidR="00D72D5F" w:rsidRPr="00C970DC">
        <w:rPr>
          <w:rFonts w:ascii="BiauKai" w:eastAsia="BiauKai" w:hAnsi="BiauKai" w:hint="eastAsia"/>
        </w:rPr>
        <w:t>或</w:t>
      </w:r>
      <w:r w:rsidR="009E3704" w:rsidRPr="00C970DC">
        <w:rPr>
          <w:rFonts w:ascii="BiauKai" w:eastAsia="BiauKai" w:hAnsi="BiauKai"/>
        </w:rPr>
        <w:t>CTLA-4Ig</w:t>
      </w:r>
      <w:r w:rsidR="00D72D5F" w:rsidRPr="00C970DC">
        <w:rPr>
          <w:rFonts w:ascii="BiauKai" w:eastAsia="BiauKai" w:hAnsi="BiauKai" w:hint="eastAsia"/>
        </w:rPr>
        <w:t>的</w:t>
      </w:r>
      <w:r w:rsidR="008F5A5A">
        <w:rPr>
          <w:rFonts w:ascii="BiauKai" w:eastAsia="BiauKai" w:hAnsi="BiauKai" w:hint="eastAsia"/>
        </w:rPr>
        <w:t>培養液</w:t>
      </w:r>
      <w:r w:rsidR="00D72D5F" w:rsidRPr="00C970DC">
        <w:rPr>
          <w:rFonts w:ascii="BiauKai" w:eastAsia="BiauKai" w:hAnsi="BiauKai" w:hint="eastAsia"/>
        </w:rPr>
        <w:t>並持續培養6天</w:t>
      </w:r>
      <w:r w:rsidR="00D72D5F" w:rsidRPr="00C970DC">
        <w:rPr>
          <w:rFonts w:ascii="BiauKai" w:eastAsia="BiauKai" w:hAnsi="BiauKai"/>
        </w:rPr>
        <w:t>，</w:t>
      </w:r>
      <w:r w:rsidR="00D72D5F" w:rsidRPr="00C970DC">
        <w:rPr>
          <w:rFonts w:ascii="BiauKai" w:eastAsia="BiauKai" w:hAnsi="BiauKai" w:hint="eastAsia"/>
        </w:rPr>
        <w:t>在</w:t>
      </w:r>
      <w:r w:rsidR="00002305">
        <w:rPr>
          <w:rFonts w:ascii="BiauKai" w:eastAsia="BiauKai" w:hAnsi="BiauKai"/>
        </w:rPr>
        <w:t>d</w:t>
      </w:r>
      <w:r w:rsidR="00D72D5F" w:rsidRPr="00C970DC">
        <w:rPr>
          <w:rFonts w:ascii="BiauKai" w:eastAsia="BiauKai" w:hAnsi="BiauKai"/>
        </w:rPr>
        <w:t>ay</w:t>
      </w:r>
      <w:r w:rsidR="00002305">
        <w:rPr>
          <w:rFonts w:ascii="BiauKai" w:eastAsia="BiauKai" w:hAnsi="BiauKai"/>
        </w:rPr>
        <w:t xml:space="preserve"> </w:t>
      </w:r>
      <w:r w:rsidR="00D72D5F" w:rsidRPr="00C970DC">
        <w:rPr>
          <w:rFonts w:ascii="BiauKai" w:eastAsia="BiauKai" w:hAnsi="BiauKai"/>
        </w:rPr>
        <w:t>6</w:t>
      </w:r>
      <w:r w:rsidR="000804D9" w:rsidRPr="00C970DC">
        <w:rPr>
          <w:rFonts w:ascii="BiauKai" w:eastAsia="BiauKai" w:hAnsi="BiauKai" w:hint="eastAsia"/>
        </w:rPr>
        <w:t>時加入</w:t>
      </w:r>
      <w:r w:rsidR="000804D9" w:rsidRPr="00C970DC">
        <w:rPr>
          <w:rFonts w:ascii="BiauKai" w:eastAsia="BiauKai" w:hAnsi="BiauKai"/>
        </w:rPr>
        <w:t>CCK8</w:t>
      </w:r>
      <w:r w:rsidR="000804D9" w:rsidRPr="00C970DC">
        <w:rPr>
          <w:rFonts w:ascii="BiauKai" w:eastAsia="BiauKai" w:hAnsi="BiauKai" w:hint="eastAsia"/>
        </w:rPr>
        <w:t xml:space="preserve"> </w:t>
      </w:r>
      <w:r w:rsidR="000804D9" w:rsidRPr="00C970DC">
        <w:rPr>
          <w:rFonts w:ascii="BiauKai" w:eastAsia="BiauKai" w:hAnsi="BiauKai"/>
        </w:rPr>
        <w:t>incubate</w:t>
      </w:r>
      <w:r w:rsidR="000804D9" w:rsidRPr="00C970DC">
        <w:rPr>
          <w:rFonts w:ascii="BiauKai" w:eastAsia="BiauKai" w:hAnsi="BiauKai" w:hint="eastAsia"/>
        </w:rPr>
        <w:t>一小時後測量吸光值</w:t>
      </w:r>
      <w:r w:rsidR="008F5A5A" w:rsidRPr="00C970DC">
        <w:rPr>
          <w:rFonts w:ascii="BiauKai" w:eastAsia="BiauKai" w:hAnsi="BiauKai"/>
        </w:rPr>
        <w:t>OD</w:t>
      </w:r>
      <w:r w:rsidR="008F5A5A" w:rsidRPr="008F5A5A">
        <w:rPr>
          <w:rFonts w:ascii="BiauKai" w:eastAsia="BiauKai" w:hAnsi="BiauKai"/>
          <w:vertAlign w:val="subscript"/>
        </w:rPr>
        <w:t>450 nm</w:t>
      </w:r>
      <w:r w:rsidR="000804D9" w:rsidRPr="00C970DC">
        <w:rPr>
          <w:rFonts w:ascii="BiauKai" w:eastAsia="BiauKai" w:hAnsi="BiauKai" w:hint="eastAsia"/>
        </w:rPr>
        <w:t>。</w:t>
      </w:r>
      <w:r w:rsidR="009E3704" w:rsidRPr="00C970DC">
        <w:rPr>
          <w:rFonts w:ascii="BiauKai" w:eastAsia="BiauKai" w:hAnsi="BiauKai" w:hint="eastAsia"/>
        </w:rPr>
        <w:t>實驗發現加了</w:t>
      </w:r>
      <w:r w:rsidR="009E3704" w:rsidRPr="00C970DC">
        <w:rPr>
          <w:rFonts w:ascii="BiauKai" w:eastAsia="BiauKai" w:hAnsi="BiauKai"/>
        </w:rPr>
        <w:t>CTLA-4Ig</w:t>
      </w:r>
      <w:r w:rsidR="006C04DA" w:rsidRPr="00C970DC">
        <w:rPr>
          <w:rFonts w:ascii="BiauKai" w:eastAsia="BiauKai" w:hAnsi="BiauKai" w:hint="eastAsia"/>
        </w:rPr>
        <w:t>的組別吸光值</w:t>
      </w:r>
      <w:r w:rsidR="00181C70">
        <w:rPr>
          <w:rFonts w:ascii="BiauKai" w:eastAsia="BiauKai" w:hAnsi="BiauKai" w:hint="eastAsia"/>
        </w:rPr>
        <w:t>淨</w:t>
      </w:r>
      <w:r w:rsidR="000A11E3">
        <w:rPr>
          <w:rFonts w:ascii="BiauKai" w:eastAsia="BiauKai" w:hAnsi="BiauKai" w:hint="eastAsia"/>
        </w:rPr>
        <w:t>增加</w:t>
      </w:r>
      <w:r w:rsidR="000A11E3">
        <w:rPr>
          <w:rFonts w:ascii="BiauKai" w:eastAsia="BiauKai" w:hAnsi="BiauKai"/>
        </w:rPr>
        <w:t>10.55%</w:t>
      </w:r>
      <w:r w:rsidR="006C04DA" w:rsidRPr="00C970DC">
        <w:rPr>
          <w:rFonts w:ascii="BiauKai" w:eastAsia="BiauKai" w:hAnsi="BiauKai" w:hint="eastAsia"/>
        </w:rPr>
        <w:t>，細胞數量</w:t>
      </w:r>
      <w:r w:rsidR="008F5A5A">
        <w:rPr>
          <w:rFonts w:ascii="BiauKai" w:eastAsia="BiauKai" w:hAnsi="BiauKai" w:hint="eastAsia"/>
        </w:rPr>
        <w:t>增加</w:t>
      </w:r>
      <w:r w:rsidR="006C04DA" w:rsidRPr="00C970DC">
        <w:rPr>
          <w:rFonts w:ascii="BiauKai" w:eastAsia="BiauKai" w:hAnsi="BiauKai" w:hint="eastAsia"/>
        </w:rPr>
        <w:t>，反映出</w:t>
      </w:r>
      <w:r w:rsidR="00503563">
        <w:rPr>
          <w:rFonts w:ascii="BiauKai" w:eastAsia="BiauKai" w:hAnsi="BiauKai" w:hint="eastAsia"/>
        </w:rPr>
        <w:t>加入</w:t>
      </w:r>
      <w:r w:rsidR="00503563" w:rsidRPr="00C970DC">
        <w:rPr>
          <w:rFonts w:ascii="BiauKai" w:eastAsia="BiauKai" w:hAnsi="BiauKai"/>
        </w:rPr>
        <w:t>CTLA-4Ig</w:t>
      </w:r>
      <w:r w:rsidR="00503563">
        <w:rPr>
          <w:rFonts w:ascii="BiauKai" w:eastAsia="BiauKai" w:hAnsi="BiauKai" w:hint="eastAsia"/>
        </w:rPr>
        <w:t>的組別</w:t>
      </w:r>
      <w:r w:rsidR="006C04DA" w:rsidRPr="00C970DC">
        <w:rPr>
          <w:rFonts w:ascii="BiauKai" w:eastAsia="BiauKai" w:hAnsi="BiauKai" w:hint="eastAsia"/>
        </w:rPr>
        <w:t>細胞生長較</w:t>
      </w:r>
      <w:r w:rsidR="000A11E3">
        <w:rPr>
          <w:rFonts w:ascii="BiauKai" w:eastAsia="BiauKai" w:hAnsi="BiauKai" w:hint="eastAsia"/>
        </w:rPr>
        <w:t>加入</w:t>
      </w:r>
      <w:r w:rsidR="000A11E3">
        <w:rPr>
          <w:rFonts w:ascii="BiauKai" w:eastAsia="BiauKai" w:hAnsi="BiauKai"/>
        </w:rPr>
        <w:t>IgG</w:t>
      </w:r>
      <w:r w:rsidR="00503563">
        <w:rPr>
          <w:rFonts w:ascii="BiauKai" w:eastAsia="BiauKai" w:hAnsi="BiauKai" w:hint="eastAsia"/>
        </w:rPr>
        <w:t>的</w:t>
      </w:r>
      <w:r w:rsidR="000A11E3">
        <w:rPr>
          <w:rFonts w:ascii="BiauKai" w:eastAsia="BiauKai" w:hAnsi="BiauKai" w:hint="eastAsia"/>
        </w:rPr>
        <w:t>組別</w:t>
      </w:r>
      <w:r w:rsidR="006C04DA" w:rsidRPr="00C970DC">
        <w:rPr>
          <w:rFonts w:ascii="BiauKai" w:eastAsia="BiauKai" w:hAnsi="BiauKai" w:hint="eastAsia"/>
        </w:rPr>
        <w:t>快。</w:t>
      </w:r>
    </w:p>
    <w:p w14:paraId="4952746C" w14:textId="2052D4B2" w:rsidR="008A4575" w:rsidRPr="00C970DC" w:rsidRDefault="008A4575" w:rsidP="00EE6534">
      <w:pPr>
        <w:ind w:firstLine="480"/>
        <w:jc w:val="center"/>
        <w:rPr>
          <w:rFonts w:ascii="BiauKai" w:eastAsia="BiauKai" w:hAnsi="BiauKai"/>
        </w:rPr>
      </w:pPr>
    </w:p>
    <w:p w14:paraId="42BD3347" w14:textId="3D452CE6" w:rsidR="007B2FDA" w:rsidRDefault="007B2FDA">
      <w:pPr>
        <w:widowControl/>
        <w:rPr>
          <w:rFonts w:ascii="BiauKai" w:eastAsia="BiauKai" w:hAnsi="BiauKai"/>
        </w:rPr>
      </w:pPr>
    </w:p>
    <w:p w14:paraId="4ABCF793" w14:textId="66A77CD8" w:rsidR="008320A4" w:rsidRDefault="008320A4">
      <w:pPr>
        <w:widowControl/>
        <w:rPr>
          <w:rFonts w:ascii="BiauKai" w:eastAsia="BiauKai" w:hAnsi="BiauKai"/>
        </w:rPr>
      </w:pPr>
    </w:p>
    <w:p w14:paraId="1F2B5953" w14:textId="5D0E90FA" w:rsidR="008320A4" w:rsidRDefault="008320A4">
      <w:pPr>
        <w:widowControl/>
        <w:rPr>
          <w:rFonts w:ascii="BiauKai" w:eastAsia="BiauKai" w:hAnsi="BiauKai"/>
        </w:rPr>
      </w:pPr>
    </w:p>
    <w:p w14:paraId="12DCC022" w14:textId="39C38EC0" w:rsidR="008320A4" w:rsidRDefault="008320A4">
      <w:pPr>
        <w:widowControl/>
        <w:rPr>
          <w:rFonts w:ascii="BiauKai" w:eastAsia="BiauKai" w:hAnsi="BiauKai"/>
        </w:rPr>
      </w:pPr>
    </w:p>
    <w:p w14:paraId="1E4830A5" w14:textId="527EFC10" w:rsidR="008320A4" w:rsidRPr="006746DA" w:rsidRDefault="008320A4">
      <w:pPr>
        <w:widowControl/>
        <w:rPr>
          <w:rFonts w:ascii="BiauKai" w:eastAsia="BiauKai" w:hAnsi="BiauKai"/>
        </w:rPr>
      </w:pPr>
    </w:p>
    <w:p w14:paraId="6C98CEA5" w14:textId="3D3C922B" w:rsidR="008320A4" w:rsidRDefault="008320A4">
      <w:pPr>
        <w:widowControl/>
        <w:rPr>
          <w:rFonts w:ascii="BiauKai" w:eastAsia="BiauKai" w:hAnsi="BiauKai"/>
        </w:rPr>
      </w:pPr>
    </w:p>
    <w:p w14:paraId="57C049C5" w14:textId="06DAF5B8" w:rsidR="008320A4" w:rsidRDefault="008320A4">
      <w:pPr>
        <w:widowControl/>
        <w:rPr>
          <w:rFonts w:ascii="BiauKai" w:eastAsia="BiauKai" w:hAnsi="BiauKai"/>
        </w:rPr>
      </w:pPr>
    </w:p>
    <w:p w14:paraId="19113D95" w14:textId="45743746" w:rsidR="008320A4" w:rsidRDefault="008320A4">
      <w:pPr>
        <w:widowControl/>
        <w:rPr>
          <w:rFonts w:ascii="BiauKai" w:eastAsia="BiauKai" w:hAnsi="BiauKai"/>
        </w:rPr>
      </w:pPr>
    </w:p>
    <w:p w14:paraId="16795079" w14:textId="4710F5D8" w:rsidR="008320A4" w:rsidRDefault="008320A4">
      <w:pPr>
        <w:widowControl/>
        <w:rPr>
          <w:rFonts w:ascii="BiauKai" w:eastAsia="BiauKai" w:hAnsi="BiauKai"/>
        </w:rPr>
      </w:pPr>
    </w:p>
    <w:p w14:paraId="70B428AC" w14:textId="4A893A15" w:rsidR="008320A4" w:rsidRDefault="008320A4">
      <w:pPr>
        <w:widowControl/>
        <w:rPr>
          <w:rFonts w:ascii="BiauKai" w:eastAsia="BiauKai" w:hAnsi="BiauKai"/>
        </w:rPr>
      </w:pPr>
    </w:p>
    <w:p w14:paraId="0D860B2D" w14:textId="6A678520" w:rsidR="008320A4" w:rsidRDefault="008320A4">
      <w:pPr>
        <w:widowControl/>
        <w:rPr>
          <w:rFonts w:ascii="BiauKai" w:eastAsia="BiauKai" w:hAnsi="BiauKai"/>
        </w:rPr>
      </w:pPr>
    </w:p>
    <w:p w14:paraId="206B1D47" w14:textId="484F01E9" w:rsidR="008320A4" w:rsidRDefault="008320A4">
      <w:pPr>
        <w:widowControl/>
        <w:rPr>
          <w:rFonts w:ascii="BiauKai" w:eastAsia="BiauKai" w:hAnsi="BiauKai"/>
        </w:rPr>
      </w:pPr>
    </w:p>
    <w:p w14:paraId="35B44553" w14:textId="684BB9DC" w:rsidR="008320A4" w:rsidRDefault="00501C96">
      <w:pPr>
        <w:widowControl/>
        <w:rPr>
          <w:rFonts w:ascii="BiauKai" w:eastAsia="BiauKai" w:hAnsi="BiauKai"/>
        </w:rPr>
      </w:pPr>
      <w:r>
        <w:rPr>
          <w:rFonts w:ascii="BiauKai" w:eastAsia="BiauKai" w:hAnsi="BiauKai"/>
        </w:rPr>
        <w:br w:type="page"/>
      </w:r>
    </w:p>
    <w:p w14:paraId="1D96C924" w14:textId="4860B3BE" w:rsidR="008320A4" w:rsidRDefault="008320A4" w:rsidP="008320A4">
      <w:pPr>
        <w:pStyle w:val="1"/>
        <w:jc w:val="center"/>
        <w:rPr>
          <w:rFonts w:ascii="BiauKai" w:hAnsi="BiauKai"/>
          <w:sz w:val="48"/>
          <w:szCs w:val="72"/>
        </w:rPr>
      </w:pPr>
      <w:bookmarkStart w:id="21" w:name="_Toc115899918"/>
      <w:r w:rsidRPr="008320A4">
        <w:rPr>
          <w:rFonts w:ascii="BiauKai" w:hAnsi="BiauKai" w:hint="eastAsia"/>
          <w:sz w:val="48"/>
          <w:szCs w:val="72"/>
        </w:rPr>
        <w:lastRenderedPageBreak/>
        <w:t>第五章 結論與討論</w:t>
      </w:r>
      <w:bookmarkEnd w:id="21"/>
    </w:p>
    <w:p w14:paraId="502E3938" w14:textId="36DE9DB6" w:rsidR="00C80E7E" w:rsidRPr="00B30FAE" w:rsidRDefault="00913750" w:rsidP="00704A35">
      <w:pPr>
        <w:spacing w:line="360" w:lineRule="auto"/>
        <w:jc w:val="both"/>
      </w:pPr>
      <w:r>
        <w:tab/>
      </w:r>
      <w:r w:rsidR="00294FCE" w:rsidRPr="00294FCE">
        <w:rPr>
          <w:rFonts w:ascii="BiauKai" w:eastAsia="BiauKai" w:hAnsi="BiauKai" w:hint="eastAsia"/>
        </w:rPr>
        <w:t>在</w:t>
      </w:r>
      <w:r w:rsidR="00294FCE" w:rsidRPr="00294FCE">
        <w:rPr>
          <w:rFonts w:ascii="BiauKai" w:eastAsia="BiauKai" w:hAnsi="BiauKai"/>
        </w:rPr>
        <w:t>flow cytometry</w:t>
      </w:r>
      <w:r w:rsidR="00294FCE" w:rsidRPr="00294FCE">
        <w:rPr>
          <w:rFonts w:ascii="BiauKai" w:eastAsia="BiauKai" w:hAnsi="BiauKai" w:hint="eastAsia"/>
        </w:rPr>
        <w:t>的實驗中可以看出</w:t>
      </w:r>
      <w:r w:rsidR="00294FCE" w:rsidRPr="00294FCE">
        <w:rPr>
          <w:rFonts w:ascii="BiauKai" w:eastAsia="BiauKai" w:hAnsi="BiauKai"/>
        </w:rPr>
        <w:t>Renca</w:t>
      </w:r>
      <w:r w:rsidR="00294FCE">
        <w:rPr>
          <w:rFonts w:ascii="BiauKai" w:eastAsia="BiauKai" w:hAnsi="BiauKai" w:hint="eastAsia"/>
        </w:rPr>
        <w:t>及</w:t>
      </w:r>
      <w:r w:rsidR="00294FCE">
        <w:rPr>
          <w:rFonts w:ascii="BiauKai" w:eastAsia="BiauKai" w:hAnsi="BiauKai"/>
        </w:rPr>
        <w:t>CT26</w:t>
      </w:r>
      <w:r w:rsidR="00294FCE">
        <w:rPr>
          <w:rFonts w:ascii="BiauKai" w:eastAsia="BiauKai" w:hAnsi="BiauKai" w:hint="eastAsia"/>
        </w:rPr>
        <w:t>皆會表達</w:t>
      </w:r>
      <w:r w:rsidR="00294FCE">
        <w:rPr>
          <w:rFonts w:ascii="BiauKai" w:eastAsia="BiauKai" w:hAnsi="BiauKai"/>
        </w:rPr>
        <w:t>CD80/CD86</w:t>
      </w:r>
      <w:r w:rsidR="00F85C18">
        <w:rPr>
          <w:rFonts w:ascii="BiauKai" w:eastAsia="BiauKai" w:hAnsi="BiauKai" w:hint="eastAsia"/>
        </w:rPr>
        <w:t>。</w:t>
      </w:r>
      <w:r w:rsidR="00F85C18">
        <w:rPr>
          <w:rFonts w:ascii="BiauKai" w:eastAsia="BiauKai" w:hAnsi="BiauKai"/>
        </w:rPr>
        <w:t>Renca</w:t>
      </w:r>
      <w:r w:rsidR="00F85C18">
        <w:rPr>
          <w:rFonts w:ascii="BiauKai" w:eastAsia="BiauKai" w:hAnsi="BiauKai" w:hint="eastAsia"/>
        </w:rPr>
        <w:t>細胞的</w:t>
      </w:r>
      <w:r w:rsidR="00F85C18" w:rsidRPr="00C970DC">
        <w:rPr>
          <w:rFonts w:ascii="BiauKai" w:eastAsia="BiauKai" w:hAnsi="BiauKai" w:cs="Times New Roman"/>
        </w:rPr>
        <w:t>CD86</w:t>
      </w:r>
      <w:r w:rsidR="00F85C18" w:rsidRPr="00C970DC">
        <w:rPr>
          <w:rFonts w:ascii="BiauKai" w:eastAsia="BiauKai" w:hAnsi="BiauKai" w:cs="Calibri Light" w:hint="eastAsia"/>
        </w:rPr>
        <w:t>的表達量</w:t>
      </w:r>
      <w:r w:rsidR="00C80E7E">
        <w:rPr>
          <w:rFonts w:ascii="BiauKai" w:eastAsia="BiauKai" w:hAnsi="BiauKai" w:cs="Calibri Light" w:hint="eastAsia"/>
        </w:rPr>
        <w:t>較</w:t>
      </w:r>
      <w:r w:rsidR="00C80E7E">
        <w:rPr>
          <w:rFonts w:ascii="BiauKai" w:eastAsia="BiauKai" w:hAnsi="BiauKai" w:cs="Calibri Light"/>
        </w:rPr>
        <w:t>CD80</w:t>
      </w:r>
      <w:r w:rsidR="00C80E7E">
        <w:rPr>
          <w:rFonts w:ascii="BiauKai" w:eastAsia="BiauKai" w:hAnsi="BiauKai" w:cs="Calibri Light" w:hint="eastAsia"/>
        </w:rPr>
        <w:t>高；</w:t>
      </w:r>
      <w:r w:rsidR="00727F45">
        <w:rPr>
          <w:rFonts w:ascii="BiauKai" w:eastAsia="BiauKai" w:hAnsi="BiauKai" w:cs="Calibri Light"/>
        </w:rPr>
        <w:t>CT26</w:t>
      </w:r>
      <w:r w:rsidR="00727F45">
        <w:rPr>
          <w:rFonts w:ascii="BiauKai" w:eastAsia="BiauKai" w:hAnsi="BiauKai" w:cs="Calibri Light" w:hint="eastAsia"/>
        </w:rPr>
        <w:t>細胞表達</w:t>
      </w:r>
      <w:r w:rsidR="00727F45">
        <w:rPr>
          <w:rFonts w:ascii="BiauKai" w:eastAsia="BiauKai" w:hAnsi="BiauKai" w:cs="Calibri Light"/>
        </w:rPr>
        <w:t>CD80</w:t>
      </w:r>
      <w:r w:rsidR="00A15EB7">
        <w:rPr>
          <w:rFonts w:ascii="BiauKai" w:eastAsia="BiauKai" w:hAnsi="BiauKai" w:cs="Calibri Light" w:hint="eastAsia"/>
        </w:rPr>
        <w:t>數量</w:t>
      </w:r>
      <w:r w:rsidR="00727F45">
        <w:rPr>
          <w:rFonts w:ascii="BiauKai" w:eastAsia="BiauKai" w:hAnsi="BiauKai" w:cs="Calibri Light" w:hint="eastAsia"/>
        </w:rPr>
        <w:t>的差異性較</w:t>
      </w:r>
      <w:r w:rsidR="000D44BA">
        <w:rPr>
          <w:rFonts w:ascii="BiauKai" w:eastAsia="BiauKai" w:hAnsi="BiauKai" w:cs="Calibri Light"/>
        </w:rPr>
        <w:t>CD86</w:t>
      </w:r>
      <w:r w:rsidR="00727F45">
        <w:rPr>
          <w:rFonts w:ascii="BiauKai" w:eastAsia="BiauKai" w:hAnsi="BiauKai" w:cs="Calibri Light" w:hint="eastAsia"/>
        </w:rPr>
        <w:t>高，具有更廣、更高的螢光表達強度</w:t>
      </w:r>
      <w:r w:rsidR="000D44BA">
        <w:rPr>
          <w:rFonts w:ascii="BiauKai" w:eastAsia="BiauKai" w:hAnsi="BiauKai" w:cs="Calibri Light" w:hint="eastAsia"/>
        </w:rPr>
        <w:t>，而</w:t>
      </w:r>
      <w:r w:rsidR="00727F45">
        <w:rPr>
          <w:rFonts w:ascii="BiauKai" w:eastAsia="BiauKai" w:hAnsi="BiauKai" w:cs="Calibri Light" w:hint="eastAsia"/>
        </w:rPr>
        <w:t>低表達</w:t>
      </w:r>
      <w:r w:rsidR="00727F45">
        <w:rPr>
          <w:rFonts w:ascii="BiauKai" w:eastAsia="BiauKai" w:hAnsi="BiauKai" w:cs="Calibri Light"/>
        </w:rPr>
        <w:t>CD80</w:t>
      </w:r>
      <w:r w:rsidR="000D44BA">
        <w:rPr>
          <w:rFonts w:ascii="BiauKai" w:eastAsia="BiauKai" w:hAnsi="BiauKai" w:cs="Calibri Light" w:hint="eastAsia"/>
        </w:rPr>
        <w:t>的</w:t>
      </w:r>
      <w:r w:rsidR="000D44BA">
        <w:rPr>
          <w:rFonts w:ascii="BiauKai" w:eastAsia="BiauKai" w:hAnsi="BiauKai" w:cs="Calibri Light"/>
        </w:rPr>
        <w:t>CT26</w:t>
      </w:r>
      <w:r w:rsidR="00727F45">
        <w:rPr>
          <w:rFonts w:ascii="BiauKai" w:eastAsia="BiauKai" w:hAnsi="BiauKai" w:cs="Calibri Light" w:hint="eastAsia"/>
        </w:rPr>
        <w:t>細胞</w:t>
      </w:r>
      <w:r w:rsidR="000D44BA">
        <w:rPr>
          <w:rFonts w:ascii="BiauKai" w:eastAsia="BiauKai" w:hAnsi="BiauKai" w:cs="Calibri Light" w:hint="eastAsia"/>
        </w:rPr>
        <w:t>，</w:t>
      </w:r>
      <w:r w:rsidR="00727F45">
        <w:rPr>
          <w:rFonts w:ascii="BiauKai" w:eastAsia="BiauKai" w:hAnsi="BiauKai" w:cs="Calibri Light" w:hint="eastAsia"/>
        </w:rPr>
        <w:t>其</w:t>
      </w:r>
      <w:r w:rsidR="00727F45">
        <w:rPr>
          <w:rFonts w:ascii="BiauKai" w:eastAsia="BiauKai" w:hAnsi="BiauKai" w:cs="Calibri Light"/>
        </w:rPr>
        <w:t>CD80</w:t>
      </w:r>
      <w:r w:rsidR="00727F45">
        <w:rPr>
          <w:rFonts w:ascii="BiauKai" w:eastAsia="BiauKai" w:hAnsi="BiauKai" w:cs="Calibri Light" w:hint="eastAsia"/>
        </w:rPr>
        <w:t>的螢光強度和</w:t>
      </w:r>
      <w:r w:rsidR="00727F45">
        <w:rPr>
          <w:rFonts w:ascii="BiauKai" w:eastAsia="BiauKai" w:hAnsi="BiauKai" w:cs="Calibri Light"/>
        </w:rPr>
        <w:t>CD86</w:t>
      </w:r>
      <w:r w:rsidR="00727F45">
        <w:rPr>
          <w:rFonts w:ascii="BiauKai" w:eastAsia="BiauKai" w:hAnsi="BiauKai" w:cs="Calibri Light" w:hint="eastAsia"/>
        </w:rPr>
        <w:t>表達的螢光強度相仿</w:t>
      </w:r>
      <w:r w:rsidR="000D44BA">
        <w:rPr>
          <w:rFonts w:ascii="BiauKai" w:eastAsia="BiauKai" w:hAnsi="BiauKai" w:cs="Calibri Light" w:hint="eastAsia"/>
        </w:rPr>
        <w:t>。</w:t>
      </w:r>
      <w:r w:rsidR="00945675">
        <w:rPr>
          <w:rFonts w:ascii="BiauKai" w:eastAsia="BiauKai" w:hAnsi="BiauKai" w:cs="Calibri Light" w:hint="eastAsia"/>
        </w:rPr>
        <w:t>目前尚不清楚是</w:t>
      </w:r>
      <w:r w:rsidR="00945675">
        <w:rPr>
          <w:rFonts w:ascii="BiauKai" w:eastAsia="BiauKai" w:hAnsi="BiauKai" w:cs="Calibri Light"/>
        </w:rPr>
        <w:t>CD80</w:t>
      </w:r>
      <w:r w:rsidR="00945675">
        <w:rPr>
          <w:rFonts w:ascii="BiauKai" w:eastAsia="BiauKai" w:hAnsi="BiauKai" w:cs="Calibri Light" w:hint="eastAsia"/>
        </w:rPr>
        <w:t>或是</w:t>
      </w:r>
      <w:r w:rsidR="00945675">
        <w:rPr>
          <w:rFonts w:ascii="BiauKai" w:eastAsia="BiauKai" w:hAnsi="BiauKai" w:cs="Calibri Light"/>
        </w:rPr>
        <w:t>CD86</w:t>
      </w:r>
      <w:r w:rsidR="00945675">
        <w:rPr>
          <w:rFonts w:ascii="BiauKai" w:eastAsia="BiauKai" w:hAnsi="BiauKai" w:cs="Calibri Light" w:hint="eastAsia"/>
        </w:rPr>
        <w:t>影響腫瘤生長，未來可以將</w:t>
      </w:r>
      <w:r w:rsidR="00945675">
        <w:rPr>
          <w:rFonts w:ascii="BiauKai" w:eastAsia="BiauKai" w:hAnsi="BiauKai" w:cs="Calibri Light"/>
        </w:rPr>
        <w:t>CD80/CD86</w:t>
      </w:r>
      <w:r w:rsidR="00945675">
        <w:rPr>
          <w:rFonts w:ascii="BiauKai" w:eastAsia="BiauKai" w:hAnsi="BiauKai" w:cs="Calibri Light" w:hint="eastAsia"/>
        </w:rPr>
        <w:t>基因剔除，加入</w:t>
      </w:r>
      <w:r w:rsidR="00945675">
        <w:rPr>
          <w:rFonts w:ascii="BiauKai" w:eastAsia="BiauKai" w:hAnsi="BiauKai" w:cs="Calibri Light"/>
        </w:rPr>
        <w:t>CTLA</w:t>
      </w:r>
      <w:r w:rsidR="00721E54">
        <w:rPr>
          <w:rFonts w:ascii="BiauKai" w:eastAsia="BiauKai" w:hAnsi="BiauKai" w:cs="Calibri Light"/>
        </w:rPr>
        <w:t>-</w:t>
      </w:r>
      <w:r w:rsidR="00945675">
        <w:rPr>
          <w:rFonts w:ascii="BiauKai" w:eastAsia="BiauKai" w:hAnsi="BiauKai" w:cs="Calibri Light"/>
        </w:rPr>
        <w:t>4Ig</w:t>
      </w:r>
      <w:r w:rsidR="00945675">
        <w:rPr>
          <w:rFonts w:ascii="BiauKai" w:eastAsia="BiauKai" w:hAnsi="BiauKai" w:cs="Calibri Light" w:hint="eastAsia"/>
        </w:rPr>
        <w:t>測試</w:t>
      </w:r>
      <w:r w:rsidR="0020431F">
        <w:rPr>
          <w:rFonts w:ascii="BiauKai" w:eastAsia="BiauKai" w:hAnsi="BiauKai" w:cs="Calibri Light" w:hint="eastAsia"/>
        </w:rPr>
        <w:t>對於</w:t>
      </w:r>
      <w:r w:rsidR="00945675">
        <w:rPr>
          <w:rFonts w:ascii="BiauKai" w:eastAsia="BiauKai" w:hAnsi="BiauKai" w:cs="Calibri Light" w:hint="eastAsia"/>
        </w:rPr>
        <w:t>沒有特定</w:t>
      </w:r>
      <w:r w:rsidR="00945675">
        <w:rPr>
          <w:rFonts w:ascii="BiauKai" w:eastAsia="BiauKai" w:hAnsi="BiauKai" w:cs="Calibri Light"/>
        </w:rPr>
        <w:t>CD80/CD86</w:t>
      </w:r>
      <w:r w:rsidR="00945675">
        <w:rPr>
          <w:rFonts w:ascii="BiauKai" w:eastAsia="BiauKai" w:hAnsi="BiauKai" w:cs="Calibri Light" w:hint="eastAsia"/>
        </w:rPr>
        <w:t>的</w:t>
      </w:r>
      <w:r w:rsidR="00721E54">
        <w:rPr>
          <w:rFonts w:ascii="BiauKai" w:eastAsia="BiauKai" w:hAnsi="BiauKai" w:cs="Calibri Light" w:hint="eastAsia"/>
        </w:rPr>
        <w:t>細胞是否仍有促進生長的作用。</w:t>
      </w:r>
    </w:p>
    <w:p w14:paraId="68CFA500" w14:textId="4292CEC3" w:rsidR="00F26129" w:rsidRDefault="00913750" w:rsidP="00B30FAE">
      <w:pPr>
        <w:spacing w:line="360" w:lineRule="auto"/>
        <w:ind w:firstLine="480"/>
        <w:jc w:val="both"/>
        <w:rPr>
          <w:rFonts w:ascii="BiauKai" w:eastAsia="BiauKai" w:hAnsi="BiauKai"/>
        </w:rPr>
      </w:pPr>
      <w:r w:rsidRPr="00913750">
        <w:rPr>
          <w:rFonts w:ascii="BiauKai" w:eastAsia="BiauKai" w:hAnsi="BiauKai" w:hint="eastAsia"/>
        </w:rPr>
        <w:t>實驗利用三種方式</w:t>
      </w:r>
      <w:r>
        <w:rPr>
          <w:rFonts w:ascii="BiauKai" w:eastAsia="BiauKai" w:hAnsi="BiauKai" w:hint="eastAsia"/>
        </w:rPr>
        <w:t>：</w:t>
      </w:r>
      <w:r w:rsidR="009F1B71">
        <w:rPr>
          <w:rFonts w:ascii="BiauKai" w:eastAsia="BiauKai" w:hAnsi="BiauKai"/>
        </w:rPr>
        <w:t>c</w:t>
      </w:r>
      <w:r>
        <w:rPr>
          <w:rFonts w:ascii="BiauKai" w:eastAsia="BiauKai" w:hAnsi="BiauKai"/>
        </w:rPr>
        <w:t>ell counting</w:t>
      </w:r>
      <w:r>
        <w:rPr>
          <w:rFonts w:ascii="BiauKai" w:eastAsia="BiauKai" w:hAnsi="BiauKai" w:hint="eastAsia"/>
        </w:rPr>
        <w:t>、</w:t>
      </w:r>
      <w:r>
        <w:rPr>
          <w:rFonts w:ascii="BiauKai" w:eastAsia="BiauKai" w:hAnsi="BiauKai"/>
        </w:rPr>
        <w:t>MTS assay</w:t>
      </w:r>
      <w:r>
        <w:rPr>
          <w:rFonts w:ascii="BiauKai" w:eastAsia="BiauKai" w:hAnsi="BiauKai" w:hint="eastAsia"/>
        </w:rPr>
        <w:t>、</w:t>
      </w:r>
      <w:r>
        <w:rPr>
          <w:rFonts w:ascii="BiauKai" w:eastAsia="BiauKai" w:hAnsi="BiauKai"/>
        </w:rPr>
        <w:t>CCK8</w:t>
      </w:r>
      <w:r>
        <w:rPr>
          <w:rFonts w:ascii="BiauKai" w:eastAsia="BiauKai" w:hAnsi="BiauKai" w:hint="eastAsia"/>
        </w:rPr>
        <w:t>測C</w:t>
      </w:r>
      <w:r>
        <w:rPr>
          <w:rFonts w:ascii="BiauKai" w:eastAsia="BiauKai" w:hAnsi="BiauKai"/>
        </w:rPr>
        <w:t>TLA-4Ig</w:t>
      </w:r>
      <w:r>
        <w:rPr>
          <w:rFonts w:ascii="BiauKai" w:eastAsia="BiauKai" w:hAnsi="BiauKai" w:hint="eastAsia"/>
        </w:rPr>
        <w:t>對於細胞生長速度的影響。</w:t>
      </w:r>
      <w:r w:rsidR="00520F1E">
        <w:rPr>
          <w:rFonts w:ascii="BiauKai" w:eastAsia="BiauKai" w:hAnsi="BiauKai" w:hint="eastAsia"/>
        </w:rPr>
        <w:t>首先，透過</w:t>
      </w:r>
      <w:r w:rsidR="00A25106" w:rsidRPr="00294FCE">
        <w:rPr>
          <w:rFonts w:ascii="BiauKai" w:eastAsia="BiauKai" w:hAnsi="BiauKai"/>
        </w:rPr>
        <w:t>flow cytometry</w:t>
      </w:r>
      <w:r w:rsidR="00520F1E">
        <w:rPr>
          <w:rFonts w:ascii="BiauKai" w:eastAsia="BiauKai" w:hAnsi="BiauKai" w:hint="eastAsia"/>
        </w:rPr>
        <w:t>看出R</w:t>
      </w:r>
      <w:r w:rsidR="00520F1E">
        <w:rPr>
          <w:rFonts w:ascii="BiauKai" w:eastAsia="BiauKai" w:hAnsi="BiauKai"/>
        </w:rPr>
        <w:t>enca</w:t>
      </w:r>
      <w:r w:rsidR="00520F1E">
        <w:rPr>
          <w:rFonts w:ascii="BiauKai" w:eastAsia="BiauKai" w:hAnsi="BiauKai" w:hint="eastAsia"/>
        </w:rPr>
        <w:t>、</w:t>
      </w:r>
      <w:r w:rsidR="00520F1E">
        <w:rPr>
          <w:rFonts w:ascii="BiauKai" w:eastAsia="BiauKai" w:hAnsi="BiauKai"/>
        </w:rPr>
        <w:t>CT26</w:t>
      </w:r>
      <w:r w:rsidR="00520F1E">
        <w:rPr>
          <w:rFonts w:ascii="BiauKai" w:eastAsia="BiauKai" w:hAnsi="BiauKai" w:hint="eastAsia"/>
        </w:rPr>
        <w:t>帶有</w:t>
      </w:r>
      <w:r w:rsidR="00520F1E">
        <w:rPr>
          <w:rFonts w:ascii="BiauKai" w:eastAsia="BiauKai" w:hAnsi="BiauKai"/>
        </w:rPr>
        <w:t>CD80/CD86</w:t>
      </w:r>
      <w:r w:rsidR="00520F1E">
        <w:rPr>
          <w:rFonts w:ascii="BiauKai" w:eastAsia="BiauKai" w:hAnsi="BiauKai" w:hint="eastAsia"/>
        </w:rPr>
        <w:t>這兩種可以和</w:t>
      </w:r>
      <w:r w:rsidR="00520F1E">
        <w:rPr>
          <w:rFonts w:ascii="BiauKai" w:eastAsia="BiauKai" w:hAnsi="BiauKai"/>
        </w:rPr>
        <w:t>CTLA-4</w:t>
      </w:r>
      <w:r w:rsidR="00314518">
        <w:rPr>
          <w:rFonts w:ascii="BiauKai" w:eastAsia="BiauKai" w:hAnsi="BiauKai"/>
        </w:rPr>
        <w:t>Ig</w:t>
      </w:r>
      <w:r w:rsidR="00520F1E">
        <w:rPr>
          <w:rFonts w:ascii="BiauKai" w:eastAsia="BiauKai" w:hAnsi="BiauKai" w:hint="eastAsia"/>
        </w:rPr>
        <w:t>結合的蛋白。</w:t>
      </w:r>
      <w:r w:rsidR="00FD4781">
        <w:rPr>
          <w:rFonts w:ascii="BiauKai" w:eastAsia="BiauKai" w:hAnsi="BiauKai" w:hint="eastAsia"/>
        </w:rPr>
        <w:t>從</w:t>
      </w:r>
      <w:r w:rsidR="00C14D90">
        <w:rPr>
          <w:rFonts w:ascii="BiauKai" w:eastAsia="BiauKai" w:hAnsi="BiauKai"/>
        </w:rPr>
        <w:t>c</w:t>
      </w:r>
      <w:r w:rsidR="00FD4781">
        <w:rPr>
          <w:rFonts w:ascii="BiauKai" w:eastAsia="BiauKai" w:hAnsi="BiauKai"/>
        </w:rPr>
        <w:t>ell counting</w:t>
      </w:r>
      <w:r w:rsidR="00FD4781">
        <w:rPr>
          <w:rFonts w:ascii="BiauKai" w:eastAsia="BiauKai" w:hAnsi="BiauKai" w:hint="eastAsia"/>
        </w:rPr>
        <w:t>實驗中可以看出在加入</w:t>
      </w:r>
      <w:r w:rsidR="00FD4781">
        <w:rPr>
          <w:rFonts w:ascii="BiauKai" w:eastAsia="BiauKai" w:hAnsi="BiauKai"/>
        </w:rPr>
        <w:t>CTLA-4Ig</w:t>
      </w:r>
      <w:r w:rsidR="00FD4781">
        <w:rPr>
          <w:rFonts w:ascii="BiauKai" w:eastAsia="BiauKai" w:hAnsi="BiauKai" w:hint="eastAsia"/>
        </w:rPr>
        <w:t>後，R</w:t>
      </w:r>
      <w:r w:rsidR="00FD4781">
        <w:rPr>
          <w:rFonts w:ascii="BiauKai" w:eastAsia="BiauKai" w:hAnsi="BiauKai"/>
        </w:rPr>
        <w:t>enca</w:t>
      </w:r>
      <w:r w:rsidR="00FD4781">
        <w:rPr>
          <w:rFonts w:ascii="BiauKai" w:eastAsia="BiauKai" w:hAnsi="BiauKai" w:hint="eastAsia"/>
        </w:rPr>
        <w:t>、</w:t>
      </w:r>
      <w:r w:rsidR="00FD4781">
        <w:rPr>
          <w:rFonts w:ascii="BiauKai" w:eastAsia="BiauKai" w:hAnsi="BiauKai"/>
        </w:rPr>
        <w:t>CT26</w:t>
      </w:r>
      <w:r w:rsidR="00FD4781">
        <w:rPr>
          <w:rFonts w:ascii="BiauKai" w:eastAsia="BiauKai" w:hAnsi="BiauKai" w:hint="eastAsia"/>
        </w:rPr>
        <w:t>兩種細胞的生長速度相較於沒有加藥的組別有加快的趨勢；藉由加入</w:t>
      </w:r>
      <w:r w:rsidR="00FD4781">
        <w:rPr>
          <w:rFonts w:ascii="BiauKai" w:eastAsia="BiauKai" w:hAnsi="BiauKai"/>
        </w:rPr>
        <w:t>MTS assay</w:t>
      </w:r>
      <w:r w:rsidR="00FD4781">
        <w:rPr>
          <w:rFonts w:ascii="BiauKai" w:eastAsia="BiauKai" w:hAnsi="BiauKai" w:hint="eastAsia"/>
        </w:rPr>
        <w:t>後測量出的吸光值，可以看出細胞數量有明顯增加</w:t>
      </w:r>
      <w:r w:rsidR="004A4D2C">
        <w:rPr>
          <w:rFonts w:ascii="BiauKai" w:eastAsia="BiauKai" w:hAnsi="BiauKai" w:hint="eastAsia"/>
        </w:rPr>
        <w:t>；從加入</w:t>
      </w:r>
      <w:r w:rsidR="004A4D2C">
        <w:rPr>
          <w:rFonts w:ascii="BiauKai" w:eastAsia="BiauKai" w:hAnsi="BiauKai"/>
        </w:rPr>
        <w:t>CCK8</w:t>
      </w:r>
      <w:r w:rsidR="004A4D2C">
        <w:rPr>
          <w:rFonts w:ascii="BiauKai" w:eastAsia="BiauKai" w:hAnsi="BiauKai" w:hint="eastAsia"/>
        </w:rPr>
        <w:t>後所測量出的吸光值增加也可看出細胞生長速度加快的現象。</w:t>
      </w:r>
    </w:p>
    <w:p w14:paraId="52CA1013" w14:textId="52FF6A0D" w:rsidR="00B30FAE" w:rsidRDefault="008D6321" w:rsidP="00C62EE1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t>我發現</w:t>
      </w:r>
      <w:r w:rsidR="00103D27">
        <w:rPr>
          <w:rFonts w:ascii="BiauKai" w:eastAsia="BiauKai" w:hAnsi="BiauKai"/>
        </w:rPr>
        <w:t>CTLA-4Ig</w:t>
      </w:r>
      <w:r>
        <w:rPr>
          <w:rFonts w:ascii="BiauKai" w:eastAsia="BiauKai" w:hAnsi="BiauKai" w:hint="eastAsia"/>
        </w:rPr>
        <w:t>可以</w:t>
      </w:r>
      <w:r w:rsidR="00103D27">
        <w:rPr>
          <w:rFonts w:ascii="BiauKai" w:eastAsia="BiauKai" w:hAnsi="BiauKai" w:hint="eastAsia"/>
        </w:rPr>
        <w:t>促進表現</w:t>
      </w:r>
      <w:r w:rsidR="00103D27">
        <w:rPr>
          <w:rFonts w:ascii="BiauKai" w:eastAsia="BiauKai" w:hAnsi="BiauKai"/>
        </w:rPr>
        <w:t>CD80/CD86</w:t>
      </w:r>
      <w:r w:rsidR="00314518">
        <w:rPr>
          <w:rFonts w:ascii="BiauKai" w:eastAsia="BiauKai" w:hAnsi="BiauKai" w:hint="eastAsia"/>
        </w:rPr>
        <w:t>的</w:t>
      </w:r>
      <w:r w:rsidR="00103D27">
        <w:rPr>
          <w:rFonts w:ascii="BiauKai" w:eastAsia="BiauKai" w:hAnsi="BiauKai" w:hint="eastAsia"/>
        </w:rPr>
        <w:t>癌細胞生長</w:t>
      </w:r>
      <w:r>
        <w:rPr>
          <w:rFonts w:ascii="BiauKai" w:eastAsia="BiauKai" w:hAnsi="BiauKai" w:hint="eastAsia"/>
        </w:rPr>
        <w:t>，這項</w:t>
      </w:r>
      <w:r w:rsidR="00103D27">
        <w:rPr>
          <w:rFonts w:ascii="BiauKai" w:eastAsia="BiauKai" w:hAnsi="BiauKai" w:hint="eastAsia"/>
        </w:rPr>
        <w:t>發現</w:t>
      </w:r>
      <w:r>
        <w:rPr>
          <w:rFonts w:ascii="BiauKai" w:eastAsia="BiauKai" w:hAnsi="BiauKai" w:hint="eastAsia"/>
        </w:rPr>
        <w:t>目前</w:t>
      </w:r>
      <w:r w:rsidR="00103D27">
        <w:rPr>
          <w:rFonts w:ascii="BiauKai" w:eastAsia="BiauKai" w:hAnsi="BiauKai" w:hint="eastAsia"/>
        </w:rPr>
        <w:t>仍未被報導</w:t>
      </w:r>
      <w:r>
        <w:rPr>
          <w:rFonts w:ascii="BiauKai" w:eastAsia="BiauKai" w:hAnsi="BiauKai" w:hint="eastAsia"/>
        </w:rPr>
        <w:t>，但從以下推論，我認為這個發現是真實可信的。首先，</w:t>
      </w:r>
      <w:r w:rsidR="00103D27">
        <w:rPr>
          <w:rFonts w:ascii="BiauKai" w:eastAsia="BiauKai" w:hAnsi="BiauKai" w:hint="eastAsia"/>
        </w:rPr>
        <w:t>我利用三種不同的實驗方式證明</w:t>
      </w:r>
      <w:r w:rsidR="00103D27">
        <w:rPr>
          <w:rFonts w:ascii="BiauKai" w:eastAsia="BiauKai" w:hAnsi="BiauKai"/>
        </w:rPr>
        <w:t>CTLA-4Ig</w:t>
      </w:r>
      <w:r w:rsidR="00103D27">
        <w:rPr>
          <w:rFonts w:ascii="BiauKai" w:eastAsia="BiauKai" w:hAnsi="BiauKai" w:hint="eastAsia"/>
        </w:rPr>
        <w:t>加入癌細胞後皆發現</w:t>
      </w:r>
      <w:r>
        <w:rPr>
          <w:rFonts w:ascii="BiauKai" w:eastAsia="BiauKai" w:hAnsi="BiauKai" w:hint="eastAsia"/>
        </w:rPr>
        <w:t>促進細胞生長，雖然三種實驗方法的數據有所不同，但趨勢一致</w:t>
      </w:r>
      <w:r w:rsidR="00C62EE1">
        <w:rPr>
          <w:rFonts w:ascii="BiauKai" w:eastAsia="BiauKai" w:hAnsi="BiauKai" w:hint="eastAsia"/>
        </w:rPr>
        <w:t>。其次，本</w:t>
      </w:r>
      <w:r w:rsidR="00B30FAE" w:rsidRPr="00EC1714">
        <w:rPr>
          <w:rFonts w:ascii="BiauKai" w:eastAsia="BiauKai" w:hAnsi="BiauKai" w:hint="eastAsia"/>
        </w:rPr>
        <w:t>實驗用了兩種不同組織</w:t>
      </w:r>
      <w:r w:rsidR="00C62EE1">
        <w:rPr>
          <w:rFonts w:ascii="BiauKai" w:eastAsia="BiauKai" w:hAnsi="BiauKai" w:hint="eastAsia"/>
        </w:rPr>
        <w:t>來源</w:t>
      </w:r>
      <w:r w:rsidR="00B30FAE" w:rsidRPr="00EC1714">
        <w:rPr>
          <w:rFonts w:ascii="BiauKai" w:eastAsia="BiauKai" w:hAnsi="BiauKai" w:hint="eastAsia"/>
        </w:rPr>
        <w:t>的癌細胞</w:t>
      </w:r>
      <w:r w:rsidR="00B30FAE" w:rsidRPr="00EC1714">
        <w:rPr>
          <w:rFonts w:ascii="BiauKai" w:eastAsia="BiauKai" w:hAnsi="BiauKai"/>
        </w:rPr>
        <w:t>Renca</w:t>
      </w:r>
      <w:r w:rsidR="00B30FAE" w:rsidRPr="00EC1714">
        <w:rPr>
          <w:rFonts w:ascii="BiauKai" w:eastAsia="BiauKai" w:hAnsi="BiauKai" w:hint="eastAsia"/>
        </w:rPr>
        <w:t>、</w:t>
      </w:r>
      <w:r w:rsidR="00B30FAE" w:rsidRPr="00EC1714">
        <w:rPr>
          <w:rFonts w:ascii="BiauKai" w:eastAsia="BiauKai" w:hAnsi="BiauKai"/>
        </w:rPr>
        <w:t>CT26</w:t>
      </w:r>
      <w:r w:rsidR="00C62EE1">
        <w:rPr>
          <w:rFonts w:ascii="BiauKai" w:eastAsia="BiauKai" w:hAnsi="BiauKai" w:hint="eastAsia"/>
        </w:rPr>
        <w:t>，</w:t>
      </w:r>
      <w:r w:rsidR="00B30FAE" w:rsidRPr="00EC1714">
        <w:rPr>
          <w:rFonts w:ascii="BiauKai" w:eastAsia="BiauKai" w:hAnsi="BiauKai" w:hint="eastAsia"/>
        </w:rPr>
        <w:t>皆能發現在加入</w:t>
      </w:r>
      <w:r w:rsidR="00B30FAE" w:rsidRPr="00EC1714">
        <w:rPr>
          <w:rFonts w:ascii="BiauKai" w:eastAsia="BiauKai" w:hAnsi="BiauKai"/>
        </w:rPr>
        <w:t>CTLA-4Ig</w:t>
      </w:r>
      <w:r w:rsidR="00B30FAE" w:rsidRPr="00EC1714">
        <w:rPr>
          <w:rFonts w:ascii="BiauKai" w:eastAsia="BiauKai" w:hAnsi="BiauKai" w:hint="eastAsia"/>
        </w:rPr>
        <w:t>後會加速細胞生長</w:t>
      </w:r>
      <w:r w:rsidR="00314518">
        <w:rPr>
          <w:rFonts w:ascii="BiauKai" w:eastAsia="BiauKai" w:hAnsi="BiauKai" w:hint="eastAsia"/>
        </w:rPr>
        <w:t>，</w:t>
      </w:r>
      <w:r w:rsidR="00B30FAE">
        <w:rPr>
          <w:rFonts w:ascii="BiauKai" w:eastAsia="BiauKai" w:hAnsi="BiauKai" w:hint="eastAsia"/>
        </w:rPr>
        <w:t>因此推測</w:t>
      </w:r>
      <w:r w:rsidR="009558F6">
        <w:rPr>
          <w:rFonts w:ascii="BiauKai" w:eastAsia="BiauKai" w:hAnsi="BiauKai"/>
        </w:rPr>
        <w:t>CD80/CD86</w:t>
      </w:r>
      <w:r w:rsidR="009558F6">
        <w:rPr>
          <w:rFonts w:ascii="BiauKai" w:eastAsia="BiauKai" w:hAnsi="BiauKai" w:hint="eastAsia"/>
        </w:rPr>
        <w:t>可促進癌細胞生長的</w:t>
      </w:r>
      <w:r w:rsidR="00B30FAE">
        <w:rPr>
          <w:rFonts w:ascii="BiauKai" w:eastAsia="BiauKai" w:hAnsi="BiauKai" w:hint="eastAsia"/>
        </w:rPr>
        <w:t>這</w:t>
      </w:r>
      <w:r w:rsidR="009558F6">
        <w:rPr>
          <w:rFonts w:ascii="BiauKai" w:eastAsia="BiauKai" w:hAnsi="BiauKai" w:hint="eastAsia"/>
        </w:rPr>
        <w:t>個發現</w:t>
      </w:r>
      <w:r w:rsidR="00B30FAE">
        <w:rPr>
          <w:rFonts w:ascii="BiauKai" w:eastAsia="BiauKai" w:hAnsi="BiauKai" w:hint="eastAsia"/>
        </w:rPr>
        <w:t>並非</w:t>
      </w:r>
      <w:r w:rsidR="00C62EE1">
        <w:rPr>
          <w:rFonts w:ascii="BiauKai" w:eastAsia="BiauKai" w:hAnsi="BiauKai" w:hint="eastAsia"/>
        </w:rPr>
        <w:t>只</w:t>
      </w:r>
      <w:r w:rsidR="00B30FAE">
        <w:rPr>
          <w:rFonts w:ascii="BiauKai" w:eastAsia="BiauKai" w:hAnsi="BiauKai" w:hint="eastAsia"/>
        </w:rPr>
        <w:t>在這兩種特定細胞上獨有，可能在</w:t>
      </w:r>
      <w:r w:rsidR="00EC1714">
        <w:rPr>
          <w:rFonts w:ascii="BiauKai" w:eastAsia="BiauKai" w:hAnsi="BiauKai" w:hint="eastAsia"/>
        </w:rPr>
        <w:t>其</w:t>
      </w:r>
      <w:r w:rsidR="00B30FAE">
        <w:rPr>
          <w:rFonts w:ascii="BiauKai" w:eastAsia="BiauKai" w:hAnsi="BiauKai" w:hint="eastAsia"/>
        </w:rPr>
        <w:t>他種</w:t>
      </w:r>
      <w:r w:rsidR="009558F6">
        <w:rPr>
          <w:rFonts w:ascii="BiauKai" w:eastAsia="BiauKai" w:hAnsi="BiauKai" w:hint="eastAsia"/>
        </w:rPr>
        <w:t>會表現</w:t>
      </w:r>
      <w:r w:rsidR="009558F6">
        <w:rPr>
          <w:rFonts w:ascii="BiauKai" w:eastAsia="BiauKai" w:hAnsi="BiauKai"/>
        </w:rPr>
        <w:t>CD80/CD86</w:t>
      </w:r>
      <w:r w:rsidR="00B30FAE">
        <w:rPr>
          <w:rFonts w:ascii="BiauKai" w:eastAsia="BiauKai" w:hAnsi="BiauKai" w:hint="eastAsia"/>
        </w:rPr>
        <w:t>癌細胞上亦</w:t>
      </w:r>
      <w:r w:rsidR="009558F6">
        <w:rPr>
          <w:rFonts w:ascii="BiauKai" w:eastAsia="BiauKai" w:hAnsi="BiauKai" w:hint="eastAsia"/>
        </w:rPr>
        <w:t>成立</w:t>
      </w:r>
      <w:r w:rsidR="00B30FAE">
        <w:rPr>
          <w:rFonts w:ascii="BiauKai" w:eastAsia="BiauKai" w:hAnsi="BiauKai" w:hint="eastAsia"/>
        </w:rPr>
        <w:t>。</w:t>
      </w:r>
    </w:p>
    <w:p w14:paraId="0B1C6121" w14:textId="547DB506" w:rsidR="00C62EE1" w:rsidRPr="00636D3D" w:rsidRDefault="006224E2" w:rsidP="00C62EE1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t>以</w:t>
      </w:r>
      <w:r w:rsidR="00C62EE1">
        <w:rPr>
          <w:rFonts w:ascii="BiauKai" w:eastAsia="BiauKai" w:hAnsi="BiauKai"/>
        </w:rPr>
        <w:t>cell counting</w:t>
      </w:r>
      <w:r w:rsidR="00C62EE1">
        <w:rPr>
          <w:rFonts w:ascii="BiauKai" w:eastAsia="BiauKai" w:hAnsi="BiauKai" w:hint="eastAsia"/>
        </w:rPr>
        <w:t>和</w:t>
      </w:r>
      <w:r w:rsidR="00C62EE1">
        <w:rPr>
          <w:rFonts w:ascii="BiauKai" w:eastAsia="BiauKai" w:hAnsi="BiauKai"/>
        </w:rPr>
        <w:t>MTS/CCK8</w:t>
      </w:r>
      <w:r w:rsidR="00C62EE1" w:rsidRPr="00C62EE1">
        <w:rPr>
          <w:rFonts w:ascii="BiauKai" w:eastAsia="BiauKai" w:hAnsi="BiauKai"/>
        </w:rPr>
        <w:t xml:space="preserve"> </w:t>
      </w:r>
      <w:r w:rsidR="00C62EE1">
        <w:rPr>
          <w:rFonts w:ascii="BiauKai" w:eastAsia="BiauKai" w:hAnsi="BiauKai"/>
        </w:rPr>
        <w:t>assay</w:t>
      </w:r>
      <w:r>
        <w:rPr>
          <w:rFonts w:ascii="BiauKai" w:eastAsia="BiauKai" w:hAnsi="BiauKai" w:hint="eastAsia"/>
        </w:rPr>
        <w:t>所得到的實驗數據趨勢一致，但是數值有些許差異。</w:t>
      </w:r>
      <w:r>
        <w:rPr>
          <w:rFonts w:ascii="BiauKai" w:eastAsia="BiauKai" w:hAnsi="BiauKai"/>
        </w:rPr>
        <w:t>Cell</w:t>
      </w:r>
      <w:r>
        <w:rPr>
          <w:rFonts w:ascii="BiauKai" w:eastAsia="BiauKai" w:hAnsi="BiauKai" w:hint="eastAsia"/>
        </w:rPr>
        <w:t xml:space="preserve"> </w:t>
      </w:r>
      <w:r>
        <w:rPr>
          <w:rFonts w:ascii="BiauKai" w:eastAsia="BiauKai" w:hAnsi="BiauKai"/>
        </w:rPr>
        <w:t>counting</w:t>
      </w:r>
      <w:r>
        <w:rPr>
          <w:rFonts w:ascii="BiauKai" w:eastAsia="BiauKai" w:hAnsi="BiauKai" w:hint="eastAsia"/>
        </w:rPr>
        <w:t>可以直接定量出細胞數量，但可能因實驗者技術純熟度而產生誤差；</w:t>
      </w:r>
      <w:r>
        <w:rPr>
          <w:rFonts w:ascii="BiauKai" w:eastAsia="BiauKai" w:hAnsi="BiauKai"/>
        </w:rPr>
        <w:t>MTS/CCK</w:t>
      </w:r>
      <w:r>
        <w:rPr>
          <w:rFonts w:ascii="BiauKai" w:eastAsia="BiauKai" w:hAnsi="BiauKai" w:hint="eastAsia"/>
        </w:rPr>
        <w:t xml:space="preserve"> </w:t>
      </w:r>
      <w:r>
        <w:rPr>
          <w:rFonts w:ascii="BiauKai" w:eastAsia="BiauKai" w:hAnsi="BiauKai"/>
        </w:rPr>
        <w:t>assay</w:t>
      </w:r>
      <w:r w:rsidR="00636D3D">
        <w:rPr>
          <w:rFonts w:ascii="BiauKai" w:eastAsia="BiauKai" w:hAnsi="BiauKai" w:hint="eastAsia"/>
        </w:rPr>
        <w:t>較為敏感且步驟直接，但</w:t>
      </w:r>
      <w:r w:rsidR="00636D3D">
        <w:rPr>
          <w:rFonts w:ascii="BiauKai" w:eastAsia="BiauKai" w:hAnsi="BiauKai"/>
        </w:rPr>
        <w:t>MTS/CCK</w:t>
      </w:r>
      <w:r w:rsidR="00636D3D">
        <w:rPr>
          <w:rFonts w:ascii="BiauKai" w:eastAsia="BiauKai" w:hAnsi="BiauKai" w:hint="eastAsia"/>
        </w:rPr>
        <w:t xml:space="preserve"> </w:t>
      </w:r>
      <w:r w:rsidR="00636D3D">
        <w:rPr>
          <w:rFonts w:ascii="BiauKai" w:eastAsia="BiauKai" w:hAnsi="BiauKai"/>
        </w:rPr>
        <w:t>assay</w:t>
      </w:r>
      <w:r w:rsidR="00636D3D">
        <w:rPr>
          <w:rFonts w:ascii="BiauKai" w:eastAsia="BiauKai" w:hAnsi="BiauKai" w:hint="eastAsia"/>
        </w:rPr>
        <w:t>是測定粒線體活性</w:t>
      </w:r>
      <w:r w:rsidR="00636D3D">
        <w:rPr>
          <w:rFonts w:ascii="BiauKai" w:eastAsia="BiauKai" w:hAnsi="BiauKai"/>
        </w:rPr>
        <w:t>/</w:t>
      </w:r>
      <w:r w:rsidR="00636D3D">
        <w:rPr>
          <w:rFonts w:ascii="BiauKai" w:eastAsia="BiauKai" w:hAnsi="BiauKai" w:hint="eastAsia"/>
        </w:rPr>
        <w:t>數量，而非直接測量細胞數量。雖然粒線體活性</w:t>
      </w:r>
      <w:r w:rsidR="00636D3D">
        <w:rPr>
          <w:rFonts w:ascii="BiauKai" w:eastAsia="BiauKai" w:hAnsi="BiauKai"/>
        </w:rPr>
        <w:t>/</w:t>
      </w:r>
      <w:r w:rsidR="00636D3D">
        <w:rPr>
          <w:rFonts w:ascii="BiauKai" w:eastAsia="BiauKai" w:hAnsi="BiauKai" w:hint="eastAsia"/>
        </w:rPr>
        <w:t>數量與細胞數量</w:t>
      </w:r>
      <w:r w:rsidR="00636D3D">
        <w:rPr>
          <w:rFonts w:ascii="BiauKai" w:eastAsia="BiauKai" w:hAnsi="BiauKai" w:hint="eastAsia"/>
        </w:rPr>
        <w:lastRenderedPageBreak/>
        <w:t>呈正相關，但現階段我們無法排除</w:t>
      </w:r>
      <w:r w:rsidR="00636D3D">
        <w:rPr>
          <w:rFonts w:ascii="BiauKai" w:eastAsia="BiauKai" w:hAnsi="BiauKai"/>
        </w:rPr>
        <w:t>CTLA-4Ig-</w:t>
      </w:r>
      <w:r w:rsidR="00636D3D">
        <w:rPr>
          <w:rFonts w:ascii="BiauKai" w:eastAsia="BiauKai" w:hAnsi="BiauKai" w:hint="eastAsia"/>
        </w:rPr>
        <w:t>C</w:t>
      </w:r>
      <w:r w:rsidR="00636D3D">
        <w:rPr>
          <w:rFonts w:ascii="BiauKai" w:eastAsia="BiauKai" w:hAnsi="BiauKai"/>
        </w:rPr>
        <w:t>D80/CD86</w:t>
      </w:r>
      <w:r w:rsidR="00636D3D">
        <w:rPr>
          <w:rFonts w:ascii="BiauKai" w:eastAsia="BiauKai" w:hAnsi="BiauKai" w:hint="eastAsia"/>
        </w:rPr>
        <w:t>的訊號傳遞，是否會改變癌細胞的粒線體活性，影響</w:t>
      </w:r>
      <w:r w:rsidR="00636D3D">
        <w:rPr>
          <w:rFonts w:ascii="BiauKai" w:eastAsia="BiauKai" w:hAnsi="BiauKai"/>
        </w:rPr>
        <w:t>MTS/CCK</w:t>
      </w:r>
      <w:r w:rsidR="00636D3D">
        <w:rPr>
          <w:rFonts w:ascii="BiauKai" w:eastAsia="BiauKai" w:hAnsi="BiauKai" w:hint="eastAsia"/>
        </w:rPr>
        <w:t xml:space="preserve"> </w:t>
      </w:r>
      <w:r w:rsidR="00636D3D">
        <w:rPr>
          <w:rFonts w:ascii="BiauKai" w:eastAsia="BiauKai" w:hAnsi="BiauKai"/>
        </w:rPr>
        <w:t>assay</w:t>
      </w:r>
      <w:r w:rsidR="00636D3D">
        <w:rPr>
          <w:rFonts w:ascii="BiauKai" w:eastAsia="BiauKai" w:hAnsi="BiauKai" w:hint="eastAsia"/>
        </w:rPr>
        <w:t>的讀值。</w:t>
      </w:r>
    </w:p>
    <w:p w14:paraId="2AA9F7FA" w14:textId="5541D85B" w:rsidR="00251224" w:rsidRDefault="000E266A" w:rsidP="008D3BF5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 w:hint="eastAsia"/>
        </w:rPr>
        <w:t>我們好奇</w:t>
      </w:r>
      <w:r>
        <w:rPr>
          <w:rFonts w:ascii="BiauKai" w:eastAsia="BiauKai" w:hAnsi="BiauKai"/>
        </w:rPr>
        <w:t>CD80/CD86</w:t>
      </w:r>
      <w:r>
        <w:rPr>
          <w:rFonts w:ascii="BiauKai" w:eastAsia="BiauKai" w:hAnsi="BiauKai" w:hint="eastAsia"/>
        </w:rPr>
        <w:t>是利用什麼途徑</w:t>
      </w:r>
      <w:r w:rsidR="009340AD">
        <w:rPr>
          <w:rFonts w:ascii="BiauKai" w:eastAsia="BiauKai" w:hAnsi="BiauKai" w:hint="eastAsia"/>
        </w:rPr>
        <w:t>傳遞下游訊號</w:t>
      </w:r>
      <w:r>
        <w:rPr>
          <w:rFonts w:ascii="BiauKai" w:eastAsia="BiauKai" w:hAnsi="BiauKai" w:hint="eastAsia"/>
        </w:rPr>
        <w:t>影響癌細胞</w:t>
      </w:r>
      <w:r w:rsidR="00595195">
        <w:rPr>
          <w:rFonts w:ascii="BiauKai" w:eastAsia="BiauKai" w:hAnsi="BiauKai" w:hint="eastAsia"/>
        </w:rPr>
        <w:t>增生</w:t>
      </w:r>
      <w:r w:rsidR="00C66B10">
        <w:rPr>
          <w:rFonts w:ascii="BiauKai" w:eastAsia="BiauKai" w:hAnsi="BiauKai" w:hint="eastAsia"/>
        </w:rPr>
        <w:t>，</w:t>
      </w:r>
      <w:r w:rsidR="00033F66">
        <w:rPr>
          <w:rFonts w:ascii="BiauKai" w:eastAsia="BiauKai" w:hAnsi="BiauKai" w:hint="eastAsia"/>
        </w:rPr>
        <w:t>未來</w:t>
      </w:r>
      <w:r w:rsidR="00612307">
        <w:rPr>
          <w:rFonts w:ascii="BiauKai" w:eastAsia="BiauKai" w:hAnsi="BiauKai" w:hint="eastAsia"/>
        </w:rPr>
        <w:t>可以</w:t>
      </w:r>
      <w:r w:rsidR="00251224">
        <w:rPr>
          <w:rFonts w:ascii="BiauKai" w:eastAsia="BiauKai" w:hAnsi="BiauKai" w:hint="eastAsia"/>
        </w:rPr>
        <w:t>讓</w:t>
      </w:r>
      <w:r w:rsidR="00251224" w:rsidRPr="0012508A">
        <w:rPr>
          <w:rFonts w:ascii="BiauKai" w:eastAsia="BiauKai" w:hAnsi="BiauKai"/>
        </w:rPr>
        <w:t>CTLA-4</w:t>
      </w:r>
      <w:r w:rsidR="00C66B10" w:rsidRPr="0012508A">
        <w:rPr>
          <w:rFonts w:ascii="BiauKai" w:eastAsia="BiauKai" w:hAnsi="BiauKai"/>
        </w:rPr>
        <w:t>Ig</w:t>
      </w:r>
      <w:r w:rsidR="00251224" w:rsidRPr="0012508A">
        <w:rPr>
          <w:rFonts w:ascii="BiauKai" w:eastAsia="BiauKai" w:hAnsi="BiauKai" w:hint="eastAsia"/>
        </w:rPr>
        <w:t>與癌細胞的</w:t>
      </w:r>
      <w:r w:rsidR="00251224" w:rsidRPr="0012508A">
        <w:rPr>
          <w:rFonts w:ascii="BiauKai" w:eastAsia="BiauKai" w:hAnsi="BiauKai"/>
        </w:rPr>
        <w:t>CD80/CD86</w:t>
      </w:r>
      <w:r w:rsidR="00251224" w:rsidRPr="0012508A">
        <w:rPr>
          <w:rFonts w:ascii="BiauKai" w:eastAsia="BiauKai" w:hAnsi="BiauKai" w:hint="eastAsia"/>
        </w:rPr>
        <w:t>結合</w:t>
      </w:r>
      <w:r w:rsidR="00033F66" w:rsidRPr="0012508A">
        <w:rPr>
          <w:rFonts w:ascii="BiauKai" w:eastAsia="BiauKai" w:hAnsi="BiauKai" w:hint="eastAsia"/>
        </w:rPr>
        <w:t>後</w:t>
      </w:r>
      <w:r w:rsidR="00251224" w:rsidRPr="0012508A">
        <w:rPr>
          <w:rFonts w:ascii="BiauKai" w:eastAsia="BiauKai" w:hAnsi="BiauKai" w:hint="eastAsia"/>
        </w:rPr>
        <w:t>，</w:t>
      </w:r>
      <w:r w:rsidR="00B83F25" w:rsidRPr="0012508A">
        <w:rPr>
          <w:rFonts w:ascii="BiauKai" w:eastAsia="BiauKai" w:hAnsi="BiauKai" w:hint="eastAsia"/>
        </w:rPr>
        <w:t xml:space="preserve">利用溫和的裂解緩衝液 </w:t>
      </w:r>
      <w:r w:rsidR="00B83F25" w:rsidRPr="0012508A">
        <w:rPr>
          <w:rFonts w:ascii="BiauKai" w:eastAsia="BiauKai" w:hAnsi="BiauKai"/>
        </w:rPr>
        <w:t xml:space="preserve">(lysis buffer) </w:t>
      </w:r>
      <w:r w:rsidR="00251224" w:rsidRPr="0012508A">
        <w:rPr>
          <w:rFonts w:ascii="BiauKai" w:eastAsia="BiauKai" w:hAnsi="BiauKai" w:hint="eastAsia"/>
        </w:rPr>
        <w:t>癌細胞釋放出蛋白，</w:t>
      </w:r>
      <w:r w:rsidR="006F249A" w:rsidRPr="0012508A">
        <w:rPr>
          <w:rFonts w:ascii="BiauKai" w:eastAsia="BiauKai" w:hAnsi="BiauKai" w:hint="eastAsia"/>
        </w:rPr>
        <w:t>藉由</w:t>
      </w:r>
      <w:r w:rsidR="006F249A" w:rsidRPr="0012508A">
        <w:rPr>
          <w:rFonts w:ascii="BiauKai" w:eastAsia="BiauKai" w:hAnsi="BiauKai"/>
        </w:rPr>
        <w:t>免疫</w:t>
      </w:r>
      <w:r w:rsidR="00B83F25" w:rsidRPr="0012508A">
        <w:rPr>
          <w:rFonts w:ascii="BiauKai" w:eastAsia="BiauKai" w:hAnsi="BiauKai" w:hint="eastAsia"/>
        </w:rPr>
        <w:t>共</w:t>
      </w:r>
      <w:r w:rsidR="006F249A" w:rsidRPr="0012508A">
        <w:rPr>
          <w:rFonts w:ascii="BiauKai" w:eastAsia="BiauKai" w:hAnsi="BiauKai"/>
        </w:rPr>
        <w:t>沉澱 (</w:t>
      </w:r>
      <w:r w:rsidR="00B83F25" w:rsidRPr="0012508A">
        <w:rPr>
          <w:rFonts w:ascii="BiauKai" w:eastAsia="BiauKai" w:hAnsi="BiauKai"/>
        </w:rPr>
        <w:t>co-i</w:t>
      </w:r>
      <w:r w:rsidR="006F249A" w:rsidRPr="0012508A">
        <w:rPr>
          <w:rFonts w:ascii="BiauKai" w:eastAsia="BiauKai" w:hAnsi="BiauKai"/>
        </w:rPr>
        <w:t xml:space="preserve">mmunoprecipitation, </w:t>
      </w:r>
      <w:r w:rsidR="00B83F25" w:rsidRPr="0012508A">
        <w:rPr>
          <w:rFonts w:ascii="BiauKai" w:eastAsia="BiauKai" w:hAnsi="BiauKai"/>
        </w:rPr>
        <w:t>co-</w:t>
      </w:r>
      <w:r w:rsidR="006F249A" w:rsidRPr="0012508A">
        <w:rPr>
          <w:rFonts w:ascii="BiauKai" w:eastAsia="BiauKai" w:hAnsi="BiauKai"/>
        </w:rPr>
        <w:t>IP</w:t>
      </w:r>
      <w:r w:rsidR="006F249A" w:rsidRPr="0012508A">
        <w:rPr>
          <w:rFonts w:ascii="BiauKai" w:eastAsia="BiauKai" w:hAnsi="BiauKai" w:hint="eastAsia"/>
        </w:rPr>
        <w:t>)</w:t>
      </w:r>
      <w:r w:rsidR="006F249A" w:rsidRPr="0012508A">
        <w:rPr>
          <w:rFonts w:ascii="BiauKai" w:eastAsia="BiauKai" w:hAnsi="BiauKai"/>
        </w:rPr>
        <w:t xml:space="preserve"> </w:t>
      </w:r>
      <w:r w:rsidR="003F319C" w:rsidRPr="0012508A">
        <w:rPr>
          <w:rFonts w:ascii="BiauKai" w:eastAsia="BiauKai" w:hAnsi="BiauKai" w:hint="eastAsia"/>
        </w:rPr>
        <w:t>及</w:t>
      </w:r>
      <w:r w:rsidR="00251224" w:rsidRPr="0012508A">
        <w:rPr>
          <w:rFonts w:ascii="BiauKai" w:eastAsia="BiauKai" w:hAnsi="BiauKai"/>
        </w:rPr>
        <w:t>western blot</w:t>
      </w:r>
      <w:r w:rsidR="00251224" w:rsidRPr="0012508A">
        <w:rPr>
          <w:rFonts w:ascii="BiauKai" w:eastAsia="BiauKai" w:hAnsi="BiauKai" w:hint="eastAsia"/>
        </w:rPr>
        <w:t>探討</w:t>
      </w:r>
      <w:r w:rsidR="00640566" w:rsidRPr="0012508A">
        <w:rPr>
          <w:rFonts w:ascii="BiauKai" w:eastAsia="BiauKai" w:hAnsi="BiauKai" w:hint="eastAsia"/>
        </w:rPr>
        <w:t>是否有其他癌細胞蛋白會結合到</w:t>
      </w:r>
      <w:r w:rsidR="00640566" w:rsidRPr="0012508A">
        <w:rPr>
          <w:rFonts w:ascii="BiauKai" w:eastAsia="BiauKai" w:hAnsi="BiauKai"/>
        </w:rPr>
        <w:t>CD80/CD86</w:t>
      </w:r>
      <w:r w:rsidR="00C14D90">
        <w:rPr>
          <w:rFonts w:ascii="BiauKai" w:eastAsia="BiauKai" w:hAnsi="BiauKai" w:hint="eastAsia"/>
        </w:rPr>
        <w:t>而</w:t>
      </w:r>
      <w:r w:rsidR="00640566" w:rsidRPr="0012508A">
        <w:rPr>
          <w:rFonts w:ascii="BiauKai" w:eastAsia="BiauKai" w:hAnsi="BiauKai" w:hint="eastAsia"/>
        </w:rPr>
        <w:t>被免疫共沈澱下來</w:t>
      </w:r>
      <w:r w:rsidR="00BD7F1C">
        <w:rPr>
          <w:rFonts w:ascii="BiauKai" w:eastAsia="BiauKai" w:hAnsi="BiauKai" w:hint="eastAsia"/>
        </w:rPr>
        <w:t>，</w:t>
      </w:r>
      <w:r w:rsidR="00640566">
        <w:rPr>
          <w:rFonts w:ascii="BiauKai" w:eastAsia="BiauKai" w:hAnsi="BiauKai" w:hint="eastAsia"/>
        </w:rPr>
        <w:t>或探討</w:t>
      </w:r>
      <w:r w:rsidR="00640566">
        <w:rPr>
          <w:rFonts w:ascii="BiauKai" w:eastAsia="BiauKai" w:hAnsi="BiauKai"/>
        </w:rPr>
        <w:t>CTLA-4Ig</w:t>
      </w:r>
      <w:r w:rsidR="00640566">
        <w:rPr>
          <w:rFonts w:ascii="BiauKai" w:eastAsia="BiauKai" w:hAnsi="BiauKai" w:hint="eastAsia"/>
        </w:rPr>
        <w:t>結合到癌細胞的</w:t>
      </w:r>
      <w:r w:rsidR="00640566">
        <w:rPr>
          <w:rFonts w:ascii="BiauKai" w:eastAsia="BiauKai" w:hAnsi="BiauKai"/>
        </w:rPr>
        <w:t>CD80/CD86</w:t>
      </w:r>
      <w:r w:rsidR="00640566">
        <w:rPr>
          <w:rFonts w:ascii="BiauKai" w:eastAsia="BiauKai" w:hAnsi="BiauKai" w:hint="eastAsia"/>
        </w:rPr>
        <w:t>後，</w:t>
      </w:r>
      <w:r w:rsidR="00BD7F1C">
        <w:rPr>
          <w:rFonts w:ascii="BiauKai" w:eastAsia="BiauKai" w:hAnsi="BiauKai" w:hint="eastAsia"/>
        </w:rPr>
        <w:t>與一般不經過處理的癌細胞相比</w:t>
      </w:r>
      <w:r w:rsidR="00640566">
        <w:rPr>
          <w:rFonts w:ascii="BiauKai" w:eastAsia="BiauKai" w:hAnsi="BiauKai" w:hint="eastAsia"/>
        </w:rPr>
        <w:t>是否會</w:t>
      </w:r>
      <w:r w:rsidR="002F621C">
        <w:rPr>
          <w:rFonts w:ascii="BiauKai" w:eastAsia="BiauKai" w:hAnsi="BiauKai" w:hint="eastAsia"/>
        </w:rPr>
        <w:t>引</w:t>
      </w:r>
      <w:r w:rsidR="00640566">
        <w:rPr>
          <w:rFonts w:ascii="BiauKai" w:eastAsia="BiauKai" w:hAnsi="BiauKai" w:hint="eastAsia"/>
        </w:rPr>
        <w:t xml:space="preserve">起蛋白質磷酸化 </w:t>
      </w:r>
      <w:r w:rsidR="00640566">
        <w:rPr>
          <w:rFonts w:ascii="BiauKai" w:eastAsia="BiauKai" w:hAnsi="BiauKai"/>
        </w:rPr>
        <w:t>(</w:t>
      </w:r>
      <w:r w:rsidR="008455A5">
        <w:rPr>
          <w:rFonts w:ascii="BiauKai" w:eastAsia="BiauKai" w:hAnsi="BiauKai"/>
        </w:rPr>
        <w:t>total protein phosphorylation</w:t>
      </w:r>
      <w:r w:rsidR="00640566">
        <w:rPr>
          <w:rFonts w:ascii="BiauKai" w:eastAsia="BiauKai" w:hAnsi="BiauKai"/>
        </w:rPr>
        <w:t>)</w:t>
      </w:r>
      <w:r w:rsidR="00BD7F1C">
        <w:rPr>
          <w:rFonts w:ascii="BiauKai" w:eastAsia="BiauKai" w:hAnsi="BiauKai" w:hint="eastAsia"/>
        </w:rPr>
        <w:t xml:space="preserve"> 而產生蛋白質表現量差異</w:t>
      </w:r>
      <w:r w:rsidR="00640566">
        <w:rPr>
          <w:rFonts w:ascii="BiauKai" w:eastAsia="BiauKai" w:hAnsi="BiauKai" w:hint="eastAsia"/>
        </w:rPr>
        <w:t>。若有變化，可將具有差異</w:t>
      </w:r>
      <w:r w:rsidR="00251224">
        <w:rPr>
          <w:rFonts w:ascii="BiauKai" w:eastAsia="BiauKai" w:hAnsi="BiauKai" w:hint="eastAsia"/>
        </w:rPr>
        <w:t>表現</w:t>
      </w:r>
      <w:r w:rsidR="009340AD">
        <w:rPr>
          <w:rFonts w:ascii="BiauKai" w:eastAsia="BiauKai" w:hAnsi="BiauKai" w:hint="eastAsia"/>
        </w:rPr>
        <w:t>量</w:t>
      </w:r>
      <w:r w:rsidR="00251224">
        <w:rPr>
          <w:rFonts w:ascii="BiauKai" w:eastAsia="BiauKai" w:hAnsi="BiauKai" w:hint="eastAsia"/>
        </w:rPr>
        <w:t>的蛋白</w:t>
      </w:r>
      <w:r w:rsidR="00640566">
        <w:rPr>
          <w:rFonts w:ascii="BiauKai" w:eastAsia="BiauKai" w:hAnsi="BiauKai" w:hint="eastAsia"/>
        </w:rPr>
        <w:t>挖出</w:t>
      </w:r>
      <w:r w:rsidR="00251224">
        <w:rPr>
          <w:rFonts w:ascii="BiauKai" w:eastAsia="BiauKai" w:hAnsi="BiauKai" w:hint="eastAsia"/>
        </w:rPr>
        <w:t>定序，來探討癌細胞上</w:t>
      </w:r>
      <w:r w:rsidR="00251224">
        <w:rPr>
          <w:rFonts w:ascii="BiauKai" w:eastAsia="BiauKai" w:hAnsi="BiauKai"/>
        </w:rPr>
        <w:t>CD80/CD86</w:t>
      </w:r>
      <w:r w:rsidR="00251224">
        <w:rPr>
          <w:rFonts w:ascii="BiauKai" w:eastAsia="BiauKai" w:hAnsi="BiauKai" w:hint="eastAsia"/>
        </w:rPr>
        <w:t>結合上</w:t>
      </w:r>
      <w:r w:rsidR="00251224">
        <w:rPr>
          <w:rFonts w:ascii="BiauKai" w:eastAsia="BiauKai" w:hAnsi="BiauKai"/>
        </w:rPr>
        <w:t>CTLA-4Ig</w:t>
      </w:r>
      <w:r w:rsidR="00251224">
        <w:rPr>
          <w:rFonts w:ascii="BiauKai" w:eastAsia="BiauKai" w:hAnsi="BiauKai" w:hint="eastAsia"/>
        </w:rPr>
        <w:t>會影響到哪條下游調控機制，</w:t>
      </w:r>
      <w:r w:rsidR="00595195" w:rsidRPr="002308CA">
        <w:rPr>
          <w:rFonts w:ascii="BiauKai" w:eastAsia="BiauKai" w:hAnsi="BiauKai" w:hint="eastAsia"/>
        </w:rPr>
        <w:t>或許能夠提供新的一種癌症治療方向。</w:t>
      </w:r>
    </w:p>
    <w:p w14:paraId="7D67BA2E" w14:textId="00ED4CDA" w:rsidR="008320A4" w:rsidRPr="00222E0F" w:rsidRDefault="00636D3D" w:rsidP="00251224">
      <w:pPr>
        <w:spacing w:line="360" w:lineRule="auto"/>
        <w:ind w:firstLine="480"/>
        <w:jc w:val="both"/>
        <w:rPr>
          <w:rFonts w:ascii="BiauKai" w:eastAsia="BiauKai" w:hAnsi="BiauKai"/>
        </w:rPr>
      </w:pPr>
      <w:r>
        <w:rPr>
          <w:rFonts w:ascii="BiauKai" w:eastAsia="BiauKai" w:hAnsi="BiauKai"/>
        </w:rPr>
        <w:br w:type="page"/>
      </w:r>
    </w:p>
    <w:p w14:paraId="06C2E733" w14:textId="44BCA4A2" w:rsidR="005D174D" w:rsidRPr="00EE25EC" w:rsidRDefault="008320A4" w:rsidP="00EE25EC">
      <w:pPr>
        <w:pStyle w:val="1"/>
        <w:jc w:val="center"/>
        <w:rPr>
          <w:rFonts w:ascii="BiauKai" w:hAnsi="BiauKai"/>
          <w:sz w:val="48"/>
          <w:szCs w:val="72"/>
        </w:rPr>
      </w:pPr>
      <w:bookmarkStart w:id="22" w:name="_Toc115899919"/>
      <w:r>
        <w:rPr>
          <w:rFonts w:ascii="BiauKai" w:hAnsi="BiauKai" w:hint="eastAsia"/>
          <w:sz w:val="48"/>
          <w:szCs w:val="72"/>
        </w:rPr>
        <w:lastRenderedPageBreak/>
        <w:t xml:space="preserve">第六章 </w:t>
      </w:r>
      <w:r w:rsidRPr="00C970DC">
        <w:rPr>
          <w:rFonts w:ascii="BiauKai" w:hAnsi="BiauKai" w:hint="eastAsia"/>
          <w:sz w:val="48"/>
          <w:szCs w:val="72"/>
        </w:rPr>
        <w:t>參考資料</w:t>
      </w:r>
      <w:bookmarkEnd w:id="22"/>
    </w:p>
    <w:p w14:paraId="56E9E4A3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 w:cs="Helvetica Neue"/>
          <w:kern w:val="0"/>
        </w:rPr>
        <w:fldChar w:fldCharType="begin"/>
      </w:r>
      <w:r w:rsidRPr="003D152B">
        <w:rPr>
          <w:rFonts w:ascii="BiauKai" w:eastAsia="BiauKai" w:hAnsi="BiauKai" w:cs="Helvetica Neue"/>
          <w:kern w:val="0"/>
        </w:rPr>
        <w:instrText xml:space="preserve"> ADDIN EN.REFLIST </w:instrText>
      </w:r>
      <w:r w:rsidRPr="003D152B">
        <w:rPr>
          <w:rFonts w:ascii="BiauKai" w:eastAsia="BiauKai" w:hAnsi="BiauKai" w:cs="Helvetica Neue"/>
          <w:kern w:val="0"/>
        </w:rPr>
        <w:fldChar w:fldCharType="separate"/>
      </w:r>
      <w:r w:rsidRPr="003D152B">
        <w:rPr>
          <w:rFonts w:ascii="BiauKai" w:eastAsia="BiauKai" w:hAnsi="BiauKai"/>
          <w:noProof/>
        </w:rPr>
        <w:t>1.</w:t>
      </w:r>
      <w:r w:rsidRPr="003D152B">
        <w:rPr>
          <w:rFonts w:ascii="BiauKai" w:eastAsia="BiauKai" w:hAnsi="BiauKai"/>
          <w:noProof/>
        </w:rPr>
        <w:tab/>
        <w:t xml:space="preserve">Li, Y., L. Zhao, and X.F. Li, </w:t>
      </w:r>
      <w:r w:rsidRPr="00F15CDE">
        <w:rPr>
          <w:rFonts w:ascii="BiauKai" w:eastAsia="BiauKai" w:hAnsi="BiauKai"/>
          <w:iCs/>
          <w:noProof/>
        </w:rPr>
        <w:t>Hypoxia and the Tumor Microenvironment</w:t>
      </w:r>
      <w:r w:rsidRPr="003D152B">
        <w:rPr>
          <w:rFonts w:ascii="BiauKai" w:eastAsia="BiauKai" w:hAnsi="BiauKai"/>
          <w:i/>
          <w:noProof/>
        </w:rPr>
        <w:t>.</w:t>
      </w:r>
      <w:r w:rsidRPr="003D152B">
        <w:rPr>
          <w:rFonts w:ascii="BiauKai" w:eastAsia="BiauKai" w:hAnsi="BiauKai"/>
          <w:noProof/>
        </w:rPr>
        <w:t xml:space="preserve"> </w:t>
      </w:r>
      <w:r w:rsidRPr="005B4CEA">
        <w:rPr>
          <w:rFonts w:ascii="BiauKai" w:eastAsia="BiauKai" w:hAnsi="BiauKai"/>
          <w:i/>
          <w:iCs/>
          <w:noProof/>
        </w:rPr>
        <w:t>Technol Cancer Res Treat</w:t>
      </w:r>
      <w:r w:rsidRPr="003D152B">
        <w:rPr>
          <w:rFonts w:ascii="BiauKai" w:eastAsia="BiauKai" w:hAnsi="BiauKai"/>
          <w:noProof/>
        </w:rPr>
        <w:t xml:space="preserve">, </w:t>
      </w:r>
      <w:r w:rsidRPr="00F15CDE">
        <w:rPr>
          <w:rFonts w:ascii="BiauKai" w:eastAsia="BiauKai" w:hAnsi="BiauKai"/>
          <w:b/>
          <w:bCs/>
          <w:noProof/>
        </w:rPr>
        <w:t>2021</w:t>
      </w:r>
      <w:r w:rsidRPr="003D152B">
        <w:rPr>
          <w:rFonts w:ascii="BiauKai" w:eastAsia="BiauKai" w:hAnsi="BiauKai"/>
          <w:noProof/>
        </w:rPr>
        <w:t xml:space="preserve">. </w:t>
      </w:r>
      <w:r w:rsidRPr="00F15CDE">
        <w:rPr>
          <w:rFonts w:ascii="BiauKai" w:eastAsia="BiauKai" w:hAnsi="BiauKai"/>
          <w:bCs/>
          <w:i/>
          <w:iCs/>
          <w:noProof/>
        </w:rPr>
        <w:t>20</w:t>
      </w:r>
      <w:r w:rsidRPr="003D152B">
        <w:rPr>
          <w:rFonts w:ascii="BiauKai" w:eastAsia="BiauKai" w:hAnsi="BiauKai"/>
          <w:noProof/>
        </w:rPr>
        <w:t>: p. 15330338211036304.</w:t>
      </w:r>
    </w:p>
    <w:p w14:paraId="09A83C68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/>
          <w:noProof/>
        </w:rPr>
        <w:t>2.</w:t>
      </w:r>
      <w:r w:rsidRPr="003D152B">
        <w:rPr>
          <w:rFonts w:ascii="BiauKai" w:eastAsia="BiauKai" w:hAnsi="BiauKai"/>
          <w:noProof/>
        </w:rPr>
        <w:tab/>
        <w:t xml:space="preserve">Carmeliet, P., </w:t>
      </w:r>
      <w:r w:rsidRPr="00F15CDE">
        <w:rPr>
          <w:rFonts w:ascii="BiauKai" w:eastAsia="BiauKai" w:hAnsi="BiauKai"/>
          <w:iCs/>
          <w:noProof/>
        </w:rPr>
        <w:t>VEGF as a key mediator of angiogenesis in cancer</w:t>
      </w:r>
      <w:r w:rsidRPr="003D152B">
        <w:rPr>
          <w:rFonts w:ascii="BiauKai" w:eastAsia="BiauKai" w:hAnsi="BiauKai"/>
          <w:i/>
          <w:noProof/>
        </w:rPr>
        <w:t>.</w:t>
      </w:r>
      <w:r w:rsidRPr="003D152B">
        <w:rPr>
          <w:rFonts w:ascii="BiauKai" w:eastAsia="BiauKai" w:hAnsi="BiauKai"/>
          <w:noProof/>
        </w:rPr>
        <w:t xml:space="preserve"> </w:t>
      </w:r>
      <w:r w:rsidRPr="005B4CEA">
        <w:rPr>
          <w:rFonts w:ascii="BiauKai" w:eastAsia="BiauKai" w:hAnsi="BiauKai"/>
          <w:i/>
          <w:iCs/>
          <w:noProof/>
        </w:rPr>
        <w:t>Oncology</w:t>
      </w:r>
      <w:r w:rsidRPr="003D152B">
        <w:rPr>
          <w:rFonts w:ascii="BiauKai" w:eastAsia="BiauKai" w:hAnsi="BiauKai"/>
          <w:noProof/>
        </w:rPr>
        <w:t xml:space="preserve">, </w:t>
      </w:r>
      <w:r w:rsidRPr="00F15CDE">
        <w:rPr>
          <w:rFonts w:ascii="BiauKai" w:eastAsia="BiauKai" w:hAnsi="BiauKai"/>
          <w:b/>
          <w:bCs/>
          <w:noProof/>
        </w:rPr>
        <w:t>2005</w:t>
      </w:r>
      <w:r w:rsidRPr="003D152B">
        <w:rPr>
          <w:rFonts w:ascii="BiauKai" w:eastAsia="BiauKai" w:hAnsi="BiauKai"/>
          <w:noProof/>
        </w:rPr>
        <w:t xml:space="preserve">. </w:t>
      </w:r>
      <w:r w:rsidRPr="00F15CDE">
        <w:rPr>
          <w:rFonts w:ascii="BiauKai" w:eastAsia="BiauKai" w:hAnsi="BiauKai"/>
          <w:bCs/>
          <w:i/>
          <w:iCs/>
          <w:noProof/>
        </w:rPr>
        <w:t>69 Suppl 3</w:t>
      </w:r>
      <w:r w:rsidRPr="003D152B">
        <w:rPr>
          <w:rFonts w:ascii="BiauKai" w:eastAsia="BiauKai" w:hAnsi="BiauKai"/>
          <w:noProof/>
        </w:rPr>
        <w:t>: p. 4-10.</w:t>
      </w:r>
    </w:p>
    <w:p w14:paraId="14B0FFE4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/>
          <w:noProof/>
        </w:rPr>
        <w:t>3.</w:t>
      </w:r>
      <w:r w:rsidRPr="003D152B">
        <w:rPr>
          <w:rFonts w:ascii="BiauKai" w:eastAsia="BiauKai" w:hAnsi="BiauKai"/>
          <w:noProof/>
        </w:rPr>
        <w:tab/>
        <w:t xml:space="preserve">Anz, D., et al., </w:t>
      </w:r>
      <w:r w:rsidRPr="00F15CDE">
        <w:rPr>
          <w:rFonts w:ascii="BiauKai" w:eastAsia="BiauKai" w:hAnsi="BiauKai"/>
          <w:iCs/>
          <w:noProof/>
        </w:rPr>
        <w:t>Suppression of intratumoral CCL22 by type i interferon inhibits migration of regulatory T cells and blocks cancer progression</w:t>
      </w:r>
      <w:r w:rsidRPr="003D152B">
        <w:rPr>
          <w:rFonts w:ascii="BiauKai" w:eastAsia="BiauKai" w:hAnsi="BiauKai"/>
          <w:i/>
          <w:noProof/>
        </w:rPr>
        <w:t>.</w:t>
      </w:r>
      <w:r w:rsidRPr="003D152B">
        <w:rPr>
          <w:rFonts w:ascii="BiauKai" w:eastAsia="BiauKai" w:hAnsi="BiauKai"/>
          <w:noProof/>
        </w:rPr>
        <w:t xml:space="preserve"> </w:t>
      </w:r>
      <w:r w:rsidRPr="005B4CEA">
        <w:rPr>
          <w:rFonts w:ascii="BiauKai" w:eastAsia="BiauKai" w:hAnsi="BiauKai"/>
          <w:i/>
          <w:iCs/>
          <w:noProof/>
        </w:rPr>
        <w:t>Cancer Res</w:t>
      </w:r>
      <w:r w:rsidRPr="003D152B">
        <w:rPr>
          <w:rFonts w:ascii="BiauKai" w:eastAsia="BiauKai" w:hAnsi="BiauKai"/>
          <w:noProof/>
        </w:rPr>
        <w:t xml:space="preserve">, </w:t>
      </w:r>
      <w:r w:rsidRPr="000D4CA0">
        <w:rPr>
          <w:rFonts w:ascii="BiauKai" w:eastAsia="BiauKai" w:hAnsi="BiauKai"/>
          <w:b/>
          <w:bCs/>
          <w:noProof/>
        </w:rPr>
        <w:t>2015</w:t>
      </w:r>
      <w:r w:rsidRPr="003D152B">
        <w:rPr>
          <w:rFonts w:ascii="BiauKai" w:eastAsia="BiauKai" w:hAnsi="BiauKai"/>
          <w:noProof/>
        </w:rPr>
        <w:t xml:space="preserve">. </w:t>
      </w:r>
      <w:r w:rsidRPr="000D4CA0">
        <w:rPr>
          <w:rFonts w:ascii="BiauKai" w:eastAsia="BiauKai" w:hAnsi="BiauKai"/>
          <w:bCs/>
          <w:i/>
          <w:iCs/>
          <w:noProof/>
        </w:rPr>
        <w:t>75</w:t>
      </w:r>
      <w:r w:rsidRPr="003D152B">
        <w:rPr>
          <w:rFonts w:ascii="BiauKai" w:eastAsia="BiauKai" w:hAnsi="BiauKai"/>
          <w:noProof/>
        </w:rPr>
        <w:t>(21): p. 4483-93.</w:t>
      </w:r>
    </w:p>
    <w:p w14:paraId="2E4B0D1A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/>
          <w:noProof/>
        </w:rPr>
        <w:t>4.</w:t>
      </w:r>
      <w:r w:rsidRPr="003D152B">
        <w:rPr>
          <w:rFonts w:ascii="BiauKai" w:eastAsia="BiauKai" w:hAnsi="BiauKai"/>
          <w:noProof/>
        </w:rPr>
        <w:tab/>
        <w:t xml:space="preserve">Vanhaver, C., P. van der Bruggen, and A.M. Bruger, </w:t>
      </w:r>
      <w:r w:rsidRPr="000D4CA0">
        <w:rPr>
          <w:rFonts w:ascii="BiauKai" w:eastAsia="BiauKai" w:hAnsi="BiauKai"/>
          <w:iCs/>
          <w:noProof/>
        </w:rPr>
        <w:t>MDSC in Mice and Men: Mechanisms of Immunosuppression in Cancer</w:t>
      </w:r>
      <w:r w:rsidRPr="003D152B">
        <w:rPr>
          <w:rFonts w:ascii="BiauKai" w:eastAsia="BiauKai" w:hAnsi="BiauKai"/>
          <w:i/>
          <w:noProof/>
        </w:rPr>
        <w:t>.</w:t>
      </w:r>
      <w:r w:rsidRPr="005B4CEA">
        <w:rPr>
          <w:rFonts w:ascii="BiauKai" w:eastAsia="BiauKai" w:hAnsi="BiauKai"/>
          <w:i/>
          <w:iCs/>
          <w:noProof/>
        </w:rPr>
        <w:t xml:space="preserve"> J Clin Med</w:t>
      </w:r>
      <w:r w:rsidRPr="003D152B">
        <w:rPr>
          <w:rFonts w:ascii="BiauKai" w:eastAsia="BiauKai" w:hAnsi="BiauKai"/>
          <w:noProof/>
        </w:rPr>
        <w:t xml:space="preserve">, </w:t>
      </w:r>
      <w:r w:rsidRPr="000D4CA0">
        <w:rPr>
          <w:rFonts w:ascii="BiauKai" w:eastAsia="BiauKai" w:hAnsi="BiauKai"/>
          <w:b/>
          <w:bCs/>
          <w:noProof/>
        </w:rPr>
        <w:t>2021</w:t>
      </w:r>
      <w:r w:rsidRPr="003D152B">
        <w:rPr>
          <w:rFonts w:ascii="BiauKai" w:eastAsia="BiauKai" w:hAnsi="BiauKai"/>
          <w:noProof/>
        </w:rPr>
        <w:t>.</w:t>
      </w:r>
      <w:r w:rsidRPr="000D4CA0">
        <w:rPr>
          <w:rFonts w:ascii="BiauKai" w:eastAsia="BiauKai" w:hAnsi="BiauKai"/>
          <w:bCs/>
          <w:i/>
          <w:iCs/>
          <w:noProof/>
        </w:rPr>
        <w:t xml:space="preserve"> 10</w:t>
      </w:r>
      <w:r w:rsidRPr="003D152B">
        <w:rPr>
          <w:rFonts w:ascii="BiauKai" w:eastAsia="BiauKai" w:hAnsi="BiauKai"/>
          <w:noProof/>
        </w:rPr>
        <w:t>(13).</w:t>
      </w:r>
    </w:p>
    <w:p w14:paraId="5CDD2A6E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/>
          <w:noProof/>
        </w:rPr>
        <w:t>5.</w:t>
      </w:r>
      <w:r w:rsidRPr="003D152B">
        <w:rPr>
          <w:rFonts w:ascii="BiauKai" w:eastAsia="BiauKai" w:hAnsi="BiauKai"/>
          <w:noProof/>
        </w:rPr>
        <w:tab/>
        <w:t xml:space="preserve">Mantovani, A., et al., </w:t>
      </w:r>
      <w:r w:rsidRPr="000D4CA0">
        <w:rPr>
          <w:rFonts w:ascii="BiauKai" w:eastAsia="BiauKai" w:hAnsi="BiauKai"/>
          <w:iCs/>
          <w:noProof/>
        </w:rPr>
        <w:t>Macrophage polarization: tumor-associated macrophages as a paradigm for polarized M2 mononuclear phagocytes.</w:t>
      </w:r>
      <w:r w:rsidRPr="003D152B">
        <w:rPr>
          <w:rFonts w:ascii="BiauKai" w:eastAsia="BiauKai" w:hAnsi="BiauKai"/>
          <w:noProof/>
        </w:rPr>
        <w:t xml:space="preserve"> </w:t>
      </w:r>
      <w:r w:rsidRPr="005B4CEA">
        <w:rPr>
          <w:rFonts w:ascii="BiauKai" w:eastAsia="BiauKai" w:hAnsi="BiauKai"/>
          <w:i/>
          <w:iCs/>
          <w:noProof/>
        </w:rPr>
        <w:t>Trends Immunol</w:t>
      </w:r>
      <w:r w:rsidRPr="003D152B">
        <w:rPr>
          <w:rFonts w:ascii="BiauKai" w:eastAsia="BiauKai" w:hAnsi="BiauKai"/>
          <w:noProof/>
        </w:rPr>
        <w:t xml:space="preserve">, </w:t>
      </w:r>
      <w:r w:rsidRPr="000D4CA0">
        <w:rPr>
          <w:rFonts w:ascii="BiauKai" w:eastAsia="BiauKai" w:hAnsi="BiauKai"/>
          <w:b/>
          <w:bCs/>
          <w:noProof/>
        </w:rPr>
        <w:t>2002</w:t>
      </w:r>
      <w:r w:rsidRPr="003D152B">
        <w:rPr>
          <w:rFonts w:ascii="BiauKai" w:eastAsia="BiauKai" w:hAnsi="BiauKai"/>
          <w:noProof/>
        </w:rPr>
        <w:t xml:space="preserve">. </w:t>
      </w:r>
      <w:r w:rsidRPr="000D4CA0">
        <w:rPr>
          <w:rFonts w:ascii="BiauKai" w:eastAsia="BiauKai" w:hAnsi="BiauKai"/>
          <w:bCs/>
          <w:i/>
          <w:iCs/>
          <w:noProof/>
        </w:rPr>
        <w:t>23</w:t>
      </w:r>
      <w:r w:rsidRPr="003D152B">
        <w:rPr>
          <w:rFonts w:ascii="BiauKai" w:eastAsia="BiauKai" w:hAnsi="BiauKai"/>
          <w:noProof/>
        </w:rPr>
        <w:t>(11): p. 549-55.</w:t>
      </w:r>
    </w:p>
    <w:p w14:paraId="024414AA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/>
          <w:noProof/>
        </w:rPr>
        <w:t>6.</w:t>
      </w:r>
      <w:r w:rsidRPr="003D152B">
        <w:rPr>
          <w:rFonts w:ascii="BiauKai" w:eastAsia="BiauKai" w:hAnsi="BiauKai"/>
          <w:noProof/>
        </w:rPr>
        <w:tab/>
        <w:t xml:space="preserve">Asrir, A., et al., </w:t>
      </w:r>
      <w:r w:rsidRPr="000D4CA0">
        <w:rPr>
          <w:rFonts w:ascii="BiauKai" w:eastAsia="BiauKai" w:hAnsi="BiauKai"/>
          <w:iCs/>
          <w:noProof/>
        </w:rPr>
        <w:t>Tumor-associated high endothelial venules mediate lymphocyte entry into tumors and predict response to PD-1 plus CTLA-4 combination immunotherapy</w:t>
      </w:r>
      <w:r w:rsidRPr="003D152B">
        <w:rPr>
          <w:rFonts w:ascii="BiauKai" w:eastAsia="BiauKai" w:hAnsi="BiauKai"/>
          <w:i/>
          <w:noProof/>
        </w:rPr>
        <w:t>.</w:t>
      </w:r>
      <w:r w:rsidRPr="003D152B">
        <w:rPr>
          <w:rFonts w:ascii="BiauKai" w:eastAsia="BiauKai" w:hAnsi="BiauKai"/>
          <w:noProof/>
        </w:rPr>
        <w:t xml:space="preserve"> </w:t>
      </w:r>
      <w:r w:rsidRPr="005B4CEA">
        <w:rPr>
          <w:rFonts w:ascii="BiauKai" w:eastAsia="BiauKai" w:hAnsi="BiauKai"/>
          <w:i/>
          <w:iCs/>
          <w:noProof/>
        </w:rPr>
        <w:t>Cancer Cell</w:t>
      </w:r>
      <w:r w:rsidRPr="003D152B">
        <w:rPr>
          <w:rFonts w:ascii="BiauKai" w:eastAsia="BiauKai" w:hAnsi="BiauKai"/>
          <w:noProof/>
        </w:rPr>
        <w:t xml:space="preserve">, </w:t>
      </w:r>
      <w:r w:rsidRPr="000D4CA0">
        <w:rPr>
          <w:rFonts w:ascii="BiauKai" w:eastAsia="BiauKai" w:hAnsi="BiauKai"/>
          <w:b/>
          <w:bCs/>
          <w:noProof/>
        </w:rPr>
        <w:t>2022</w:t>
      </w:r>
      <w:r w:rsidRPr="003D152B">
        <w:rPr>
          <w:rFonts w:ascii="BiauKai" w:eastAsia="BiauKai" w:hAnsi="BiauKai"/>
          <w:noProof/>
        </w:rPr>
        <w:t xml:space="preserve">. </w:t>
      </w:r>
      <w:r w:rsidRPr="000D4CA0">
        <w:rPr>
          <w:rFonts w:ascii="BiauKai" w:eastAsia="BiauKai" w:hAnsi="BiauKai"/>
          <w:bCs/>
          <w:i/>
          <w:iCs/>
          <w:noProof/>
        </w:rPr>
        <w:t>40</w:t>
      </w:r>
      <w:r w:rsidRPr="003D152B">
        <w:rPr>
          <w:rFonts w:ascii="BiauKai" w:eastAsia="BiauKai" w:hAnsi="BiauKai"/>
          <w:noProof/>
        </w:rPr>
        <w:t>(3): p. 318-334.e9.</w:t>
      </w:r>
    </w:p>
    <w:p w14:paraId="2A2BB512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/>
          <w:noProof/>
        </w:rPr>
        <w:t>7.</w:t>
      </w:r>
      <w:r w:rsidRPr="003D152B">
        <w:rPr>
          <w:rFonts w:ascii="BiauKai" w:eastAsia="BiauKai" w:hAnsi="BiauKai"/>
          <w:noProof/>
        </w:rPr>
        <w:tab/>
        <w:t xml:space="preserve">Abbott, M. and Y. Ustoyev, </w:t>
      </w:r>
      <w:r w:rsidRPr="000D4CA0">
        <w:rPr>
          <w:rFonts w:ascii="BiauKai" w:eastAsia="BiauKai" w:hAnsi="BiauKai"/>
          <w:iCs/>
          <w:noProof/>
        </w:rPr>
        <w:t>Cancer and the Immune System: The History and Background of Immunotherapy</w:t>
      </w:r>
      <w:r w:rsidRPr="003D152B">
        <w:rPr>
          <w:rFonts w:ascii="BiauKai" w:eastAsia="BiauKai" w:hAnsi="BiauKai"/>
          <w:i/>
          <w:noProof/>
        </w:rPr>
        <w:t>.</w:t>
      </w:r>
      <w:r w:rsidRPr="003D152B">
        <w:rPr>
          <w:rFonts w:ascii="BiauKai" w:eastAsia="BiauKai" w:hAnsi="BiauKai"/>
          <w:noProof/>
        </w:rPr>
        <w:t xml:space="preserve"> </w:t>
      </w:r>
      <w:r w:rsidRPr="005B4CEA">
        <w:rPr>
          <w:rFonts w:ascii="BiauKai" w:eastAsia="BiauKai" w:hAnsi="BiauKai"/>
          <w:i/>
          <w:iCs/>
          <w:noProof/>
        </w:rPr>
        <w:t>Semin Oncol Nurs</w:t>
      </w:r>
      <w:r w:rsidRPr="003D152B">
        <w:rPr>
          <w:rFonts w:ascii="BiauKai" w:eastAsia="BiauKai" w:hAnsi="BiauKai"/>
          <w:noProof/>
        </w:rPr>
        <w:t xml:space="preserve">, </w:t>
      </w:r>
      <w:r w:rsidRPr="000D4CA0">
        <w:rPr>
          <w:rFonts w:ascii="BiauKai" w:eastAsia="BiauKai" w:hAnsi="BiauKai"/>
          <w:b/>
          <w:bCs/>
          <w:noProof/>
        </w:rPr>
        <w:t>2019</w:t>
      </w:r>
      <w:r w:rsidRPr="003D152B">
        <w:rPr>
          <w:rFonts w:ascii="BiauKai" w:eastAsia="BiauKai" w:hAnsi="BiauKai"/>
          <w:noProof/>
        </w:rPr>
        <w:t xml:space="preserve">. </w:t>
      </w:r>
      <w:r w:rsidRPr="000D4CA0">
        <w:rPr>
          <w:rFonts w:ascii="BiauKai" w:eastAsia="BiauKai" w:hAnsi="BiauKai"/>
          <w:bCs/>
          <w:i/>
          <w:iCs/>
          <w:noProof/>
        </w:rPr>
        <w:t>35</w:t>
      </w:r>
      <w:r w:rsidRPr="003D152B">
        <w:rPr>
          <w:rFonts w:ascii="BiauKai" w:eastAsia="BiauKai" w:hAnsi="BiauKai"/>
          <w:noProof/>
        </w:rPr>
        <w:t>(5): p. 150923.</w:t>
      </w:r>
    </w:p>
    <w:p w14:paraId="2A49062D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/>
          <w:noProof/>
        </w:rPr>
        <w:t>8.</w:t>
      </w:r>
      <w:r w:rsidRPr="003D152B">
        <w:rPr>
          <w:rFonts w:ascii="BiauKai" w:eastAsia="BiauKai" w:hAnsi="BiauKai"/>
          <w:noProof/>
        </w:rPr>
        <w:tab/>
        <w:t xml:space="preserve">Topalian, S.L., C.G. Drake, and D.M. Pardoll, </w:t>
      </w:r>
      <w:r w:rsidRPr="000D4CA0">
        <w:rPr>
          <w:rFonts w:ascii="BiauKai" w:eastAsia="BiauKai" w:hAnsi="BiauKai"/>
          <w:iCs/>
          <w:noProof/>
        </w:rPr>
        <w:t>Immune checkpoint blockade: a common denominator approach to cancer therapy</w:t>
      </w:r>
      <w:r w:rsidRPr="003D152B">
        <w:rPr>
          <w:rFonts w:ascii="BiauKai" w:eastAsia="BiauKai" w:hAnsi="BiauKai"/>
          <w:i/>
          <w:noProof/>
        </w:rPr>
        <w:t>.</w:t>
      </w:r>
      <w:r w:rsidRPr="003D152B">
        <w:rPr>
          <w:rFonts w:ascii="BiauKai" w:eastAsia="BiauKai" w:hAnsi="BiauKai"/>
          <w:noProof/>
        </w:rPr>
        <w:t xml:space="preserve"> </w:t>
      </w:r>
      <w:r w:rsidRPr="005B4CEA">
        <w:rPr>
          <w:rFonts w:ascii="BiauKai" w:eastAsia="BiauKai" w:hAnsi="BiauKai"/>
          <w:i/>
          <w:iCs/>
          <w:noProof/>
        </w:rPr>
        <w:t>Cancer Cell</w:t>
      </w:r>
      <w:r w:rsidRPr="003D152B">
        <w:rPr>
          <w:rFonts w:ascii="BiauKai" w:eastAsia="BiauKai" w:hAnsi="BiauKai"/>
          <w:noProof/>
        </w:rPr>
        <w:t xml:space="preserve">, </w:t>
      </w:r>
      <w:r w:rsidRPr="000D4CA0">
        <w:rPr>
          <w:rFonts w:ascii="BiauKai" w:eastAsia="BiauKai" w:hAnsi="BiauKai"/>
          <w:b/>
          <w:bCs/>
          <w:noProof/>
        </w:rPr>
        <w:t>2015</w:t>
      </w:r>
      <w:r w:rsidRPr="003D152B">
        <w:rPr>
          <w:rFonts w:ascii="BiauKai" w:eastAsia="BiauKai" w:hAnsi="BiauKai"/>
          <w:noProof/>
        </w:rPr>
        <w:t xml:space="preserve">. </w:t>
      </w:r>
      <w:r w:rsidRPr="000D4CA0">
        <w:rPr>
          <w:rFonts w:ascii="BiauKai" w:eastAsia="BiauKai" w:hAnsi="BiauKai"/>
          <w:bCs/>
          <w:i/>
          <w:iCs/>
          <w:noProof/>
        </w:rPr>
        <w:t>27</w:t>
      </w:r>
      <w:r w:rsidRPr="003D152B">
        <w:rPr>
          <w:rFonts w:ascii="BiauKai" w:eastAsia="BiauKai" w:hAnsi="BiauKai"/>
          <w:noProof/>
        </w:rPr>
        <w:t>(4): p. 450-61.</w:t>
      </w:r>
    </w:p>
    <w:p w14:paraId="3AA7FDE1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/>
          <w:noProof/>
        </w:rPr>
        <w:t>9.</w:t>
      </w:r>
      <w:r w:rsidRPr="003D152B">
        <w:rPr>
          <w:rFonts w:ascii="BiauKai" w:eastAsia="BiauKai" w:hAnsi="BiauKai"/>
          <w:noProof/>
        </w:rPr>
        <w:tab/>
        <w:t xml:space="preserve">Krummel, M.F. and J.P. Allison, </w:t>
      </w:r>
      <w:r w:rsidRPr="000D4CA0">
        <w:rPr>
          <w:rFonts w:ascii="BiauKai" w:eastAsia="BiauKai" w:hAnsi="BiauKai"/>
          <w:iCs/>
          <w:noProof/>
        </w:rPr>
        <w:t>CD28 and CTLA-4 have opposing effects on the response of T cells to stimulation</w:t>
      </w:r>
      <w:r w:rsidRPr="003D152B">
        <w:rPr>
          <w:rFonts w:ascii="BiauKai" w:eastAsia="BiauKai" w:hAnsi="BiauKai"/>
          <w:i/>
          <w:noProof/>
        </w:rPr>
        <w:t>.</w:t>
      </w:r>
      <w:r w:rsidRPr="003D152B">
        <w:rPr>
          <w:rFonts w:ascii="BiauKai" w:eastAsia="BiauKai" w:hAnsi="BiauKai"/>
          <w:noProof/>
        </w:rPr>
        <w:t xml:space="preserve"> </w:t>
      </w:r>
      <w:r w:rsidRPr="005B4CEA">
        <w:rPr>
          <w:rFonts w:ascii="BiauKai" w:eastAsia="BiauKai" w:hAnsi="BiauKai"/>
          <w:i/>
          <w:iCs/>
          <w:noProof/>
        </w:rPr>
        <w:t>J Exp Med</w:t>
      </w:r>
      <w:r w:rsidRPr="003D152B">
        <w:rPr>
          <w:rFonts w:ascii="BiauKai" w:eastAsia="BiauKai" w:hAnsi="BiauKai"/>
          <w:noProof/>
        </w:rPr>
        <w:t xml:space="preserve">, </w:t>
      </w:r>
      <w:r w:rsidRPr="000D4CA0">
        <w:rPr>
          <w:rFonts w:ascii="BiauKai" w:eastAsia="BiauKai" w:hAnsi="BiauKai"/>
          <w:b/>
          <w:bCs/>
          <w:noProof/>
        </w:rPr>
        <w:t>1995</w:t>
      </w:r>
      <w:r w:rsidRPr="003D152B">
        <w:rPr>
          <w:rFonts w:ascii="BiauKai" w:eastAsia="BiauKai" w:hAnsi="BiauKai"/>
          <w:noProof/>
        </w:rPr>
        <w:t xml:space="preserve">. </w:t>
      </w:r>
      <w:r w:rsidRPr="000D4CA0">
        <w:rPr>
          <w:rFonts w:ascii="BiauKai" w:eastAsia="BiauKai" w:hAnsi="BiauKai"/>
          <w:bCs/>
          <w:i/>
          <w:iCs/>
          <w:noProof/>
        </w:rPr>
        <w:t>182</w:t>
      </w:r>
      <w:r w:rsidRPr="003D152B">
        <w:rPr>
          <w:rFonts w:ascii="BiauKai" w:eastAsia="BiauKai" w:hAnsi="BiauKai"/>
          <w:noProof/>
        </w:rPr>
        <w:t>(2): p. 459-65.</w:t>
      </w:r>
    </w:p>
    <w:p w14:paraId="0A6B1872" w14:textId="77777777" w:rsidR="008403A8" w:rsidRPr="003D152B" w:rsidRDefault="008403A8" w:rsidP="003D152B">
      <w:pPr>
        <w:pStyle w:val="EndNoteBibliography"/>
        <w:spacing w:line="276" w:lineRule="auto"/>
        <w:ind w:left="720" w:hanging="720"/>
        <w:rPr>
          <w:rFonts w:ascii="BiauKai" w:eastAsia="BiauKai" w:hAnsi="BiauKai"/>
          <w:noProof/>
        </w:rPr>
      </w:pPr>
      <w:r w:rsidRPr="003D152B">
        <w:rPr>
          <w:rFonts w:ascii="BiauKai" w:eastAsia="BiauKai" w:hAnsi="BiauKai"/>
          <w:noProof/>
        </w:rPr>
        <w:t>10.</w:t>
      </w:r>
      <w:r w:rsidRPr="003D152B">
        <w:rPr>
          <w:rFonts w:ascii="BiauKai" w:eastAsia="BiauKai" w:hAnsi="BiauKai"/>
          <w:noProof/>
        </w:rPr>
        <w:tab/>
        <w:t xml:space="preserve">Genovese, M.C., et al., </w:t>
      </w:r>
      <w:r w:rsidRPr="000D4CA0">
        <w:rPr>
          <w:rFonts w:ascii="BiauKai" w:eastAsia="BiauKai" w:hAnsi="BiauKai"/>
          <w:iCs/>
          <w:noProof/>
        </w:rPr>
        <w:t>Abatacept for Rheumatoid Arthritis Refractory to Tumor Necrosis Factor α Inhibition</w:t>
      </w:r>
      <w:r w:rsidRPr="003D152B">
        <w:rPr>
          <w:rFonts w:ascii="BiauKai" w:eastAsia="BiauKai" w:hAnsi="BiauKai"/>
          <w:i/>
          <w:noProof/>
        </w:rPr>
        <w:t>.</w:t>
      </w:r>
      <w:r w:rsidRPr="003D152B">
        <w:rPr>
          <w:rFonts w:ascii="BiauKai" w:eastAsia="BiauKai" w:hAnsi="BiauKai"/>
          <w:noProof/>
        </w:rPr>
        <w:t xml:space="preserve"> </w:t>
      </w:r>
      <w:r w:rsidRPr="005B4CEA">
        <w:rPr>
          <w:rFonts w:ascii="BiauKai" w:eastAsia="BiauKai" w:hAnsi="BiauKai"/>
          <w:i/>
          <w:iCs/>
          <w:noProof/>
        </w:rPr>
        <w:t>New England Journal of Medicine</w:t>
      </w:r>
      <w:r w:rsidRPr="003D152B">
        <w:rPr>
          <w:rFonts w:ascii="BiauKai" w:eastAsia="BiauKai" w:hAnsi="BiauKai"/>
          <w:noProof/>
        </w:rPr>
        <w:t xml:space="preserve">, </w:t>
      </w:r>
      <w:r w:rsidRPr="000D4CA0">
        <w:rPr>
          <w:rFonts w:ascii="BiauKai" w:eastAsia="BiauKai" w:hAnsi="BiauKai"/>
          <w:b/>
          <w:bCs/>
          <w:noProof/>
        </w:rPr>
        <w:t>2005</w:t>
      </w:r>
      <w:r w:rsidRPr="003D152B">
        <w:rPr>
          <w:rFonts w:ascii="BiauKai" w:eastAsia="BiauKai" w:hAnsi="BiauKai"/>
          <w:noProof/>
        </w:rPr>
        <w:t xml:space="preserve">. </w:t>
      </w:r>
      <w:r w:rsidRPr="000D4CA0">
        <w:rPr>
          <w:rFonts w:ascii="BiauKai" w:eastAsia="BiauKai" w:hAnsi="BiauKai"/>
          <w:bCs/>
          <w:i/>
          <w:iCs/>
          <w:noProof/>
        </w:rPr>
        <w:t>353</w:t>
      </w:r>
      <w:r w:rsidRPr="003D152B">
        <w:rPr>
          <w:rFonts w:ascii="BiauKai" w:eastAsia="BiauKai" w:hAnsi="BiauKai"/>
          <w:noProof/>
        </w:rPr>
        <w:t>(11): p. 1114-1123.</w:t>
      </w:r>
    </w:p>
    <w:p w14:paraId="6B42CCC7" w14:textId="38A76F71" w:rsidR="008A3913" w:rsidRPr="008403A8" w:rsidRDefault="008403A8" w:rsidP="003D152B">
      <w:pPr>
        <w:spacing w:line="276" w:lineRule="auto"/>
      </w:pPr>
      <w:r w:rsidRPr="003D152B">
        <w:rPr>
          <w:rFonts w:ascii="BiauKai" w:eastAsia="BiauKai" w:hAnsi="BiauKai"/>
        </w:rPr>
        <w:fldChar w:fldCharType="end"/>
      </w:r>
    </w:p>
    <w:sectPr w:rsidR="008A3913" w:rsidRPr="008403A8" w:rsidSect="001300C9">
      <w:headerReference w:type="even" r:id="rId26"/>
      <w:headerReference w:type="default" r:id="rId27"/>
      <w:headerReference w:type="first" r:id="rId28"/>
      <w:footerReference w:type="first" r:id="rId29"/>
      <w:pgSz w:w="11906" w:h="16838"/>
      <w:pgMar w:top="1440" w:right="1800" w:bottom="1440" w:left="1800" w:header="851" w:footer="992" w:gutter="0"/>
      <w:pgNumType w:start="1"/>
      <w:cols w:space="425"/>
      <w:titlePg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50E804" w14:textId="77777777" w:rsidR="00A91BF7" w:rsidRDefault="00A91BF7" w:rsidP="00E8127E">
      <w:r>
        <w:separator/>
      </w:r>
    </w:p>
  </w:endnote>
  <w:endnote w:type="continuationSeparator" w:id="0">
    <w:p w14:paraId="18DD2FC0" w14:textId="77777777" w:rsidR="00A91BF7" w:rsidRDefault="00A91BF7" w:rsidP="00E8127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BiauKai">
    <w:panose1 w:val="02010601000101010101"/>
    <w:charset w:val="88"/>
    <w:family w:val="auto"/>
    <w:pitch w:val="variable"/>
    <w:sig w:usb0="00000003" w:usb1="08080000" w:usb2="00000010" w:usb3="00000000" w:csb0="00100001" w:csb1="00000000"/>
  </w:font>
  <w:font w:name="標楷體">
    <w:panose1 w:val="02010601000101010101"/>
    <w:charset w:val="88"/>
    <w:family w:val="auto"/>
    <w:pitch w:val="variable"/>
    <w:sig w:usb0="00000003" w:usb1="08080000" w:usb2="00000010" w:usb3="00000000" w:csb0="00100001" w:csb1="00000000"/>
  </w:font>
  <w:font w:name="TimesNewRomanPSMT">
    <w:altName w:val="Times New Roman"/>
    <w:panose1 w:val="020B0604020202020204"/>
    <w:charset w:val="00"/>
    <w:family w:val="roman"/>
    <w:pitch w:val="variable"/>
    <w:sig w:usb0="00000000" w:usb1="C0007841" w:usb2="00000009" w:usb3="00000000" w:csb0="000001FF" w:csb1="00000000"/>
  </w:font>
  <w:font w:name="DFKaiShu-SB-Estd-BF">
    <w:altName w:val="Microsoft YaHei"/>
    <w:panose1 w:val="02010601000101010101"/>
    <w:charset w:val="88"/>
    <w:family w:val="auto"/>
    <w:pitch w:val="default"/>
    <w:sig w:usb0="00000001" w:usb1="08080000" w:usb2="00000010" w:usb3="00000000" w:csb0="001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f9"/>
      </w:rPr>
      <w:id w:val="477953126"/>
      <w:docPartObj>
        <w:docPartGallery w:val="Page Numbers (Bottom of Page)"/>
        <w:docPartUnique/>
      </w:docPartObj>
    </w:sdtPr>
    <w:sdtContent>
      <w:p w14:paraId="39C5162B" w14:textId="0AD2ADF7" w:rsidR="005F5D5B" w:rsidRDefault="005F5D5B" w:rsidP="005770F0">
        <w:pPr>
          <w:pStyle w:val="af0"/>
          <w:framePr w:wrap="none" w:vAnchor="text" w:hAnchor="margin" w:xAlign="center" w:y="1"/>
          <w:rPr>
            <w:rStyle w:val="af9"/>
          </w:rPr>
        </w:pPr>
        <w:r>
          <w:rPr>
            <w:rStyle w:val="af9"/>
          </w:rPr>
          <w:fldChar w:fldCharType="begin"/>
        </w:r>
        <w:r>
          <w:rPr>
            <w:rStyle w:val="af9"/>
          </w:rPr>
          <w:instrText xml:space="preserve"> PAGE </w:instrText>
        </w:r>
        <w:r>
          <w:rPr>
            <w:rStyle w:val="af9"/>
          </w:rPr>
          <w:fldChar w:fldCharType="separate"/>
        </w:r>
        <w:r>
          <w:rPr>
            <w:rStyle w:val="af9"/>
            <w:noProof/>
          </w:rPr>
          <w:t>i</w:t>
        </w:r>
        <w:r>
          <w:rPr>
            <w:rStyle w:val="af9"/>
          </w:rPr>
          <w:fldChar w:fldCharType="end"/>
        </w:r>
      </w:p>
    </w:sdtContent>
  </w:sdt>
  <w:p w14:paraId="698F4E8B" w14:textId="77777777" w:rsidR="005F5D5B" w:rsidRDefault="005F5D5B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DF37C3" w14:textId="77777777" w:rsidR="005770F0" w:rsidRPr="00B71E43" w:rsidRDefault="005770F0">
    <w:pPr>
      <w:pStyle w:val="af0"/>
      <w:jc w:val="center"/>
      <w:rPr>
        <w:caps/>
        <w:color w:val="000000"/>
      </w:rPr>
    </w:pPr>
    <w:r w:rsidRPr="00B71E43">
      <w:rPr>
        <w:caps/>
        <w:color w:val="000000"/>
      </w:rPr>
      <w:fldChar w:fldCharType="begin"/>
    </w:r>
    <w:r w:rsidRPr="00B71E43">
      <w:rPr>
        <w:caps/>
        <w:color w:val="000000"/>
      </w:rPr>
      <w:instrText>PAGE   \* MERGEFORMAT</w:instrText>
    </w:r>
    <w:r w:rsidRPr="00B71E43">
      <w:rPr>
        <w:caps/>
        <w:color w:val="000000"/>
      </w:rPr>
      <w:fldChar w:fldCharType="separate"/>
    </w:r>
    <w:r w:rsidRPr="00B71E43">
      <w:rPr>
        <w:caps/>
        <w:color w:val="000000"/>
        <w:lang w:val="zh-TW"/>
      </w:rPr>
      <w:t>2</w:t>
    </w:r>
    <w:r w:rsidRPr="00B71E43">
      <w:rPr>
        <w:caps/>
        <w:color w:val="000000"/>
      </w:rPr>
      <w:fldChar w:fldCharType="end"/>
    </w:r>
  </w:p>
  <w:p w14:paraId="34733CF4" w14:textId="576A2E9A" w:rsidR="005770F0" w:rsidRDefault="005770F0">
    <w:pPr>
      <w:pStyle w:val="af0"/>
      <w:jc w:val="center"/>
      <w:rPr>
        <w:caps/>
        <w:color w:val="4472C4" w:themeColor="accent1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AF571B" w14:textId="77777777" w:rsidR="00B71E43" w:rsidRPr="00B71E43" w:rsidRDefault="00B71E43">
    <w:pPr>
      <w:pStyle w:val="af0"/>
      <w:jc w:val="center"/>
      <w:rPr>
        <w:caps/>
        <w:color w:val="000000"/>
      </w:rPr>
    </w:pPr>
    <w:r w:rsidRPr="00B71E43">
      <w:rPr>
        <w:caps/>
        <w:color w:val="000000"/>
      </w:rPr>
      <w:fldChar w:fldCharType="begin"/>
    </w:r>
    <w:r w:rsidRPr="00B71E43">
      <w:rPr>
        <w:caps/>
        <w:color w:val="000000"/>
      </w:rPr>
      <w:instrText>PAGE   \* MERGEFORMAT</w:instrText>
    </w:r>
    <w:r w:rsidRPr="00B71E43">
      <w:rPr>
        <w:caps/>
        <w:color w:val="000000"/>
      </w:rPr>
      <w:fldChar w:fldCharType="separate"/>
    </w:r>
    <w:r w:rsidRPr="00B71E43">
      <w:rPr>
        <w:caps/>
        <w:color w:val="000000"/>
        <w:lang w:val="zh-TW"/>
      </w:rPr>
      <w:t>2</w:t>
    </w:r>
    <w:r w:rsidRPr="00B71E43">
      <w:rPr>
        <w:caps/>
        <w:color w:val="000000"/>
      </w:rPr>
      <w:fldChar w:fldCharType="end"/>
    </w:r>
  </w:p>
  <w:p w14:paraId="583E4BFB" w14:textId="77777777" w:rsidR="00B71E43" w:rsidRDefault="00B71E43">
    <w:pPr>
      <w:pStyle w:val="af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84E694" w14:textId="76F84D37" w:rsidR="00B71E43" w:rsidRDefault="00B71E43" w:rsidP="00B71E43">
    <w:pPr>
      <w:pStyle w:val="af0"/>
      <w:tabs>
        <w:tab w:val="left" w:pos="3171"/>
      </w:tabs>
      <w:rPr>
        <w:caps/>
        <w:color w:val="4472C4" w:themeColor="accent1"/>
      </w:rPr>
    </w:pP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 w:rsidRPr="00B71E43">
      <w:rPr>
        <w:caps/>
        <w:color w:val="000000"/>
      </w:rPr>
      <w:fldChar w:fldCharType="begin"/>
    </w:r>
    <w:r w:rsidRPr="00B71E43">
      <w:rPr>
        <w:caps/>
        <w:color w:val="000000"/>
      </w:rPr>
      <w:instrText>PAGE   \* MERGEFORMAT</w:instrText>
    </w:r>
    <w:r w:rsidRPr="00B71E43">
      <w:rPr>
        <w:caps/>
        <w:color w:val="000000"/>
      </w:rPr>
      <w:fldChar w:fldCharType="separate"/>
    </w:r>
    <w:r w:rsidRPr="00B71E43">
      <w:rPr>
        <w:caps/>
        <w:color w:val="000000"/>
        <w:lang w:val="zh-TW"/>
      </w:rPr>
      <w:t>2</w:t>
    </w:r>
    <w:r w:rsidRPr="00B71E43">
      <w:rPr>
        <w:caps/>
        <w:color w:val="000000"/>
      </w:rPr>
      <w:fldChar w:fldCharType="end"/>
    </w:r>
  </w:p>
  <w:p w14:paraId="570DC65C" w14:textId="77777777" w:rsidR="00B71E43" w:rsidRDefault="00B71E43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B88F19" w14:textId="77777777" w:rsidR="00A91BF7" w:rsidRDefault="00A91BF7" w:rsidP="00E8127E">
      <w:r>
        <w:separator/>
      </w:r>
    </w:p>
  </w:footnote>
  <w:footnote w:type="continuationSeparator" w:id="0">
    <w:p w14:paraId="6E653F8D" w14:textId="77777777" w:rsidR="00A91BF7" w:rsidRDefault="00A91BF7" w:rsidP="00E8127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A694AED" w14:textId="6E69C5E0" w:rsidR="00FC74D7" w:rsidRDefault="00A91BF7">
    <w:pPr>
      <w:pStyle w:val="ae"/>
    </w:pPr>
    <w:r>
      <w:rPr>
        <w:noProof/>
      </w:rPr>
      <w:pict w14:anchorId="5297CA9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03692606" o:spid="_x0000_s1031" type="#_x0000_t75" alt="" style="position:absolute;margin-left:0;margin-top:0;width:186pt;height:102pt;z-index:-251653120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陽明交大浮水印" gain="19661f" blacklevel="22938f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8CFD05" w14:textId="040415AD" w:rsidR="00FC74D7" w:rsidRDefault="00A91BF7">
    <w:pPr>
      <w:pStyle w:val="ae"/>
    </w:pPr>
    <w:r>
      <w:rPr>
        <w:noProof/>
      </w:rPr>
      <w:pict w14:anchorId="164CE4AE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03692609" o:spid="_x0000_s1030" type="#_x0000_t75" alt="" style="position:absolute;margin-left:0;margin-top:0;width:186pt;height:102pt;z-index:-251643904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陽明交大浮水印" gain="19661f" blacklevel="22938f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096AF6" w14:textId="12E871B5" w:rsidR="00FC74D7" w:rsidRDefault="00A91BF7">
    <w:pPr>
      <w:pStyle w:val="ae"/>
    </w:pPr>
    <w:r>
      <w:rPr>
        <w:noProof/>
      </w:rPr>
      <w:pict w14:anchorId="41784E8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03692610" o:spid="_x0000_s1029" type="#_x0000_t75" alt="" style="position:absolute;margin-left:0;margin-top:0;width:186pt;height:102pt;z-index:-251640832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陽明交大浮水印" gain="19661f" blacklevel="22938f"/>
          <w10:wrap anchorx="margin" anchory="margin"/>
        </v:shape>
      </w:pic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DE7BB3" w14:textId="16612090" w:rsidR="00FC74D7" w:rsidRDefault="00A91BF7">
    <w:pPr>
      <w:pStyle w:val="ae"/>
    </w:pPr>
    <w:r>
      <w:rPr>
        <w:noProof/>
      </w:rPr>
      <w:pict w14:anchorId="497D3D2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03692608" o:spid="_x0000_s1028" type="#_x0000_t75" alt="" style="position:absolute;margin-left:0;margin-top:0;width:186pt;height:102pt;z-index:-251646976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陽明交大浮水印" gain="19661f" blacklevel="22938f"/>
          <w10:wrap anchorx="margin" anchory="margin"/>
        </v:shape>
      </w:pic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B125A6" w14:textId="0C3C97F6" w:rsidR="00FC74D7" w:rsidRDefault="00A91BF7">
    <w:pPr>
      <w:pStyle w:val="ae"/>
    </w:pPr>
    <w:r>
      <w:rPr>
        <w:noProof/>
      </w:rPr>
      <w:pict w14:anchorId="63CFD9F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03692612" o:spid="_x0000_s1027" type="#_x0000_t75" alt="" style="position:absolute;margin-left:0;margin-top:0;width:186pt;height:102pt;z-index:-251634688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陽明交大浮水印" gain="19661f" blacklevel="22938f"/>
          <w10:wrap anchorx="margin" anchory="margin"/>
        </v:shape>
      </w:pic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146545" w14:textId="272B728B" w:rsidR="00FC74D7" w:rsidRDefault="00A91BF7">
    <w:pPr>
      <w:pStyle w:val="ae"/>
    </w:pPr>
    <w:r>
      <w:rPr>
        <w:noProof/>
      </w:rPr>
      <w:pict w14:anchorId="62083BF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03692613" o:spid="_x0000_s1026" type="#_x0000_t75" alt="" style="position:absolute;margin-left:0;margin-top:0;width:186pt;height:102pt;z-index:-251631616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陽明交大浮水印" gain="19661f" blacklevel="22938f"/>
          <w10:wrap anchorx="margin" anchory="margin"/>
        </v:shape>
      </w:pict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383D53" w14:textId="3B724344" w:rsidR="00FC74D7" w:rsidRDefault="00A91BF7">
    <w:pPr>
      <w:pStyle w:val="ae"/>
    </w:pPr>
    <w:r>
      <w:rPr>
        <w:noProof/>
      </w:rPr>
      <w:pict w14:anchorId="6F7C6F7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603692611" o:spid="_x0000_s1025" type="#_x0000_t75" alt="" style="position:absolute;margin-left:0;margin-top:0;width:186pt;height:102pt;z-index:-251637760;mso-wrap-edited:f;mso-width-percent:0;mso-height-percent:0;mso-position-horizontal:center;mso-position-horizontal-relative:margin;mso-position-vertical:center;mso-position-vertical-relative:margin;mso-width-percent:0;mso-height-percent:0" o:allowincell="f">
          <v:imagedata r:id="rId1" o:title="陽明交大浮水印" gain="19661f" blacklevel="22938f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C4336F"/>
    <w:multiLevelType w:val="hybridMultilevel"/>
    <w:tmpl w:val="A4BEBEB6"/>
    <w:lvl w:ilvl="0" w:tplc="BFBE817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1CA06BED"/>
    <w:multiLevelType w:val="hybridMultilevel"/>
    <w:tmpl w:val="5742D850"/>
    <w:lvl w:ilvl="0" w:tplc="2A543FD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" w15:restartNumberingAfterBreak="0">
    <w:nsid w:val="1E431484"/>
    <w:multiLevelType w:val="multilevel"/>
    <w:tmpl w:val="A386BC6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3" w15:restartNumberingAfterBreak="0">
    <w:nsid w:val="4D7C4607"/>
    <w:multiLevelType w:val="multilevel"/>
    <w:tmpl w:val="8196B98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4" w15:restartNumberingAfterBreak="0">
    <w:nsid w:val="5903082F"/>
    <w:multiLevelType w:val="hybridMultilevel"/>
    <w:tmpl w:val="23222DFA"/>
    <w:lvl w:ilvl="0" w:tplc="787830B6">
      <w:start w:val="1"/>
      <w:numFmt w:val="taiwaneseCountingThousand"/>
      <w:lvlText w:val="第%1章"/>
      <w:lvlJc w:val="left"/>
      <w:pPr>
        <w:ind w:left="1680" w:hanging="16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665E7473"/>
    <w:multiLevelType w:val="multilevel"/>
    <w:tmpl w:val="47C0E374"/>
    <w:lvl w:ilvl="0">
      <w:start w:val="1"/>
      <w:numFmt w:val="decimal"/>
      <w:lvlText w:val="%1"/>
      <w:lvlJc w:val="left"/>
      <w:pPr>
        <w:ind w:left="520" w:hanging="5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20" w:hanging="5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751D276E"/>
    <w:multiLevelType w:val="hybridMultilevel"/>
    <w:tmpl w:val="BF688FA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5276E2C4">
      <w:start w:val="1"/>
      <w:numFmt w:val="decimal"/>
      <w:lvlText w:val="%4)"/>
      <w:lvlJc w:val="left"/>
      <w:pPr>
        <w:ind w:left="2520" w:hanging="360"/>
      </w:pPr>
      <w:rPr>
        <w:rFonts w:hint="default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2145387404">
    <w:abstractNumId w:val="4"/>
  </w:num>
  <w:num w:numId="2" w16cid:durableId="1228877643">
    <w:abstractNumId w:val="5"/>
  </w:num>
  <w:num w:numId="3" w16cid:durableId="1833133102">
    <w:abstractNumId w:val="1"/>
  </w:num>
  <w:num w:numId="4" w16cid:durableId="1236168049">
    <w:abstractNumId w:val="3"/>
  </w:num>
  <w:num w:numId="5" w16cid:durableId="1798571874">
    <w:abstractNumId w:val="6"/>
  </w:num>
  <w:num w:numId="6" w16cid:durableId="2134864362">
    <w:abstractNumId w:val="0"/>
  </w:num>
  <w:num w:numId="7" w16cid:durableId="181648214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4"/>
  <w:bordersDoNotSurroundHeader/>
  <w:bordersDoNotSurroundFooter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5fzxz2gax2z4ewzxn5zpresrt5et9s229d&quot;&gt;專題報告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8C78D0"/>
    <w:rsid w:val="00002305"/>
    <w:rsid w:val="000037B3"/>
    <w:rsid w:val="00003DA7"/>
    <w:rsid w:val="000077A9"/>
    <w:rsid w:val="00010792"/>
    <w:rsid w:val="00015048"/>
    <w:rsid w:val="00017ACC"/>
    <w:rsid w:val="00022453"/>
    <w:rsid w:val="00022BF5"/>
    <w:rsid w:val="00023799"/>
    <w:rsid w:val="00023F47"/>
    <w:rsid w:val="00024A84"/>
    <w:rsid w:val="00031A07"/>
    <w:rsid w:val="0003351A"/>
    <w:rsid w:val="00033F66"/>
    <w:rsid w:val="000340CD"/>
    <w:rsid w:val="00034FC8"/>
    <w:rsid w:val="00035A4A"/>
    <w:rsid w:val="00035C9C"/>
    <w:rsid w:val="00035EF3"/>
    <w:rsid w:val="00036033"/>
    <w:rsid w:val="00036634"/>
    <w:rsid w:val="00036C14"/>
    <w:rsid w:val="0003717E"/>
    <w:rsid w:val="000405FD"/>
    <w:rsid w:val="00042B5F"/>
    <w:rsid w:val="00044CB8"/>
    <w:rsid w:val="00051751"/>
    <w:rsid w:val="00051FE3"/>
    <w:rsid w:val="00060E96"/>
    <w:rsid w:val="00063148"/>
    <w:rsid w:val="00072EE7"/>
    <w:rsid w:val="00076FA2"/>
    <w:rsid w:val="00077C25"/>
    <w:rsid w:val="000804D9"/>
    <w:rsid w:val="00081F5E"/>
    <w:rsid w:val="0008785D"/>
    <w:rsid w:val="00092539"/>
    <w:rsid w:val="00093093"/>
    <w:rsid w:val="00096792"/>
    <w:rsid w:val="000A11E3"/>
    <w:rsid w:val="000A4AA8"/>
    <w:rsid w:val="000A5C78"/>
    <w:rsid w:val="000A652C"/>
    <w:rsid w:val="000B1A6A"/>
    <w:rsid w:val="000B1D3D"/>
    <w:rsid w:val="000B6BB1"/>
    <w:rsid w:val="000C1E64"/>
    <w:rsid w:val="000C5670"/>
    <w:rsid w:val="000C5BE3"/>
    <w:rsid w:val="000D11E3"/>
    <w:rsid w:val="000D44BA"/>
    <w:rsid w:val="000D4576"/>
    <w:rsid w:val="000D4CA0"/>
    <w:rsid w:val="000E266A"/>
    <w:rsid w:val="000E3FA9"/>
    <w:rsid w:val="000E547A"/>
    <w:rsid w:val="000F15B2"/>
    <w:rsid w:val="000F4375"/>
    <w:rsid w:val="00100F4F"/>
    <w:rsid w:val="0010221F"/>
    <w:rsid w:val="00103D27"/>
    <w:rsid w:val="001041DC"/>
    <w:rsid w:val="001048B7"/>
    <w:rsid w:val="00114E85"/>
    <w:rsid w:val="00123177"/>
    <w:rsid w:val="0012429B"/>
    <w:rsid w:val="0012508A"/>
    <w:rsid w:val="00126DD4"/>
    <w:rsid w:val="001300C9"/>
    <w:rsid w:val="001355A3"/>
    <w:rsid w:val="00143A33"/>
    <w:rsid w:val="00143F0D"/>
    <w:rsid w:val="00145A20"/>
    <w:rsid w:val="00150A47"/>
    <w:rsid w:val="00151BAC"/>
    <w:rsid w:val="00152860"/>
    <w:rsid w:val="0015553C"/>
    <w:rsid w:val="001601E9"/>
    <w:rsid w:val="001607EE"/>
    <w:rsid w:val="001619E0"/>
    <w:rsid w:val="00162803"/>
    <w:rsid w:val="00181C70"/>
    <w:rsid w:val="00182031"/>
    <w:rsid w:val="001852BA"/>
    <w:rsid w:val="00186A20"/>
    <w:rsid w:val="00191838"/>
    <w:rsid w:val="00194AFA"/>
    <w:rsid w:val="00195087"/>
    <w:rsid w:val="00195C13"/>
    <w:rsid w:val="001A123E"/>
    <w:rsid w:val="001A6CC0"/>
    <w:rsid w:val="001C3A41"/>
    <w:rsid w:val="001D00E6"/>
    <w:rsid w:val="001D2BE9"/>
    <w:rsid w:val="001D418D"/>
    <w:rsid w:val="001D5F18"/>
    <w:rsid w:val="001E334E"/>
    <w:rsid w:val="001E6125"/>
    <w:rsid w:val="001E7863"/>
    <w:rsid w:val="001F52A3"/>
    <w:rsid w:val="001F58DB"/>
    <w:rsid w:val="00201709"/>
    <w:rsid w:val="0020431F"/>
    <w:rsid w:val="00204367"/>
    <w:rsid w:val="00206DD7"/>
    <w:rsid w:val="00214AF1"/>
    <w:rsid w:val="00214EA0"/>
    <w:rsid w:val="002161FA"/>
    <w:rsid w:val="00216EBD"/>
    <w:rsid w:val="00222E0F"/>
    <w:rsid w:val="0022425B"/>
    <w:rsid w:val="00227788"/>
    <w:rsid w:val="002308CA"/>
    <w:rsid w:val="00230E40"/>
    <w:rsid w:val="00232272"/>
    <w:rsid w:val="0023257A"/>
    <w:rsid w:val="00233533"/>
    <w:rsid w:val="00234228"/>
    <w:rsid w:val="00241221"/>
    <w:rsid w:val="00242EE8"/>
    <w:rsid w:val="00245F03"/>
    <w:rsid w:val="00251224"/>
    <w:rsid w:val="0025148A"/>
    <w:rsid w:val="00267309"/>
    <w:rsid w:val="0026730A"/>
    <w:rsid w:val="00267F1F"/>
    <w:rsid w:val="00270115"/>
    <w:rsid w:val="00271146"/>
    <w:rsid w:val="00271A77"/>
    <w:rsid w:val="00275B32"/>
    <w:rsid w:val="00276309"/>
    <w:rsid w:val="00280A84"/>
    <w:rsid w:val="00281FCB"/>
    <w:rsid w:val="0028710E"/>
    <w:rsid w:val="00290484"/>
    <w:rsid w:val="0029398F"/>
    <w:rsid w:val="00294FCE"/>
    <w:rsid w:val="002961DC"/>
    <w:rsid w:val="00296BF6"/>
    <w:rsid w:val="00296E1D"/>
    <w:rsid w:val="00297E5A"/>
    <w:rsid w:val="002A75F3"/>
    <w:rsid w:val="002B7778"/>
    <w:rsid w:val="002C4792"/>
    <w:rsid w:val="002C73D5"/>
    <w:rsid w:val="002D3D01"/>
    <w:rsid w:val="002D5501"/>
    <w:rsid w:val="002D5FAC"/>
    <w:rsid w:val="002D67D7"/>
    <w:rsid w:val="002E23A0"/>
    <w:rsid w:val="002E6EA9"/>
    <w:rsid w:val="002F1D35"/>
    <w:rsid w:val="002F2014"/>
    <w:rsid w:val="002F2592"/>
    <w:rsid w:val="002F621C"/>
    <w:rsid w:val="002F7941"/>
    <w:rsid w:val="00300FFB"/>
    <w:rsid w:val="00303DBF"/>
    <w:rsid w:val="00310B45"/>
    <w:rsid w:val="00314518"/>
    <w:rsid w:val="00320A20"/>
    <w:rsid w:val="0032406C"/>
    <w:rsid w:val="00326658"/>
    <w:rsid w:val="003276DB"/>
    <w:rsid w:val="0033112A"/>
    <w:rsid w:val="00332D9D"/>
    <w:rsid w:val="00334D22"/>
    <w:rsid w:val="0033779B"/>
    <w:rsid w:val="00340115"/>
    <w:rsid w:val="0034169C"/>
    <w:rsid w:val="00344DC5"/>
    <w:rsid w:val="003469CE"/>
    <w:rsid w:val="00346B16"/>
    <w:rsid w:val="00350149"/>
    <w:rsid w:val="003556C4"/>
    <w:rsid w:val="003653DA"/>
    <w:rsid w:val="003761D5"/>
    <w:rsid w:val="00376F99"/>
    <w:rsid w:val="00381969"/>
    <w:rsid w:val="00383771"/>
    <w:rsid w:val="00385FF5"/>
    <w:rsid w:val="003865C2"/>
    <w:rsid w:val="00393D36"/>
    <w:rsid w:val="00395A79"/>
    <w:rsid w:val="00395DFF"/>
    <w:rsid w:val="003A4596"/>
    <w:rsid w:val="003A6801"/>
    <w:rsid w:val="003B57EB"/>
    <w:rsid w:val="003B5B39"/>
    <w:rsid w:val="003C1B68"/>
    <w:rsid w:val="003C4886"/>
    <w:rsid w:val="003C4C0A"/>
    <w:rsid w:val="003C5C14"/>
    <w:rsid w:val="003C6288"/>
    <w:rsid w:val="003D152B"/>
    <w:rsid w:val="003E62C8"/>
    <w:rsid w:val="003F0F3B"/>
    <w:rsid w:val="003F319C"/>
    <w:rsid w:val="0040326B"/>
    <w:rsid w:val="00411AE8"/>
    <w:rsid w:val="00412586"/>
    <w:rsid w:val="00423000"/>
    <w:rsid w:val="00423DE3"/>
    <w:rsid w:val="00424A16"/>
    <w:rsid w:val="00425A2C"/>
    <w:rsid w:val="004328FB"/>
    <w:rsid w:val="00436BD0"/>
    <w:rsid w:val="00436E6E"/>
    <w:rsid w:val="00443316"/>
    <w:rsid w:val="00444515"/>
    <w:rsid w:val="004509CC"/>
    <w:rsid w:val="00453406"/>
    <w:rsid w:val="004559B3"/>
    <w:rsid w:val="00456A32"/>
    <w:rsid w:val="00461F44"/>
    <w:rsid w:val="004621D1"/>
    <w:rsid w:val="00463A2C"/>
    <w:rsid w:val="004778EC"/>
    <w:rsid w:val="00494027"/>
    <w:rsid w:val="00495368"/>
    <w:rsid w:val="00496EFC"/>
    <w:rsid w:val="004A080A"/>
    <w:rsid w:val="004A31AA"/>
    <w:rsid w:val="004A4D2C"/>
    <w:rsid w:val="004B0A0E"/>
    <w:rsid w:val="004B2184"/>
    <w:rsid w:val="004C2FDC"/>
    <w:rsid w:val="004C44B9"/>
    <w:rsid w:val="004C527C"/>
    <w:rsid w:val="004D25BF"/>
    <w:rsid w:val="004D2CBB"/>
    <w:rsid w:val="004D3797"/>
    <w:rsid w:val="004E141F"/>
    <w:rsid w:val="004E4E56"/>
    <w:rsid w:val="004F5997"/>
    <w:rsid w:val="004F67D2"/>
    <w:rsid w:val="004F7039"/>
    <w:rsid w:val="00501C96"/>
    <w:rsid w:val="0050206C"/>
    <w:rsid w:val="005028C5"/>
    <w:rsid w:val="00503245"/>
    <w:rsid w:val="00503563"/>
    <w:rsid w:val="00504424"/>
    <w:rsid w:val="005114DA"/>
    <w:rsid w:val="00512AF2"/>
    <w:rsid w:val="00513309"/>
    <w:rsid w:val="00516497"/>
    <w:rsid w:val="005208AC"/>
    <w:rsid w:val="00520F1E"/>
    <w:rsid w:val="00533F59"/>
    <w:rsid w:val="0053531A"/>
    <w:rsid w:val="0053776C"/>
    <w:rsid w:val="00546087"/>
    <w:rsid w:val="005502B5"/>
    <w:rsid w:val="005521F8"/>
    <w:rsid w:val="00564A32"/>
    <w:rsid w:val="00566940"/>
    <w:rsid w:val="0056759A"/>
    <w:rsid w:val="00575908"/>
    <w:rsid w:val="00576C8A"/>
    <w:rsid w:val="005770F0"/>
    <w:rsid w:val="00582E99"/>
    <w:rsid w:val="00592260"/>
    <w:rsid w:val="00593BB3"/>
    <w:rsid w:val="00593DE5"/>
    <w:rsid w:val="00595195"/>
    <w:rsid w:val="005979FF"/>
    <w:rsid w:val="005A0946"/>
    <w:rsid w:val="005A1977"/>
    <w:rsid w:val="005A27E5"/>
    <w:rsid w:val="005A453E"/>
    <w:rsid w:val="005A60CA"/>
    <w:rsid w:val="005A6906"/>
    <w:rsid w:val="005B3348"/>
    <w:rsid w:val="005B4CEA"/>
    <w:rsid w:val="005B5527"/>
    <w:rsid w:val="005B70F4"/>
    <w:rsid w:val="005C1963"/>
    <w:rsid w:val="005C49D9"/>
    <w:rsid w:val="005D174D"/>
    <w:rsid w:val="005D3353"/>
    <w:rsid w:val="005D7074"/>
    <w:rsid w:val="005E1631"/>
    <w:rsid w:val="005E1C0A"/>
    <w:rsid w:val="005F2F8C"/>
    <w:rsid w:val="005F5D5B"/>
    <w:rsid w:val="0060240D"/>
    <w:rsid w:val="00605CE6"/>
    <w:rsid w:val="00610E88"/>
    <w:rsid w:val="00612307"/>
    <w:rsid w:val="00613E62"/>
    <w:rsid w:val="00613FC6"/>
    <w:rsid w:val="00615397"/>
    <w:rsid w:val="00617708"/>
    <w:rsid w:val="006224E2"/>
    <w:rsid w:val="00624D11"/>
    <w:rsid w:val="00626547"/>
    <w:rsid w:val="006342D7"/>
    <w:rsid w:val="006364AA"/>
    <w:rsid w:val="00636D3D"/>
    <w:rsid w:val="00640566"/>
    <w:rsid w:val="00644F20"/>
    <w:rsid w:val="00645C4B"/>
    <w:rsid w:val="006463D8"/>
    <w:rsid w:val="006478A5"/>
    <w:rsid w:val="00654062"/>
    <w:rsid w:val="00655D8C"/>
    <w:rsid w:val="00660DE2"/>
    <w:rsid w:val="006621B0"/>
    <w:rsid w:val="00662D3B"/>
    <w:rsid w:val="00663838"/>
    <w:rsid w:val="00673745"/>
    <w:rsid w:val="006746DA"/>
    <w:rsid w:val="00685CB8"/>
    <w:rsid w:val="00686F16"/>
    <w:rsid w:val="0069101F"/>
    <w:rsid w:val="006A56E0"/>
    <w:rsid w:val="006B7255"/>
    <w:rsid w:val="006C04DA"/>
    <w:rsid w:val="006C329F"/>
    <w:rsid w:val="006C37B8"/>
    <w:rsid w:val="006C6425"/>
    <w:rsid w:val="006D00BA"/>
    <w:rsid w:val="006D13E5"/>
    <w:rsid w:val="006D48DF"/>
    <w:rsid w:val="006D610E"/>
    <w:rsid w:val="006E1119"/>
    <w:rsid w:val="006E3652"/>
    <w:rsid w:val="006E6937"/>
    <w:rsid w:val="006E7EF0"/>
    <w:rsid w:val="006F0B5D"/>
    <w:rsid w:val="006F249A"/>
    <w:rsid w:val="006F27E0"/>
    <w:rsid w:val="0070113E"/>
    <w:rsid w:val="00704A35"/>
    <w:rsid w:val="0071365D"/>
    <w:rsid w:val="00720BE4"/>
    <w:rsid w:val="00721E54"/>
    <w:rsid w:val="00727F45"/>
    <w:rsid w:val="00731029"/>
    <w:rsid w:val="007311A0"/>
    <w:rsid w:val="00731A5A"/>
    <w:rsid w:val="007342D4"/>
    <w:rsid w:val="007424A5"/>
    <w:rsid w:val="007465DE"/>
    <w:rsid w:val="00753C9B"/>
    <w:rsid w:val="00754508"/>
    <w:rsid w:val="00756184"/>
    <w:rsid w:val="00761FA5"/>
    <w:rsid w:val="00764602"/>
    <w:rsid w:val="00765C9D"/>
    <w:rsid w:val="007669EF"/>
    <w:rsid w:val="00770EBB"/>
    <w:rsid w:val="007722BC"/>
    <w:rsid w:val="0077412F"/>
    <w:rsid w:val="0077655B"/>
    <w:rsid w:val="007765B8"/>
    <w:rsid w:val="007809FA"/>
    <w:rsid w:val="00782B72"/>
    <w:rsid w:val="00786131"/>
    <w:rsid w:val="00786E1B"/>
    <w:rsid w:val="007906D2"/>
    <w:rsid w:val="007A14E2"/>
    <w:rsid w:val="007A1A88"/>
    <w:rsid w:val="007A4370"/>
    <w:rsid w:val="007B2FDA"/>
    <w:rsid w:val="007B3AC9"/>
    <w:rsid w:val="007B59F1"/>
    <w:rsid w:val="007B6F26"/>
    <w:rsid w:val="007C02EA"/>
    <w:rsid w:val="007C0A9C"/>
    <w:rsid w:val="007C4417"/>
    <w:rsid w:val="007C75AB"/>
    <w:rsid w:val="007D16C8"/>
    <w:rsid w:val="007D6372"/>
    <w:rsid w:val="007D65E1"/>
    <w:rsid w:val="007D67EA"/>
    <w:rsid w:val="007D6ED5"/>
    <w:rsid w:val="007E04FC"/>
    <w:rsid w:val="007E0988"/>
    <w:rsid w:val="007E20BB"/>
    <w:rsid w:val="007E4429"/>
    <w:rsid w:val="007E65AD"/>
    <w:rsid w:val="007E69D1"/>
    <w:rsid w:val="007F15ED"/>
    <w:rsid w:val="007F201F"/>
    <w:rsid w:val="00807FD1"/>
    <w:rsid w:val="00823A64"/>
    <w:rsid w:val="0082565F"/>
    <w:rsid w:val="008320A4"/>
    <w:rsid w:val="008356B5"/>
    <w:rsid w:val="008403A8"/>
    <w:rsid w:val="008455A5"/>
    <w:rsid w:val="00845609"/>
    <w:rsid w:val="008461DD"/>
    <w:rsid w:val="00852538"/>
    <w:rsid w:val="008569F9"/>
    <w:rsid w:val="0085780F"/>
    <w:rsid w:val="00862981"/>
    <w:rsid w:val="00866E2C"/>
    <w:rsid w:val="00890BF2"/>
    <w:rsid w:val="00892974"/>
    <w:rsid w:val="00894C1A"/>
    <w:rsid w:val="0089597A"/>
    <w:rsid w:val="008A3913"/>
    <w:rsid w:val="008A4575"/>
    <w:rsid w:val="008A6263"/>
    <w:rsid w:val="008B1B6E"/>
    <w:rsid w:val="008B1BD5"/>
    <w:rsid w:val="008B22DA"/>
    <w:rsid w:val="008B2E2F"/>
    <w:rsid w:val="008B3E7A"/>
    <w:rsid w:val="008B4B44"/>
    <w:rsid w:val="008B681B"/>
    <w:rsid w:val="008B7B70"/>
    <w:rsid w:val="008C29EB"/>
    <w:rsid w:val="008C78D0"/>
    <w:rsid w:val="008D3BF5"/>
    <w:rsid w:val="008D6321"/>
    <w:rsid w:val="008F23E4"/>
    <w:rsid w:val="008F570E"/>
    <w:rsid w:val="008F5A5A"/>
    <w:rsid w:val="00901A1B"/>
    <w:rsid w:val="00902A57"/>
    <w:rsid w:val="00904BFD"/>
    <w:rsid w:val="009076AF"/>
    <w:rsid w:val="00913750"/>
    <w:rsid w:val="00914A41"/>
    <w:rsid w:val="00922947"/>
    <w:rsid w:val="00922D12"/>
    <w:rsid w:val="00924B22"/>
    <w:rsid w:val="00932A12"/>
    <w:rsid w:val="009340AD"/>
    <w:rsid w:val="009411DE"/>
    <w:rsid w:val="00943D3B"/>
    <w:rsid w:val="0094401D"/>
    <w:rsid w:val="00945675"/>
    <w:rsid w:val="00945709"/>
    <w:rsid w:val="00951944"/>
    <w:rsid w:val="009558F6"/>
    <w:rsid w:val="009658FC"/>
    <w:rsid w:val="00966B5D"/>
    <w:rsid w:val="00967790"/>
    <w:rsid w:val="00967B1C"/>
    <w:rsid w:val="00972A9B"/>
    <w:rsid w:val="0097337A"/>
    <w:rsid w:val="009754FA"/>
    <w:rsid w:val="00982E8E"/>
    <w:rsid w:val="00986EDF"/>
    <w:rsid w:val="00990AB3"/>
    <w:rsid w:val="00997677"/>
    <w:rsid w:val="009A40D7"/>
    <w:rsid w:val="009C0DF3"/>
    <w:rsid w:val="009C3748"/>
    <w:rsid w:val="009D415F"/>
    <w:rsid w:val="009D41AF"/>
    <w:rsid w:val="009D734E"/>
    <w:rsid w:val="009E1F31"/>
    <w:rsid w:val="009E3704"/>
    <w:rsid w:val="009F1B71"/>
    <w:rsid w:val="009F60A3"/>
    <w:rsid w:val="009F6385"/>
    <w:rsid w:val="00A028CC"/>
    <w:rsid w:val="00A03547"/>
    <w:rsid w:val="00A055E3"/>
    <w:rsid w:val="00A1146C"/>
    <w:rsid w:val="00A15EB7"/>
    <w:rsid w:val="00A169FB"/>
    <w:rsid w:val="00A1788C"/>
    <w:rsid w:val="00A17A75"/>
    <w:rsid w:val="00A20D30"/>
    <w:rsid w:val="00A25106"/>
    <w:rsid w:val="00A30474"/>
    <w:rsid w:val="00A372AB"/>
    <w:rsid w:val="00A40429"/>
    <w:rsid w:val="00A4233F"/>
    <w:rsid w:val="00A4454E"/>
    <w:rsid w:val="00A46306"/>
    <w:rsid w:val="00A46B5D"/>
    <w:rsid w:val="00A47E77"/>
    <w:rsid w:val="00A52D07"/>
    <w:rsid w:val="00A5713B"/>
    <w:rsid w:val="00A57CF0"/>
    <w:rsid w:val="00A60FCF"/>
    <w:rsid w:val="00A6368F"/>
    <w:rsid w:val="00A63FA4"/>
    <w:rsid w:val="00A64496"/>
    <w:rsid w:val="00A64DE8"/>
    <w:rsid w:val="00A65498"/>
    <w:rsid w:val="00A6594E"/>
    <w:rsid w:val="00A7037E"/>
    <w:rsid w:val="00A703CE"/>
    <w:rsid w:val="00A73706"/>
    <w:rsid w:val="00A7427C"/>
    <w:rsid w:val="00A7486C"/>
    <w:rsid w:val="00A83E2F"/>
    <w:rsid w:val="00A87AA8"/>
    <w:rsid w:val="00A91BF7"/>
    <w:rsid w:val="00A94BB4"/>
    <w:rsid w:val="00A95EB0"/>
    <w:rsid w:val="00A9610A"/>
    <w:rsid w:val="00AB1754"/>
    <w:rsid w:val="00AB286D"/>
    <w:rsid w:val="00AB2C65"/>
    <w:rsid w:val="00AB6D1A"/>
    <w:rsid w:val="00AC0D87"/>
    <w:rsid w:val="00AC1F2B"/>
    <w:rsid w:val="00AC218F"/>
    <w:rsid w:val="00AD1458"/>
    <w:rsid w:val="00AD4E52"/>
    <w:rsid w:val="00AD596F"/>
    <w:rsid w:val="00AE2F5D"/>
    <w:rsid w:val="00AE7065"/>
    <w:rsid w:val="00AF3624"/>
    <w:rsid w:val="00B019F5"/>
    <w:rsid w:val="00B158EC"/>
    <w:rsid w:val="00B22160"/>
    <w:rsid w:val="00B22DC1"/>
    <w:rsid w:val="00B27164"/>
    <w:rsid w:val="00B30FAE"/>
    <w:rsid w:val="00B31C47"/>
    <w:rsid w:val="00B32729"/>
    <w:rsid w:val="00B33B2C"/>
    <w:rsid w:val="00B34C76"/>
    <w:rsid w:val="00B3562D"/>
    <w:rsid w:val="00B357CD"/>
    <w:rsid w:val="00B361A6"/>
    <w:rsid w:val="00B37D7C"/>
    <w:rsid w:val="00B50FD5"/>
    <w:rsid w:val="00B522B9"/>
    <w:rsid w:val="00B5331E"/>
    <w:rsid w:val="00B54228"/>
    <w:rsid w:val="00B576B5"/>
    <w:rsid w:val="00B64597"/>
    <w:rsid w:val="00B71E43"/>
    <w:rsid w:val="00B72DE6"/>
    <w:rsid w:val="00B76FE5"/>
    <w:rsid w:val="00B8125F"/>
    <w:rsid w:val="00B81699"/>
    <w:rsid w:val="00B816D6"/>
    <w:rsid w:val="00B83F25"/>
    <w:rsid w:val="00B842D9"/>
    <w:rsid w:val="00B96877"/>
    <w:rsid w:val="00B96F7F"/>
    <w:rsid w:val="00BA1423"/>
    <w:rsid w:val="00BA1A31"/>
    <w:rsid w:val="00BA3F75"/>
    <w:rsid w:val="00BA5DE9"/>
    <w:rsid w:val="00BA7C01"/>
    <w:rsid w:val="00BB239E"/>
    <w:rsid w:val="00BB283A"/>
    <w:rsid w:val="00BB39F3"/>
    <w:rsid w:val="00BB5F49"/>
    <w:rsid w:val="00BC342B"/>
    <w:rsid w:val="00BC5017"/>
    <w:rsid w:val="00BD5408"/>
    <w:rsid w:val="00BD6D99"/>
    <w:rsid w:val="00BD75B4"/>
    <w:rsid w:val="00BD7F1C"/>
    <w:rsid w:val="00BE0C37"/>
    <w:rsid w:val="00BE222A"/>
    <w:rsid w:val="00BE2A95"/>
    <w:rsid w:val="00BE3658"/>
    <w:rsid w:val="00BE7354"/>
    <w:rsid w:val="00BF138A"/>
    <w:rsid w:val="00C07842"/>
    <w:rsid w:val="00C14D90"/>
    <w:rsid w:val="00C153F8"/>
    <w:rsid w:val="00C27C09"/>
    <w:rsid w:val="00C27EC3"/>
    <w:rsid w:val="00C31FC0"/>
    <w:rsid w:val="00C40495"/>
    <w:rsid w:val="00C4106A"/>
    <w:rsid w:val="00C44648"/>
    <w:rsid w:val="00C541A9"/>
    <w:rsid w:val="00C55D09"/>
    <w:rsid w:val="00C60661"/>
    <w:rsid w:val="00C62EE1"/>
    <w:rsid w:val="00C65093"/>
    <w:rsid w:val="00C66B10"/>
    <w:rsid w:val="00C72952"/>
    <w:rsid w:val="00C75E5C"/>
    <w:rsid w:val="00C76651"/>
    <w:rsid w:val="00C76B1A"/>
    <w:rsid w:val="00C80E7E"/>
    <w:rsid w:val="00C845AE"/>
    <w:rsid w:val="00C93394"/>
    <w:rsid w:val="00C93DC7"/>
    <w:rsid w:val="00C952BE"/>
    <w:rsid w:val="00C956AB"/>
    <w:rsid w:val="00C970DC"/>
    <w:rsid w:val="00C977C8"/>
    <w:rsid w:val="00C97D7E"/>
    <w:rsid w:val="00CA182C"/>
    <w:rsid w:val="00CA7B7C"/>
    <w:rsid w:val="00CB497E"/>
    <w:rsid w:val="00CB7D42"/>
    <w:rsid w:val="00CC201E"/>
    <w:rsid w:val="00CD0387"/>
    <w:rsid w:val="00CD05EC"/>
    <w:rsid w:val="00CD1984"/>
    <w:rsid w:val="00CD1C67"/>
    <w:rsid w:val="00CE6426"/>
    <w:rsid w:val="00CF3CF0"/>
    <w:rsid w:val="00CF5D51"/>
    <w:rsid w:val="00D02A6E"/>
    <w:rsid w:val="00D039B3"/>
    <w:rsid w:val="00D068CB"/>
    <w:rsid w:val="00D0724E"/>
    <w:rsid w:val="00D12EE5"/>
    <w:rsid w:val="00D15CC4"/>
    <w:rsid w:val="00D16934"/>
    <w:rsid w:val="00D16C63"/>
    <w:rsid w:val="00D24A74"/>
    <w:rsid w:val="00D258CF"/>
    <w:rsid w:val="00D30DE9"/>
    <w:rsid w:val="00D3795D"/>
    <w:rsid w:val="00D47134"/>
    <w:rsid w:val="00D50431"/>
    <w:rsid w:val="00D50EC3"/>
    <w:rsid w:val="00D6504F"/>
    <w:rsid w:val="00D65531"/>
    <w:rsid w:val="00D72D5F"/>
    <w:rsid w:val="00D73432"/>
    <w:rsid w:val="00D76EA7"/>
    <w:rsid w:val="00D840F7"/>
    <w:rsid w:val="00D91949"/>
    <w:rsid w:val="00D93AFD"/>
    <w:rsid w:val="00D97315"/>
    <w:rsid w:val="00D976C5"/>
    <w:rsid w:val="00DA0EF8"/>
    <w:rsid w:val="00DA66C5"/>
    <w:rsid w:val="00DC1266"/>
    <w:rsid w:val="00DC2811"/>
    <w:rsid w:val="00DC39E4"/>
    <w:rsid w:val="00DC43E2"/>
    <w:rsid w:val="00DC65A6"/>
    <w:rsid w:val="00DC7A1D"/>
    <w:rsid w:val="00DD1EEB"/>
    <w:rsid w:val="00DD23B9"/>
    <w:rsid w:val="00DD4A24"/>
    <w:rsid w:val="00DD53FF"/>
    <w:rsid w:val="00DD6C63"/>
    <w:rsid w:val="00DE0A2F"/>
    <w:rsid w:val="00DE1C4D"/>
    <w:rsid w:val="00DE2F90"/>
    <w:rsid w:val="00DE343D"/>
    <w:rsid w:val="00DE511C"/>
    <w:rsid w:val="00DF01D1"/>
    <w:rsid w:val="00DF2178"/>
    <w:rsid w:val="00DF395F"/>
    <w:rsid w:val="00DF47B2"/>
    <w:rsid w:val="00DF5A1D"/>
    <w:rsid w:val="00E00395"/>
    <w:rsid w:val="00E0206D"/>
    <w:rsid w:val="00E02F1B"/>
    <w:rsid w:val="00E12357"/>
    <w:rsid w:val="00E13F73"/>
    <w:rsid w:val="00E15164"/>
    <w:rsid w:val="00E179DC"/>
    <w:rsid w:val="00E2089F"/>
    <w:rsid w:val="00E23523"/>
    <w:rsid w:val="00E26BA5"/>
    <w:rsid w:val="00E370DC"/>
    <w:rsid w:val="00E3723A"/>
    <w:rsid w:val="00E42775"/>
    <w:rsid w:val="00E5371A"/>
    <w:rsid w:val="00E6119A"/>
    <w:rsid w:val="00E65E8B"/>
    <w:rsid w:val="00E66065"/>
    <w:rsid w:val="00E660EA"/>
    <w:rsid w:val="00E73186"/>
    <w:rsid w:val="00E80362"/>
    <w:rsid w:val="00E8127E"/>
    <w:rsid w:val="00E81572"/>
    <w:rsid w:val="00E90B7A"/>
    <w:rsid w:val="00E9525C"/>
    <w:rsid w:val="00EA223B"/>
    <w:rsid w:val="00EB66C0"/>
    <w:rsid w:val="00EB767C"/>
    <w:rsid w:val="00EC0833"/>
    <w:rsid w:val="00EC1714"/>
    <w:rsid w:val="00EC5D11"/>
    <w:rsid w:val="00EC733B"/>
    <w:rsid w:val="00ED0017"/>
    <w:rsid w:val="00EE1D0E"/>
    <w:rsid w:val="00EE1DC7"/>
    <w:rsid w:val="00EE25EC"/>
    <w:rsid w:val="00EE3440"/>
    <w:rsid w:val="00EE529B"/>
    <w:rsid w:val="00EE56BF"/>
    <w:rsid w:val="00EE617F"/>
    <w:rsid w:val="00EE6534"/>
    <w:rsid w:val="00EF0D8B"/>
    <w:rsid w:val="00EF66D1"/>
    <w:rsid w:val="00EF6E5A"/>
    <w:rsid w:val="00F00704"/>
    <w:rsid w:val="00F00707"/>
    <w:rsid w:val="00F00F62"/>
    <w:rsid w:val="00F01642"/>
    <w:rsid w:val="00F02E1E"/>
    <w:rsid w:val="00F0402C"/>
    <w:rsid w:val="00F04EC8"/>
    <w:rsid w:val="00F05168"/>
    <w:rsid w:val="00F146A8"/>
    <w:rsid w:val="00F15CDE"/>
    <w:rsid w:val="00F2099B"/>
    <w:rsid w:val="00F224D9"/>
    <w:rsid w:val="00F2478B"/>
    <w:rsid w:val="00F247F3"/>
    <w:rsid w:val="00F26129"/>
    <w:rsid w:val="00F3357F"/>
    <w:rsid w:val="00F416E8"/>
    <w:rsid w:val="00F42077"/>
    <w:rsid w:val="00F45C0D"/>
    <w:rsid w:val="00F46CE7"/>
    <w:rsid w:val="00F520A0"/>
    <w:rsid w:val="00F552D2"/>
    <w:rsid w:val="00F56BBF"/>
    <w:rsid w:val="00F57EE7"/>
    <w:rsid w:val="00F6279C"/>
    <w:rsid w:val="00F627E8"/>
    <w:rsid w:val="00F62D53"/>
    <w:rsid w:val="00F7260E"/>
    <w:rsid w:val="00F75FBA"/>
    <w:rsid w:val="00F85C18"/>
    <w:rsid w:val="00F85E73"/>
    <w:rsid w:val="00F94C20"/>
    <w:rsid w:val="00F972B5"/>
    <w:rsid w:val="00FA0D93"/>
    <w:rsid w:val="00FA165F"/>
    <w:rsid w:val="00FA4190"/>
    <w:rsid w:val="00FB2F9F"/>
    <w:rsid w:val="00FB333B"/>
    <w:rsid w:val="00FB4935"/>
    <w:rsid w:val="00FC28A2"/>
    <w:rsid w:val="00FC5B5D"/>
    <w:rsid w:val="00FC74D7"/>
    <w:rsid w:val="00FD4781"/>
    <w:rsid w:val="00FD691D"/>
    <w:rsid w:val="00FD7ABC"/>
    <w:rsid w:val="00FE0A32"/>
    <w:rsid w:val="00FE2D94"/>
    <w:rsid w:val="00FE6706"/>
    <w:rsid w:val="00FE6E57"/>
    <w:rsid w:val="00FE7B90"/>
    <w:rsid w:val="00FE7E92"/>
    <w:rsid w:val="00FF7C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9BE8D7E"/>
  <w15:chartTrackingRefBased/>
  <w15:docId w15:val="{63DCF8D1-BBBA-8449-B749-671753E57E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395DFF"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035C9C"/>
    <w:pPr>
      <w:keepNext/>
      <w:spacing w:before="180" w:after="180" w:line="720" w:lineRule="auto"/>
      <w:outlineLvl w:val="0"/>
    </w:pPr>
    <w:rPr>
      <w:rFonts w:asciiTheme="majorHAnsi" w:eastAsia="BiauKai" w:hAnsiTheme="majorHAnsi" w:cstheme="majorBidi"/>
      <w:bCs/>
      <w:kern w:val="52"/>
      <w:sz w:val="40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035C9C"/>
    <w:pPr>
      <w:keepNext/>
      <w:spacing w:line="720" w:lineRule="auto"/>
      <w:outlineLvl w:val="1"/>
    </w:pPr>
    <w:rPr>
      <w:rFonts w:asciiTheme="majorHAnsi" w:eastAsia="BiauKai" w:hAnsiTheme="majorHAnsi" w:cstheme="majorBidi"/>
      <w:bCs/>
      <w:sz w:val="32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035C9C"/>
    <w:pPr>
      <w:keepNext/>
      <w:spacing w:line="720" w:lineRule="auto"/>
      <w:outlineLvl w:val="2"/>
    </w:pPr>
    <w:rPr>
      <w:rFonts w:asciiTheme="majorHAnsi" w:eastAsia="BiauKai" w:hAnsiTheme="majorHAnsi" w:cstheme="majorBidi"/>
      <w:bCs/>
      <w:sz w:val="32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8C78D0"/>
    <w:rPr>
      <w:sz w:val="18"/>
      <w:szCs w:val="18"/>
    </w:rPr>
  </w:style>
  <w:style w:type="paragraph" w:styleId="a4">
    <w:name w:val="annotation text"/>
    <w:basedOn w:val="a"/>
    <w:link w:val="a5"/>
    <w:uiPriority w:val="99"/>
    <w:semiHidden/>
    <w:unhideWhenUsed/>
    <w:rsid w:val="008C78D0"/>
  </w:style>
  <w:style w:type="character" w:customStyle="1" w:styleId="a5">
    <w:name w:val="註解文字 字元"/>
    <w:basedOn w:val="a0"/>
    <w:link w:val="a4"/>
    <w:uiPriority w:val="99"/>
    <w:semiHidden/>
    <w:rsid w:val="008C78D0"/>
  </w:style>
  <w:style w:type="paragraph" w:styleId="a6">
    <w:name w:val="annotation subject"/>
    <w:basedOn w:val="a4"/>
    <w:next w:val="a4"/>
    <w:link w:val="a7"/>
    <w:uiPriority w:val="99"/>
    <w:semiHidden/>
    <w:unhideWhenUsed/>
    <w:rsid w:val="008C78D0"/>
    <w:rPr>
      <w:b/>
      <w:bCs/>
    </w:rPr>
  </w:style>
  <w:style w:type="character" w:customStyle="1" w:styleId="a7">
    <w:name w:val="註解主旨 字元"/>
    <w:basedOn w:val="a5"/>
    <w:link w:val="a6"/>
    <w:uiPriority w:val="99"/>
    <w:semiHidden/>
    <w:rsid w:val="008C78D0"/>
    <w:rPr>
      <w:b/>
      <w:bCs/>
    </w:rPr>
  </w:style>
  <w:style w:type="paragraph" w:styleId="a8">
    <w:name w:val="Revision"/>
    <w:hidden/>
    <w:uiPriority w:val="99"/>
    <w:semiHidden/>
    <w:rsid w:val="008C78D0"/>
  </w:style>
  <w:style w:type="paragraph" w:styleId="a9">
    <w:name w:val="Title"/>
    <w:basedOn w:val="a"/>
    <w:next w:val="a"/>
    <w:link w:val="aa"/>
    <w:uiPriority w:val="10"/>
    <w:qFormat/>
    <w:rsid w:val="00035C9C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a">
    <w:name w:val="標題 字元"/>
    <w:basedOn w:val="a0"/>
    <w:link w:val="a9"/>
    <w:uiPriority w:val="10"/>
    <w:rsid w:val="00035C9C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b">
    <w:name w:val="Subtitle"/>
    <w:basedOn w:val="a"/>
    <w:next w:val="a"/>
    <w:link w:val="ac"/>
    <w:uiPriority w:val="11"/>
    <w:qFormat/>
    <w:rsid w:val="00035C9C"/>
    <w:pPr>
      <w:spacing w:after="60"/>
      <w:jc w:val="center"/>
      <w:outlineLvl w:val="1"/>
    </w:pPr>
  </w:style>
  <w:style w:type="character" w:customStyle="1" w:styleId="ac">
    <w:name w:val="副標題 字元"/>
    <w:basedOn w:val="a0"/>
    <w:link w:val="ab"/>
    <w:uiPriority w:val="11"/>
    <w:rsid w:val="00035C9C"/>
  </w:style>
  <w:style w:type="character" w:customStyle="1" w:styleId="20">
    <w:name w:val="標題 2 字元"/>
    <w:basedOn w:val="a0"/>
    <w:link w:val="2"/>
    <w:uiPriority w:val="9"/>
    <w:rsid w:val="00035C9C"/>
    <w:rPr>
      <w:rFonts w:asciiTheme="majorHAnsi" w:eastAsia="BiauKai" w:hAnsiTheme="majorHAnsi" w:cstheme="majorBidi"/>
      <w:bCs/>
      <w:sz w:val="32"/>
      <w:szCs w:val="48"/>
    </w:rPr>
  </w:style>
  <w:style w:type="character" w:customStyle="1" w:styleId="30">
    <w:name w:val="標題 3 字元"/>
    <w:basedOn w:val="a0"/>
    <w:link w:val="3"/>
    <w:uiPriority w:val="9"/>
    <w:rsid w:val="00035C9C"/>
    <w:rPr>
      <w:rFonts w:asciiTheme="majorHAnsi" w:eastAsia="BiauKai" w:hAnsiTheme="majorHAnsi" w:cstheme="majorBidi"/>
      <w:bCs/>
      <w:sz w:val="32"/>
      <w:szCs w:val="36"/>
    </w:rPr>
  </w:style>
  <w:style w:type="character" w:customStyle="1" w:styleId="10">
    <w:name w:val="標題 1 字元"/>
    <w:basedOn w:val="a0"/>
    <w:link w:val="1"/>
    <w:uiPriority w:val="9"/>
    <w:rsid w:val="00035C9C"/>
    <w:rPr>
      <w:rFonts w:asciiTheme="majorHAnsi" w:eastAsia="BiauKai" w:hAnsiTheme="majorHAnsi" w:cstheme="majorBidi"/>
      <w:bCs/>
      <w:kern w:val="52"/>
      <w:sz w:val="40"/>
      <w:szCs w:val="52"/>
    </w:rPr>
  </w:style>
  <w:style w:type="paragraph" w:customStyle="1" w:styleId="11">
    <w:name w:val="樣式1"/>
    <w:basedOn w:val="1"/>
    <w:next w:val="1"/>
    <w:qFormat/>
    <w:rsid w:val="00035C9C"/>
    <w:rPr>
      <w:b/>
    </w:rPr>
  </w:style>
  <w:style w:type="paragraph" w:styleId="ad">
    <w:name w:val="caption"/>
    <w:basedOn w:val="a"/>
    <w:next w:val="a"/>
    <w:uiPriority w:val="35"/>
    <w:unhideWhenUsed/>
    <w:qFormat/>
    <w:rsid w:val="00F57EE7"/>
    <w:rPr>
      <w:sz w:val="20"/>
      <w:szCs w:val="20"/>
    </w:rPr>
  </w:style>
  <w:style w:type="paragraph" w:styleId="ae">
    <w:name w:val="header"/>
    <w:basedOn w:val="a"/>
    <w:link w:val="af"/>
    <w:uiPriority w:val="99"/>
    <w:unhideWhenUsed/>
    <w:rsid w:val="00E8127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">
    <w:name w:val="頁首 字元"/>
    <w:basedOn w:val="a0"/>
    <w:link w:val="ae"/>
    <w:uiPriority w:val="99"/>
    <w:rsid w:val="00E8127E"/>
    <w:rPr>
      <w:sz w:val="20"/>
      <w:szCs w:val="20"/>
    </w:rPr>
  </w:style>
  <w:style w:type="paragraph" w:styleId="af0">
    <w:name w:val="footer"/>
    <w:basedOn w:val="a"/>
    <w:link w:val="af1"/>
    <w:uiPriority w:val="99"/>
    <w:unhideWhenUsed/>
    <w:rsid w:val="00E8127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f1">
    <w:name w:val="頁尾 字元"/>
    <w:basedOn w:val="a0"/>
    <w:link w:val="af0"/>
    <w:uiPriority w:val="99"/>
    <w:rsid w:val="00E8127E"/>
    <w:rPr>
      <w:sz w:val="20"/>
      <w:szCs w:val="20"/>
    </w:rPr>
  </w:style>
  <w:style w:type="paragraph" w:styleId="af2">
    <w:name w:val="No Spacing"/>
    <w:uiPriority w:val="1"/>
    <w:qFormat/>
    <w:rsid w:val="004778EC"/>
    <w:pPr>
      <w:widowControl w:val="0"/>
    </w:pPr>
  </w:style>
  <w:style w:type="character" w:styleId="af3">
    <w:name w:val="Emphasis"/>
    <w:basedOn w:val="a0"/>
    <w:uiPriority w:val="20"/>
    <w:qFormat/>
    <w:rsid w:val="00FE2D94"/>
    <w:rPr>
      <w:i/>
      <w:iCs/>
    </w:rPr>
  </w:style>
  <w:style w:type="paragraph" w:styleId="af4">
    <w:name w:val="List Paragraph"/>
    <w:basedOn w:val="a"/>
    <w:uiPriority w:val="34"/>
    <w:qFormat/>
    <w:rsid w:val="004328FB"/>
    <w:pPr>
      <w:ind w:leftChars="200" w:left="480"/>
    </w:pPr>
  </w:style>
  <w:style w:type="paragraph" w:customStyle="1" w:styleId="af5">
    <w:name w:val="標準"/>
    <w:basedOn w:val="a"/>
    <w:link w:val="af6"/>
    <w:qFormat/>
    <w:rsid w:val="00C72952"/>
    <w:pPr>
      <w:spacing w:before="120" w:after="120" w:line="360" w:lineRule="auto"/>
      <w:jc w:val="both"/>
    </w:pPr>
    <w:rPr>
      <w:rFonts w:ascii="Times New Roman" w:eastAsia="標楷體" w:hAnsi="Times New Roman" w:cstheme="majorHAnsi"/>
      <w:szCs w:val="22"/>
    </w:rPr>
  </w:style>
  <w:style w:type="character" w:customStyle="1" w:styleId="af6">
    <w:name w:val="標準 字元"/>
    <w:basedOn w:val="a0"/>
    <w:link w:val="af5"/>
    <w:rsid w:val="00C72952"/>
    <w:rPr>
      <w:rFonts w:ascii="Times New Roman" w:eastAsia="標楷體" w:hAnsi="Times New Roman" w:cstheme="majorHAnsi"/>
      <w:szCs w:val="22"/>
    </w:rPr>
  </w:style>
  <w:style w:type="paragraph" w:customStyle="1" w:styleId="Default">
    <w:name w:val="Default"/>
    <w:rsid w:val="00C72952"/>
    <w:pPr>
      <w:widowControl w:val="0"/>
      <w:autoSpaceDE w:val="0"/>
      <w:autoSpaceDN w:val="0"/>
      <w:adjustRightInd w:val="0"/>
    </w:pPr>
    <w:rPr>
      <w:rFonts w:ascii="標楷體" w:eastAsia="標楷體" w:hAnsi="Times New Roman" w:cs="標楷體"/>
      <w:color w:val="000000"/>
      <w:kern w:val="0"/>
    </w:rPr>
  </w:style>
  <w:style w:type="paragraph" w:styleId="af7">
    <w:name w:val="TOC Heading"/>
    <w:basedOn w:val="1"/>
    <w:next w:val="a"/>
    <w:uiPriority w:val="39"/>
    <w:unhideWhenUsed/>
    <w:qFormat/>
    <w:rsid w:val="00191838"/>
    <w:pPr>
      <w:keepLines/>
      <w:widowControl/>
      <w:spacing w:before="480" w:after="0" w:line="276" w:lineRule="auto"/>
      <w:outlineLvl w:val="9"/>
    </w:pPr>
    <w:rPr>
      <w:rFonts w:eastAsiaTheme="majorEastAsia"/>
      <w:b/>
      <w:color w:val="2F5496" w:themeColor="accent1" w:themeShade="BF"/>
      <w:kern w:val="0"/>
      <w:sz w:val="28"/>
      <w:szCs w:val="28"/>
    </w:rPr>
  </w:style>
  <w:style w:type="paragraph" w:styleId="21">
    <w:name w:val="toc 2"/>
    <w:basedOn w:val="a"/>
    <w:next w:val="a"/>
    <w:autoRedefine/>
    <w:uiPriority w:val="39"/>
    <w:unhideWhenUsed/>
    <w:rsid w:val="00191838"/>
    <w:pPr>
      <w:ind w:left="240"/>
    </w:pPr>
    <w:rPr>
      <w:rFonts w:cstheme="minorHAnsi"/>
      <w:smallCaps/>
      <w:sz w:val="20"/>
      <w:szCs w:val="20"/>
    </w:rPr>
  </w:style>
  <w:style w:type="paragraph" w:styleId="12">
    <w:name w:val="toc 1"/>
    <w:basedOn w:val="a"/>
    <w:next w:val="a"/>
    <w:autoRedefine/>
    <w:uiPriority w:val="39"/>
    <w:unhideWhenUsed/>
    <w:rsid w:val="00191838"/>
    <w:pPr>
      <w:spacing w:before="120" w:after="120"/>
    </w:pPr>
    <w:rPr>
      <w:rFonts w:cstheme="minorHAnsi"/>
      <w:b/>
      <w:bCs/>
      <w:caps/>
      <w:sz w:val="20"/>
      <w:szCs w:val="20"/>
    </w:rPr>
  </w:style>
  <w:style w:type="paragraph" w:styleId="31">
    <w:name w:val="toc 3"/>
    <w:basedOn w:val="a"/>
    <w:next w:val="a"/>
    <w:autoRedefine/>
    <w:uiPriority w:val="39"/>
    <w:unhideWhenUsed/>
    <w:rsid w:val="00191838"/>
    <w:pPr>
      <w:ind w:left="480"/>
    </w:pPr>
    <w:rPr>
      <w:rFonts w:cstheme="minorHAnsi"/>
      <w:i/>
      <w:iCs/>
      <w:sz w:val="20"/>
      <w:szCs w:val="20"/>
    </w:rPr>
  </w:style>
  <w:style w:type="paragraph" w:styleId="4">
    <w:name w:val="toc 4"/>
    <w:basedOn w:val="a"/>
    <w:next w:val="a"/>
    <w:autoRedefine/>
    <w:uiPriority w:val="39"/>
    <w:semiHidden/>
    <w:unhideWhenUsed/>
    <w:rsid w:val="00191838"/>
    <w:pPr>
      <w:ind w:left="720"/>
    </w:pPr>
    <w:rPr>
      <w:rFonts w:cstheme="minorHAnsi"/>
      <w:sz w:val="18"/>
      <w:szCs w:val="18"/>
    </w:rPr>
  </w:style>
  <w:style w:type="paragraph" w:styleId="5">
    <w:name w:val="toc 5"/>
    <w:basedOn w:val="a"/>
    <w:next w:val="a"/>
    <w:autoRedefine/>
    <w:uiPriority w:val="39"/>
    <w:semiHidden/>
    <w:unhideWhenUsed/>
    <w:rsid w:val="00191838"/>
    <w:pPr>
      <w:ind w:left="960"/>
    </w:pPr>
    <w:rPr>
      <w:rFonts w:cstheme="minorHAnsi"/>
      <w:sz w:val="18"/>
      <w:szCs w:val="18"/>
    </w:rPr>
  </w:style>
  <w:style w:type="paragraph" w:styleId="6">
    <w:name w:val="toc 6"/>
    <w:basedOn w:val="a"/>
    <w:next w:val="a"/>
    <w:autoRedefine/>
    <w:uiPriority w:val="39"/>
    <w:semiHidden/>
    <w:unhideWhenUsed/>
    <w:rsid w:val="00191838"/>
    <w:pPr>
      <w:ind w:left="1200"/>
    </w:pPr>
    <w:rPr>
      <w:rFonts w:cstheme="minorHAnsi"/>
      <w:sz w:val="18"/>
      <w:szCs w:val="18"/>
    </w:rPr>
  </w:style>
  <w:style w:type="paragraph" w:styleId="7">
    <w:name w:val="toc 7"/>
    <w:basedOn w:val="a"/>
    <w:next w:val="a"/>
    <w:autoRedefine/>
    <w:uiPriority w:val="39"/>
    <w:semiHidden/>
    <w:unhideWhenUsed/>
    <w:rsid w:val="00191838"/>
    <w:pPr>
      <w:ind w:left="1440"/>
    </w:pPr>
    <w:rPr>
      <w:rFonts w:cstheme="minorHAnsi"/>
      <w:sz w:val="18"/>
      <w:szCs w:val="18"/>
    </w:rPr>
  </w:style>
  <w:style w:type="paragraph" w:styleId="8">
    <w:name w:val="toc 8"/>
    <w:basedOn w:val="a"/>
    <w:next w:val="a"/>
    <w:autoRedefine/>
    <w:uiPriority w:val="39"/>
    <w:semiHidden/>
    <w:unhideWhenUsed/>
    <w:rsid w:val="00191838"/>
    <w:pPr>
      <w:ind w:left="1680"/>
    </w:pPr>
    <w:rPr>
      <w:rFonts w:cstheme="minorHAnsi"/>
      <w:sz w:val="18"/>
      <w:szCs w:val="18"/>
    </w:rPr>
  </w:style>
  <w:style w:type="paragraph" w:styleId="9">
    <w:name w:val="toc 9"/>
    <w:basedOn w:val="a"/>
    <w:next w:val="a"/>
    <w:autoRedefine/>
    <w:uiPriority w:val="39"/>
    <w:semiHidden/>
    <w:unhideWhenUsed/>
    <w:rsid w:val="00191838"/>
    <w:pPr>
      <w:ind w:left="1920"/>
    </w:pPr>
    <w:rPr>
      <w:rFonts w:cstheme="minorHAnsi"/>
      <w:sz w:val="18"/>
      <w:szCs w:val="18"/>
    </w:rPr>
  </w:style>
  <w:style w:type="character" w:styleId="af8">
    <w:name w:val="Hyperlink"/>
    <w:basedOn w:val="a0"/>
    <w:uiPriority w:val="99"/>
    <w:unhideWhenUsed/>
    <w:rsid w:val="008320A4"/>
    <w:rPr>
      <w:color w:val="0563C1" w:themeColor="hyperlink"/>
      <w:u w:val="single"/>
    </w:rPr>
  </w:style>
  <w:style w:type="paragraph" w:customStyle="1" w:styleId="13">
    <w:name w:val="階層1"/>
    <w:basedOn w:val="a"/>
    <w:next w:val="1"/>
    <w:qFormat/>
    <w:rsid w:val="00F42077"/>
    <w:pPr>
      <w:widowControl/>
      <w:jc w:val="center"/>
      <w:outlineLvl w:val="0"/>
    </w:pPr>
    <w:rPr>
      <w:rFonts w:asciiTheme="majorHAnsi" w:eastAsia="標楷體" w:hAnsiTheme="majorHAnsi"/>
      <w:b/>
      <w:sz w:val="40"/>
      <w:szCs w:val="28"/>
    </w:rPr>
  </w:style>
  <w:style w:type="character" w:customStyle="1" w:styleId="author">
    <w:name w:val="author"/>
    <w:basedOn w:val="a0"/>
    <w:rsid w:val="00A17A75"/>
  </w:style>
  <w:style w:type="character" w:customStyle="1" w:styleId="articletitle">
    <w:name w:val="articletitle"/>
    <w:basedOn w:val="a0"/>
    <w:rsid w:val="00A17A75"/>
  </w:style>
  <w:style w:type="character" w:customStyle="1" w:styleId="pubyear">
    <w:name w:val="pubyear"/>
    <w:basedOn w:val="a0"/>
    <w:rsid w:val="00A17A75"/>
  </w:style>
  <w:style w:type="character" w:customStyle="1" w:styleId="vol">
    <w:name w:val="vol"/>
    <w:basedOn w:val="a0"/>
    <w:rsid w:val="00A17A75"/>
  </w:style>
  <w:style w:type="character" w:customStyle="1" w:styleId="pagefirst">
    <w:name w:val="pagefirst"/>
    <w:basedOn w:val="a0"/>
    <w:rsid w:val="00A17A75"/>
  </w:style>
  <w:style w:type="character" w:customStyle="1" w:styleId="pagelast">
    <w:name w:val="pagelast"/>
    <w:basedOn w:val="a0"/>
    <w:rsid w:val="00A17A75"/>
  </w:style>
  <w:style w:type="character" w:styleId="af9">
    <w:name w:val="page number"/>
    <w:basedOn w:val="a0"/>
    <w:uiPriority w:val="99"/>
    <w:semiHidden/>
    <w:unhideWhenUsed/>
    <w:rsid w:val="005F5D5B"/>
  </w:style>
  <w:style w:type="character" w:styleId="afa">
    <w:name w:val="Unresolved Mention"/>
    <w:basedOn w:val="a0"/>
    <w:uiPriority w:val="99"/>
    <w:semiHidden/>
    <w:unhideWhenUsed/>
    <w:rsid w:val="007906D2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8403A8"/>
    <w:pPr>
      <w:jc w:val="center"/>
    </w:pPr>
    <w:rPr>
      <w:rFonts w:ascii="Calibri" w:hAnsi="Calibri" w:cs="Calibri"/>
    </w:rPr>
  </w:style>
  <w:style w:type="character" w:customStyle="1" w:styleId="EndNoteBibliographyTitle0">
    <w:name w:val="EndNote Bibliography Title 字元"/>
    <w:basedOn w:val="a0"/>
    <w:link w:val="EndNoteBibliographyTitle"/>
    <w:rsid w:val="008403A8"/>
    <w:rPr>
      <w:rFonts w:ascii="Calibri" w:hAnsi="Calibri" w:cs="Calibri"/>
    </w:rPr>
  </w:style>
  <w:style w:type="paragraph" w:customStyle="1" w:styleId="EndNoteBibliography">
    <w:name w:val="EndNote Bibliography"/>
    <w:basedOn w:val="a"/>
    <w:link w:val="EndNoteBibliography0"/>
    <w:rsid w:val="008403A8"/>
    <w:pPr>
      <w:jc w:val="both"/>
    </w:pPr>
    <w:rPr>
      <w:rFonts w:ascii="Calibri" w:hAnsi="Calibri" w:cs="Calibri"/>
    </w:rPr>
  </w:style>
  <w:style w:type="character" w:customStyle="1" w:styleId="EndNoteBibliography0">
    <w:name w:val="EndNote Bibliography 字元"/>
    <w:basedOn w:val="a0"/>
    <w:link w:val="EndNoteBibliography"/>
    <w:rsid w:val="008403A8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883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27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64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375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4.xml"/><Relationship Id="rId18" Type="http://schemas.openxmlformats.org/officeDocument/2006/relationships/image" Target="media/image5.png"/><Relationship Id="rId26" Type="http://schemas.openxmlformats.org/officeDocument/2006/relationships/header" Target="header5.xml"/><Relationship Id="rId3" Type="http://schemas.openxmlformats.org/officeDocument/2006/relationships/styles" Target="styles.xml"/><Relationship Id="rId21" Type="http://schemas.openxmlformats.org/officeDocument/2006/relationships/image" Target="media/image8.em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image" Target="media/image12.emf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emf"/><Relationship Id="rId29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image" Target="media/image11.em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emf"/><Relationship Id="rId28" Type="http://schemas.openxmlformats.org/officeDocument/2006/relationships/header" Target="header7.xml"/><Relationship Id="rId10" Type="http://schemas.openxmlformats.org/officeDocument/2006/relationships/footer" Target="footer2.xml"/><Relationship Id="rId19" Type="http://schemas.openxmlformats.org/officeDocument/2006/relationships/image" Target="media/image6.em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3.xml"/><Relationship Id="rId22" Type="http://schemas.openxmlformats.org/officeDocument/2006/relationships/image" Target="media/image9.emf"/><Relationship Id="rId27" Type="http://schemas.openxmlformats.org/officeDocument/2006/relationships/header" Target="header6.xml"/><Relationship Id="rId30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6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7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D10A83C-6972-314D-9988-6974E59A42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20</Pages>
  <Words>7103</Words>
  <Characters>14988</Characters>
  <Application>Microsoft Office Word</Application>
  <DocSecurity>0</DocSecurity>
  <Lines>394</Lines>
  <Paragraphs>101</Paragraphs>
  <ScaleCrop>false</ScaleCrop>
  <Company/>
  <LinksUpToDate>false</LinksUpToDate>
  <CharactersWithSpaces>21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2</cp:revision>
  <cp:lastPrinted>2022-10-05T14:05:00Z</cp:lastPrinted>
  <dcterms:created xsi:type="dcterms:W3CDTF">2022-10-05T14:05:00Z</dcterms:created>
  <dcterms:modified xsi:type="dcterms:W3CDTF">2022-11-01T12:31:00Z</dcterms:modified>
</cp:coreProperties>
</file>